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A3CF58" w14:textId="66FD1560" w:rsidR="00145F3B" w:rsidRPr="00F8028D" w:rsidRDefault="009F295D" w:rsidP="00F8028D">
      <w:pPr>
        <w:rPr>
          <w:b/>
          <w:bCs/>
          <w:lang w:val="en-AU"/>
        </w:rPr>
      </w:pPr>
      <w:r w:rsidRPr="00F8028D">
        <w:rPr>
          <w:b/>
          <w:bCs/>
          <w:lang w:val="en-AU"/>
        </w:rPr>
        <w:t xml:space="preserve">Life history evolution </w:t>
      </w:r>
      <w:r w:rsidR="004B5502" w:rsidRPr="00F8028D">
        <w:rPr>
          <w:b/>
          <w:bCs/>
          <w:lang w:val="en-AU"/>
        </w:rPr>
        <w:t>under</w:t>
      </w:r>
      <w:r w:rsidRPr="00F8028D">
        <w:rPr>
          <w:b/>
          <w:bCs/>
          <w:lang w:val="en-AU"/>
        </w:rPr>
        <w:t xml:space="preserve"> high and low</w:t>
      </w:r>
      <w:r w:rsidR="00BD5169" w:rsidRPr="00F8028D">
        <w:rPr>
          <w:b/>
          <w:bCs/>
          <w:lang w:val="en-AU"/>
        </w:rPr>
        <w:t xml:space="preserve"> </w:t>
      </w:r>
      <w:r w:rsidRPr="00F8028D">
        <w:rPr>
          <w:b/>
          <w:bCs/>
          <w:lang w:val="en-AU"/>
        </w:rPr>
        <w:t>food regimes</w:t>
      </w:r>
    </w:p>
    <w:p w14:paraId="1629E8A8" w14:textId="65C96AC7" w:rsidR="00F8028D" w:rsidRDefault="00F8028D" w:rsidP="00F8028D">
      <w:pPr>
        <w:rPr>
          <w:lang w:val="en-AU"/>
        </w:rPr>
      </w:pPr>
      <w:r>
        <w:rPr>
          <w:lang w:val="en-AU"/>
        </w:rPr>
        <w:t>Alexander Blake*, Dustin J. Marshall</w:t>
      </w:r>
    </w:p>
    <w:p w14:paraId="7B1238D8" w14:textId="34E97E8D" w:rsidR="00F8028D" w:rsidRDefault="008A3B8D" w:rsidP="00F8028D">
      <w:pPr>
        <w:rPr>
          <w:lang w:val="en-AU"/>
        </w:rPr>
      </w:pPr>
      <w:r w:rsidRPr="008A3B8D">
        <w:rPr>
          <w:lang w:val="en-AU"/>
        </w:rPr>
        <w:t>alexander.gangur@monash.edu</w:t>
      </w:r>
      <w:r>
        <w:rPr>
          <w:lang w:val="en-AU"/>
        </w:rPr>
        <w:t xml:space="preserve">, </w:t>
      </w:r>
      <w:r w:rsidRPr="008A3B8D">
        <w:rPr>
          <w:lang w:val="en-AU"/>
        </w:rPr>
        <w:t>+44 7475 484 312</w:t>
      </w:r>
    </w:p>
    <w:p w14:paraId="673C5F21" w14:textId="3FDF50ED" w:rsidR="00F8028D" w:rsidRDefault="00F60A60" w:rsidP="00F8028D">
      <w:pPr>
        <w:rPr>
          <w:lang w:val="en-AU"/>
        </w:rPr>
      </w:pPr>
      <w:r>
        <w:rPr>
          <w:lang w:val="en-AU"/>
        </w:rPr>
        <w:t>dustin.marshall@monash.edu</w:t>
      </w:r>
    </w:p>
    <w:p w14:paraId="63BB321C" w14:textId="6F5B5761" w:rsidR="00F8028D" w:rsidRDefault="008A3B8D" w:rsidP="00F8028D">
      <w:pPr>
        <w:rPr>
          <w:lang w:val="en-AU"/>
        </w:rPr>
      </w:pPr>
      <w:r>
        <w:rPr>
          <w:lang w:val="en-AU"/>
        </w:rPr>
        <w:t>School of Biological Sciences</w:t>
      </w:r>
      <w:r w:rsidR="00F8028D" w:rsidRPr="00F8028D">
        <w:rPr>
          <w:lang w:val="en-AU"/>
        </w:rPr>
        <w:t xml:space="preserve">, Monash University, </w:t>
      </w:r>
      <w:r>
        <w:rPr>
          <w:lang w:val="en-AU"/>
        </w:rPr>
        <w:t>25 Rainforest Walk</w:t>
      </w:r>
      <w:r w:rsidR="00F8028D" w:rsidRPr="00F8028D">
        <w:rPr>
          <w:lang w:val="en-AU"/>
        </w:rPr>
        <w:t>. Clayton, VIC, 3800, Australia</w:t>
      </w:r>
    </w:p>
    <w:p w14:paraId="6AC859FC" w14:textId="5FA6E46C" w:rsidR="00F60A60" w:rsidRDefault="00F8028D" w:rsidP="00F8028D">
      <w:pPr>
        <w:rPr>
          <w:lang w:val="en-AU"/>
        </w:rPr>
      </w:pPr>
      <w:r>
        <w:rPr>
          <w:lang w:val="en-AU"/>
        </w:rPr>
        <w:t>*Corresponding author</w:t>
      </w:r>
    </w:p>
    <w:p w14:paraId="6C72BA67" w14:textId="4E8E18FA" w:rsidR="00185816" w:rsidRDefault="00185816" w:rsidP="00F8028D">
      <w:pPr>
        <w:rPr>
          <w:lang w:val="en-AU"/>
        </w:rPr>
      </w:pPr>
    </w:p>
    <w:p w14:paraId="751124F9" w14:textId="77777777" w:rsidR="00AE716A" w:rsidRDefault="00AE716A" w:rsidP="00AE716A">
      <w:pPr>
        <w:rPr>
          <w:lang w:val="en-AU"/>
        </w:rPr>
      </w:pPr>
      <w:r>
        <w:rPr>
          <w:b/>
          <w:bCs/>
          <w:lang w:val="en-AU"/>
        </w:rPr>
        <w:t xml:space="preserve">Article type: </w:t>
      </w:r>
      <w:r>
        <w:rPr>
          <w:lang w:val="en-AU"/>
        </w:rPr>
        <w:t>Letter</w:t>
      </w:r>
    </w:p>
    <w:p w14:paraId="7356CB1E" w14:textId="2331141B" w:rsidR="00F8028D" w:rsidRDefault="00F60A60" w:rsidP="00F8028D">
      <w:pPr>
        <w:rPr>
          <w:lang w:val="en-AU"/>
        </w:rPr>
      </w:pPr>
      <w:r>
        <w:rPr>
          <w:b/>
          <w:bCs/>
          <w:lang w:val="en-AU"/>
        </w:rPr>
        <w:t xml:space="preserve">Running title: </w:t>
      </w:r>
      <w:r>
        <w:rPr>
          <w:lang w:val="en-AU"/>
        </w:rPr>
        <w:t>Food-induced life history evolution</w:t>
      </w:r>
    </w:p>
    <w:p w14:paraId="2CDD1784" w14:textId="71A930CD" w:rsidR="00F60A60" w:rsidRDefault="00F60A60" w:rsidP="00F8028D">
      <w:pPr>
        <w:rPr>
          <w:lang w:val="en-AU"/>
        </w:rPr>
      </w:pPr>
      <w:r>
        <w:rPr>
          <w:b/>
          <w:bCs/>
          <w:lang w:val="en-AU"/>
        </w:rPr>
        <w:t>Key words:</w:t>
      </w:r>
      <w:r>
        <w:rPr>
          <w:lang w:val="en-AU"/>
        </w:rPr>
        <w:t xml:space="preserve"> </w:t>
      </w:r>
      <w:r w:rsidR="00BE73FE">
        <w:rPr>
          <w:lang w:val="en-AU"/>
        </w:rPr>
        <w:t>food, resources, life history evolution,</w:t>
      </w:r>
      <w:r w:rsidR="000F1C63">
        <w:rPr>
          <w:lang w:val="en-AU"/>
        </w:rPr>
        <w:t xml:space="preserve"> experimental evolution,</w:t>
      </w:r>
      <w:r w:rsidR="00E44DF3">
        <w:rPr>
          <w:lang w:val="en-AU"/>
        </w:rPr>
        <w:t xml:space="preserve"> cryptic evolution, </w:t>
      </w:r>
      <w:proofErr w:type="spellStart"/>
      <w:r w:rsidR="00E44DF3">
        <w:rPr>
          <w:lang w:val="en-AU"/>
        </w:rPr>
        <w:t>countergradient</w:t>
      </w:r>
      <w:proofErr w:type="spellEnd"/>
      <w:r w:rsidR="00E44DF3">
        <w:rPr>
          <w:lang w:val="en-AU"/>
        </w:rPr>
        <w:t xml:space="preserve"> variation,</w:t>
      </w:r>
      <w:r w:rsidR="00BE73FE">
        <w:rPr>
          <w:lang w:val="en-AU"/>
        </w:rPr>
        <w:t xml:space="preserve"> plasticity,</w:t>
      </w:r>
      <w:r w:rsidR="00463D6C">
        <w:rPr>
          <w:lang w:val="en-AU"/>
        </w:rPr>
        <w:t xml:space="preserve"> </w:t>
      </w:r>
      <w:r w:rsidR="000F1C63">
        <w:rPr>
          <w:lang w:val="en-AU"/>
        </w:rPr>
        <w:t>indirect effects,</w:t>
      </w:r>
      <w:r w:rsidR="00BE73FE">
        <w:rPr>
          <w:lang w:val="en-AU"/>
        </w:rPr>
        <w:t xml:space="preserve"> </w:t>
      </w:r>
      <w:r w:rsidR="000F1C63">
        <w:rPr>
          <w:lang w:val="en-AU"/>
        </w:rPr>
        <w:t>ocean productivity, climate change</w:t>
      </w:r>
    </w:p>
    <w:p w14:paraId="028CF1CE" w14:textId="29946F05" w:rsidR="00AE716A" w:rsidRDefault="00AE716A" w:rsidP="00AE716A">
      <w:r w:rsidRPr="00971671">
        <w:rPr>
          <w:b/>
          <w:bCs/>
          <w:lang w:val="en-AU"/>
        </w:rPr>
        <w:t xml:space="preserve">Statement of authorship: </w:t>
      </w:r>
      <w:r w:rsidRPr="00971671">
        <w:t>Both authors contributed substantially to developing the research question, experimental design, data analysis, and revising the manuscript. AB performed the data collection and wrote the first draft of the manuscript.</w:t>
      </w:r>
      <w:r w:rsidR="00761B8E" w:rsidRPr="00971671">
        <w:t xml:space="preserve"> </w:t>
      </w:r>
    </w:p>
    <w:p w14:paraId="3E73ECCE" w14:textId="145AC4CB" w:rsidR="00371C3A" w:rsidRPr="00371C3A" w:rsidRDefault="00371C3A" w:rsidP="00AE716A">
      <w:pPr>
        <w:rPr>
          <w:lang w:val="en-AU"/>
        </w:rPr>
      </w:pPr>
      <w:r>
        <w:rPr>
          <w:b/>
          <w:bCs/>
        </w:rPr>
        <w:t xml:space="preserve">Data accessibility statement: </w:t>
      </w:r>
      <w:r>
        <w:t xml:space="preserve">Should the present manuscript be accepted for publication in Ecology Letters, the data supporting the results will be archived in an appropriate data repository (Dryad, </w:t>
      </w:r>
      <w:proofErr w:type="spellStart"/>
      <w:r>
        <w:t>Figshare</w:t>
      </w:r>
      <w:proofErr w:type="spellEnd"/>
      <w:r>
        <w:t xml:space="preserve"> or Hal) and the data DOI will be included at the end of the article.</w:t>
      </w:r>
    </w:p>
    <w:p w14:paraId="3B2B2DE8" w14:textId="77777777" w:rsidR="00AE716A" w:rsidRDefault="00AE716A" w:rsidP="00F8028D">
      <w:pPr>
        <w:rPr>
          <w:lang w:val="en-AU"/>
        </w:rPr>
      </w:pPr>
    </w:p>
    <w:p w14:paraId="09F8ECDC" w14:textId="51FC4103" w:rsidR="00185816" w:rsidRDefault="00185816" w:rsidP="00F8028D">
      <w:pPr>
        <w:rPr>
          <w:b/>
          <w:bCs/>
          <w:lang w:val="en-AU"/>
        </w:rPr>
      </w:pPr>
      <w:r>
        <w:rPr>
          <w:b/>
          <w:bCs/>
          <w:lang w:val="en-AU"/>
        </w:rPr>
        <w:t>Word counts:</w:t>
      </w:r>
    </w:p>
    <w:p w14:paraId="5556F22C" w14:textId="0DCD0C6D" w:rsidR="00185816" w:rsidRDefault="00185816" w:rsidP="008A1284">
      <w:pPr>
        <w:rPr>
          <w:lang w:val="en-AU"/>
        </w:rPr>
      </w:pPr>
      <w:r>
        <w:rPr>
          <w:lang w:val="en-AU"/>
        </w:rPr>
        <w:t>Abstract:</w:t>
      </w:r>
      <w:r w:rsidR="00271952">
        <w:rPr>
          <w:lang w:val="en-AU"/>
        </w:rPr>
        <w:t xml:space="preserve"> 150 words</w:t>
      </w:r>
    </w:p>
    <w:p w14:paraId="11E500A3" w14:textId="29DD5064" w:rsidR="00185816" w:rsidRDefault="00185816" w:rsidP="00971671">
      <w:pPr>
        <w:rPr>
          <w:lang w:val="en-AU"/>
        </w:rPr>
      </w:pPr>
      <w:r>
        <w:rPr>
          <w:lang w:val="en-AU"/>
        </w:rPr>
        <w:t>Main text:</w:t>
      </w:r>
      <w:r w:rsidR="00271952">
        <w:rPr>
          <w:lang w:val="en-AU"/>
        </w:rPr>
        <w:t xml:space="preserve"> </w:t>
      </w:r>
      <w:r w:rsidR="00DE0224">
        <w:rPr>
          <w:lang w:val="en-AU"/>
        </w:rPr>
        <w:t>3882</w:t>
      </w:r>
    </w:p>
    <w:p w14:paraId="12624A66" w14:textId="6CC2CE03" w:rsidR="00185816" w:rsidRDefault="00185816" w:rsidP="00185816">
      <w:pPr>
        <w:rPr>
          <w:lang w:val="en-AU"/>
        </w:rPr>
      </w:pPr>
      <w:r>
        <w:rPr>
          <w:b/>
          <w:bCs/>
          <w:lang w:val="en-AU"/>
        </w:rPr>
        <w:t xml:space="preserve">Reference count: </w:t>
      </w:r>
      <w:r w:rsidR="00271952" w:rsidRPr="00271952">
        <w:rPr>
          <w:lang w:val="en-AU"/>
        </w:rPr>
        <w:t>60</w:t>
      </w:r>
    </w:p>
    <w:p w14:paraId="1FBDCEAD" w14:textId="73571C22" w:rsidR="00D125C1" w:rsidRDefault="00185816">
      <w:pPr>
        <w:rPr>
          <w:rFonts w:asciiTheme="majorHAnsi" w:eastAsiaTheme="majorEastAsia" w:hAnsiTheme="majorHAnsi" w:cstheme="majorBidi"/>
          <w:color w:val="2F5496" w:themeColor="accent1" w:themeShade="BF"/>
          <w:sz w:val="32"/>
          <w:szCs w:val="32"/>
          <w:lang w:val="en-AU"/>
        </w:rPr>
      </w:pPr>
      <w:r>
        <w:rPr>
          <w:b/>
          <w:bCs/>
          <w:lang w:val="en-AU"/>
        </w:rPr>
        <w:t>Figure/table/text box count:</w:t>
      </w:r>
      <w:r w:rsidR="00271952">
        <w:rPr>
          <w:b/>
          <w:bCs/>
          <w:lang w:val="en-AU"/>
        </w:rPr>
        <w:t xml:space="preserve"> </w:t>
      </w:r>
      <w:r w:rsidR="00271952" w:rsidRPr="00271952">
        <w:rPr>
          <w:lang w:val="en-AU"/>
        </w:rPr>
        <w:t>2 figures, 4 tables</w:t>
      </w:r>
    </w:p>
    <w:p w14:paraId="505C4B26" w14:textId="77777777" w:rsidR="004455AD" w:rsidRDefault="004455AD" w:rsidP="0065085F">
      <w:pPr>
        <w:rPr>
          <w:b/>
          <w:bCs/>
          <w:lang w:val="en-AU"/>
        </w:rPr>
        <w:sectPr w:rsidR="004455AD" w:rsidSect="00CB41A2">
          <w:footerReference w:type="default" r:id="rId8"/>
          <w:pgSz w:w="11906" w:h="16838"/>
          <w:pgMar w:top="1440" w:right="1440" w:bottom="1440" w:left="1440" w:header="708" w:footer="708" w:gutter="0"/>
          <w:cols w:space="708"/>
          <w:titlePg/>
          <w:docGrid w:linePitch="360"/>
        </w:sectPr>
      </w:pPr>
    </w:p>
    <w:p w14:paraId="5936D52A" w14:textId="1668DFBE" w:rsidR="00145F3B" w:rsidRPr="0065085F" w:rsidRDefault="00145F3B" w:rsidP="003156FB">
      <w:pPr>
        <w:spacing w:line="480" w:lineRule="auto"/>
        <w:rPr>
          <w:b/>
          <w:bCs/>
          <w:lang w:val="en-AU"/>
        </w:rPr>
      </w:pPr>
      <w:r w:rsidRPr="0065085F">
        <w:rPr>
          <w:b/>
          <w:bCs/>
          <w:lang w:val="en-AU"/>
        </w:rPr>
        <w:lastRenderedPageBreak/>
        <w:t>Abstract</w:t>
      </w:r>
    </w:p>
    <w:p w14:paraId="44887A21" w14:textId="5E4022B6" w:rsidR="00924DCD" w:rsidRDefault="00E6636A" w:rsidP="003156FB">
      <w:pPr>
        <w:spacing w:line="480" w:lineRule="auto"/>
        <w:rPr>
          <w:shd w:val="clear" w:color="auto" w:fill="FFFFFF"/>
        </w:rPr>
      </w:pPr>
      <w:r>
        <w:rPr>
          <w:shd w:val="clear" w:color="auto" w:fill="FFFFFF"/>
        </w:rPr>
        <w:t xml:space="preserve">The role of resource availability </w:t>
      </w:r>
      <w:r w:rsidR="000377BA">
        <w:rPr>
          <w:shd w:val="clear" w:color="auto" w:fill="FFFFFF"/>
        </w:rPr>
        <w:t xml:space="preserve">in shaping life histories has an august history </w:t>
      </w:r>
      <w:r w:rsidR="00775CAC">
        <w:rPr>
          <w:shd w:val="clear" w:color="auto" w:fill="FFFFFF"/>
        </w:rPr>
        <w:t xml:space="preserve">but </w:t>
      </w:r>
      <w:r w:rsidR="00874E60">
        <w:rPr>
          <w:shd w:val="clear" w:color="auto" w:fill="FFFFFF"/>
        </w:rPr>
        <w:t xml:space="preserve">our </w:t>
      </w:r>
      <w:r>
        <w:rPr>
          <w:shd w:val="clear" w:color="auto" w:fill="FFFFFF"/>
        </w:rPr>
        <w:t>capacity to make generalisations</w:t>
      </w:r>
      <w:r w:rsidR="00874E60">
        <w:rPr>
          <w:shd w:val="clear" w:color="auto" w:fill="FFFFFF"/>
        </w:rPr>
        <w:t xml:space="preserve"> is limited by the dearth of experimental evolution studies</w:t>
      </w:r>
      <w:r>
        <w:rPr>
          <w:shd w:val="clear" w:color="auto" w:fill="FFFFFF"/>
        </w:rPr>
        <w:t xml:space="preserve">. </w:t>
      </w:r>
      <w:r w:rsidR="00775CAC">
        <w:rPr>
          <w:shd w:val="clear" w:color="auto" w:fill="FFFFFF"/>
        </w:rPr>
        <w:t xml:space="preserve">Marine copepods </w:t>
      </w:r>
      <w:r w:rsidR="00874E60">
        <w:rPr>
          <w:shd w:val="clear" w:color="auto" w:fill="FFFFFF"/>
        </w:rPr>
        <w:t xml:space="preserve">are a key link in the </w:t>
      </w:r>
      <w:r w:rsidR="00775CAC">
        <w:rPr>
          <w:shd w:val="clear" w:color="auto" w:fill="FFFFFF"/>
        </w:rPr>
        <w:t xml:space="preserve">global carbon budget, and face </w:t>
      </w:r>
      <w:r w:rsidR="00C35D0B">
        <w:rPr>
          <w:shd w:val="clear" w:color="auto" w:fill="FFFFFF"/>
        </w:rPr>
        <w:t>shifting</w:t>
      </w:r>
      <w:r w:rsidR="00775CAC">
        <w:rPr>
          <w:shd w:val="clear" w:color="auto" w:fill="FFFFFF"/>
        </w:rPr>
        <w:t xml:space="preserve"> food </w:t>
      </w:r>
      <w:r w:rsidR="00C35D0B">
        <w:rPr>
          <w:shd w:val="clear" w:color="auto" w:fill="FFFFFF"/>
        </w:rPr>
        <w:t>regimes</w:t>
      </w:r>
      <w:r w:rsidR="00775CAC">
        <w:rPr>
          <w:shd w:val="clear" w:color="auto" w:fill="FFFFFF"/>
        </w:rPr>
        <w:t>, but we cannot predict the consequences of these changes.</w:t>
      </w:r>
      <w:r w:rsidR="000377BA">
        <w:rPr>
          <w:shd w:val="clear" w:color="auto" w:fill="FFFFFF"/>
        </w:rPr>
        <w:t xml:space="preserve"> We used an experimental evolution approach to explore how a 10-fold difference in food availability </w:t>
      </w:r>
      <w:r w:rsidR="00775CAC">
        <w:rPr>
          <w:shd w:val="clear" w:color="auto" w:fill="FFFFFF"/>
        </w:rPr>
        <w:t xml:space="preserve">for </w:t>
      </w:r>
      <w:r w:rsidR="00821FF3" w:rsidRPr="00821FF3">
        <w:rPr>
          <w:rFonts w:ascii="Cambria Math" w:hAnsi="Cambria Math" w:cs="Cambria Math"/>
          <w:shd w:val="clear" w:color="auto" w:fill="FFFFFF"/>
        </w:rPr>
        <w:t>∼</w:t>
      </w:r>
      <w:r w:rsidR="00775CAC">
        <w:rPr>
          <w:shd w:val="clear" w:color="auto" w:fill="FFFFFF"/>
        </w:rPr>
        <w:t xml:space="preserve">30 generations </w:t>
      </w:r>
      <w:r w:rsidR="00874E60">
        <w:rPr>
          <w:shd w:val="clear" w:color="auto" w:fill="FFFFFF"/>
        </w:rPr>
        <w:t xml:space="preserve">affects </w:t>
      </w:r>
      <w:r w:rsidR="000377BA">
        <w:rPr>
          <w:shd w:val="clear" w:color="auto" w:fill="FFFFFF"/>
        </w:rPr>
        <w:t xml:space="preserve">life history evolution in </w:t>
      </w:r>
      <w:r w:rsidR="00775CAC">
        <w:rPr>
          <w:shd w:val="clear" w:color="auto" w:fill="FFFFFF"/>
        </w:rPr>
        <w:t xml:space="preserve">the </w:t>
      </w:r>
      <w:r w:rsidR="000377BA">
        <w:rPr>
          <w:shd w:val="clear" w:color="auto" w:fill="FFFFFF"/>
        </w:rPr>
        <w:t xml:space="preserve">copepod, </w:t>
      </w:r>
      <w:proofErr w:type="spellStart"/>
      <w:r w:rsidR="000377BA" w:rsidRPr="00821FF3">
        <w:rPr>
          <w:i/>
          <w:shd w:val="clear" w:color="auto" w:fill="FFFFFF"/>
        </w:rPr>
        <w:t>Tisbe</w:t>
      </w:r>
      <w:proofErr w:type="spellEnd"/>
      <w:r w:rsidR="000377BA" w:rsidRPr="00821FF3">
        <w:rPr>
          <w:i/>
          <w:shd w:val="clear" w:color="auto" w:fill="FFFFFF"/>
        </w:rPr>
        <w:t xml:space="preserve"> </w:t>
      </w:r>
      <w:proofErr w:type="gramStart"/>
      <w:r w:rsidR="000377BA" w:rsidRPr="00821FF3">
        <w:rPr>
          <w:i/>
          <w:shd w:val="clear" w:color="auto" w:fill="FFFFFF"/>
        </w:rPr>
        <w:t>sp</w:t>
      </w:r>
      <w:r w:rsidR="000377BA">
        <w:rPr>
          <w:shd w:val="clear" w:color="auto" w:fill="FFFFFF"/>
        </w:rPr>
        <w:t>.</w:t>
      </w:r>
      <w:r w:rsidR="00775CAC">
        <w:rPr>
          <w:shd w:val="clear" w:color="auto" w:fill="FFFFFF"/>
        </w:rPr>
        <w:t>.</w:t>
      </w:r>
      <w:proofErr w:type="gramEnd"/>
      <w:r w:rsidR="00775CAC">
        <w:rPr>
          <w:shd w:val="clear" w:color="auto" w:fill="FFFFFF"/>
        </w:rPr>
        <w:t xml:space="preserve"> We observed evolution in body size, size-fecundity relationships and maternal investment strategies in response to different food regimes. </w:t>
      </w:r>
      <w:r w:rsidR="000A4311">
        <w:rPr>
          <w:shd w:val="clear" w:color="auto" w:fill="FFFFFF"/>
        </w:rPr>
        <w:t>O</w:t>
      </w:r>
      <w:r w:rsidR="00775CAC">
        <w:rPr>
          <w:shd w:val="clear" w:color="auto" w:fill="FFFFFF"/>
        </w:rPr>
        <w:t xml:space="preserve">ur results suggest that </w:t>
      </w:r>
      <w:r w:rsidR="00874E60">
        <w:rPr>
          <w:shd w:val="clear" w:color="auto" w:fill="FFFFFF"/>
        </w:rPr>
        <w:t xml:space="preserve">changes to </w:t>
      </w:r>
      <w:r w:rsidR="00775CAC">
        <w:rPr>
          <w:shd w:val="clear" w:color="auto" w:fill="FFFFFF"/>
        </w:rPr>
        <w:t xml:space="preserve">food regimes </w:t>
      </w:r>
      <w:r w:rsidR="00874E60">
        <w:rPr>
          <w:shd w:val="clear" w:color="auto" w:fill="FFFFFF"/>
        </w:rPr>
        <w:t>re</w:t>
      </w:r>
      <w:r w:rsidR="00775CAC">
        <w:rPr>
          <w:shd w:val="clear" w:color="auto" w:fill="FFFFFF"/>
        </w:rPr>
        <w:t>shap</w:t>
      </w:r>
      <w:r w:rsidR="000A4311">
        <w:rPr>
          <w:shd w:val="clear" w:color="auto" w:fill="FFFFFF"/>
        </w:rPr>
        <w:t xml:space="preserve">e life histories and </w:t>
      </w:r>
      <w:r w:rsidR="00775CAC">
        <w:rPr>
          <w:shd w:val="clear" w:color="auto" w:fill="FFFFFF"/>
        </w:rPr>
        <w:t>that cryptic evolution in traits such as body size is likely. Evolution in response</w:t>
      </w:r>
      <w:r w:rsidR="00C35D0B">
        <w:rPr>
          <w:shd w:val="clear" w:color="auto" w:fill="FFFFFF"/>
        </w:rPr>
        <w:t xml:space="preserve"> to</w:t>
      </w:r>
      <w:r w:rsidR="00775CAC">
        <w:rPr>
          <w:shd w:val="clear" w:color="auto" w:fill="FFFFFF"/>
        </w:rPr>
        <w:t xml:space="preserve"> changes in ocean productivity </w:t>
      </w:r>
      <w:r w:rsidR="00874E60">
        <w:rPr>
          <w:shd w:val="clear" w:color="auto" w:fill="FFFFFF"/>
        </w:rPr>
        <w:t xml:space="preserve">change </w:t>
      </w:r>
      <w:r w:rsidR="00775CAC">
        <w:rPr>
          <w:shd w:val="clear" w:color="auto" w:fill="FFFFFF"/>
        </w:rPr>
        <w:t xml:space="preserve">consumer life histories, altering trophic links in marine </w:t>
      </w:r>
      <w:proofErr w:type="spellStart"/>
      <w:r w:rsidR="00775CAC">
        <w:rPr>
          <w:shd w:val="clear" w:color="auto" w:fill="FFFFFF"/>
        </w:rPr>
        <w:t>foodchains</w:t>
      </w:r>
      <w:proofErr w:type="spellEnd"/>
      <w:r w:rsidR="00874E60">
        <w:rPr>
          <w:shd w:val="clear" w:color="auto" w:fill="FFFFFF"/>
        </w:rPr>
        <w:t xml:space="preserve"> in ways that have not been anticipated</w:t>
      </w:r>
      <w:r w:rsidR="0030658F">
        <w:rPr>
          <w:shd w:val="clear" w:color="auto" w:fill="FFFFFF"/>
        </w:rPr>
        <w:t>.</w:t>
      </w:r>
    </w:p>
    <w:p w14:paraId="727CC5A4" w14:textId="77777777" w:rsidR="00D125C1" w:rsidRDefault="00D125C1" w:rsidP="003156FB">
      <w:pPr>
        <w:spacing w:line="480" w:lineRule="auto"/>
        <w:rPr>
          <w:rFonts w:asciiTheme="majorHAnsi" w:eastAsiaTheme="majorEastAsia" w:hAnsiTheme="majorHAnsi" w:cstheme="majorBidi"/>
          <w:color w:val="2F5496" w:themeColor="accent1" w:themeShade="BF"/>
          <w:sz w:val="32"/>
          <w:szCs w:val="32"/>
          <w:lang w:val="en-AU"/>
        </w:rPr>
      </w:pPr>
      <w:r>
        <w:rPr>
          <w:lang w:val="en-AU"/>
        </w:rPr>
        <w:br w:type="page"/>
      </w:r>
    </w:p>
    <w:p w14:paraId="7A02A0FD" w14:textId="4FAE72F3" w:rsidR="00145F3B" w:rsidRPr="00761B8E" w:rsidRDefault="00145F3B" w:rsidP="003156FB">
      <w:pPr>
        <w:spacing w:line="480" w:lineRule="auto"/>
        <w:rPr>
          <w:b/>
          <w:bCs/>
          <w:lang w:val="en-AU"/>
        </w:rPr>
      </w:pPr>
      <w:r w:rsidRPr="00761B8E">
        <w:rPr>
          <w:b/>
          <w:bCs/>
          <w:lang w:val="en-AU"/>
        </w:rPr>
        <w:lastRenderedPageBreak/>
        <w:t>Introduction</w:t>
      </w:r>
    </w:p>
    <w:p w14:paraId="58D3EFAA" w14:textId="009A885E" w:rsidR="00680AE6" w:rsidRPr="00891919" w:rsidRDefault="00814397" w:rsidP="003156FB">
      <w:pPr>
        <w:spacing w:line="480" w:lineRule="auto"/>
        <w:rPr>
          <w:lang w:val="en-AU"/>
        </w:rPr>
      </w:pPr>
      <w:r>
        <w:rPr>
          <w:lang w:val="en-AU"/>
        </w:rPr>
        <w:t xml:space="preserve">Resource availability </w:t>
      </w:r>
      <w:r w:rsidR="002030B0">
        <w:rPr>
          <w:lang w:val="en-AU"/>
        </w:rPr>
        <w:t xml:space="preserve">shapes </w:t>
      </w:r>
      <w:r w:rsidR="002670D2">
        <w:rPr>
          <w:lang w:val="en-AU"/>
        </w:rPr>
        <w:t xml:space="preserve">ecological </w:t>
      </w:r>
      <w:r w:rsidR="002030B0">
        <w:rPr>
          <w:lang w:val="en-AU"/>
        </w:rPr>
        <w:t xml:space="preserve">dynamics </w:t>
      </w:r>
      <w:r w:rsidR="002670D2">
        <w:rPr>
          <w:lang w:val="en-AU"/>
        </w:rPr>
        <w:t xml:space="preserve">and evolutionary </w:t>
      </w:r>
      <w:r w:rsidR="002030B0">
        <w:rPr>
          <w:lang w:val="en-AU"/>
        </w:rPr>
        <w:t xml:space="preserve">trajectories </w:t>
      </w:r>
      <w:r w:rsidR="00001667">
        <w:rPr>
          <w:lang w:val="en-AU"/>
        </w:rPr>
        <w:fldChar w:fldCharType="begin"/>
      </w:r>
      <w:r w:rsidR="00B540A9">
        <w:rPr>
          <w:lang w:val="en-AU"/>
        </w:rPr>
        <w:instrText xml:space="preserve"> ADDIN ZOTERO_ITEM CSL_CITATION {"citationID":"S5tX01cS","properties":{"formattedCitation":"(Macarthur &amp; Levins 1967; Tilman 1982; Chesson 2000)","plainCitation":"(Macarthur &amp; Levins 1967; Tilman 1982; Chesson 2000)","noteIndex":0},"citationItems":[{"id":"t6eam7hd/xT6YiMDl","uris":["http://zotero.org/users/4715950/items/BEJRNKW2"],"itemData":{"id":392,"type":"article-journal","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container-title":"Annual Review of Ecology and Systematics","DOI":"10.1146/annurev.ecolsys.31.1.343","ISSN":"0066-4162","issue":"1","journalAbbreviation":"Annu. Rev. Ecol. Syst.","page":"343-366","source":"www-annualreviews-org.ezproxy.lib.monash.edu.au (Atypon)","title":"Mechanisms of Maintenance of Species Diversity","volume":"31","author":[{"family":"Chesson","given":"Peter"}],"issued":{"date-parts":[["2000",11,1]]}}},{"id":"t6eam7hd/npBRbttE","uris":["http://zotero.org/users/4715950/items/2PK4ZHDB"],"itemData":{"id":394,"type":"article-journal","container-title":"The American Naturalist","DOI":"10.1086/282505","ISSN":"0003-0147, 1537-5323","issue":"921","language":"en","page":"377-385","source":"Crossref","title":"The Limiting Similarity, Convergence, and Divergence of Coexisting Species","volume":"101","author":[{"family":"Macarthur","given":"Robert"},{"family":"Levins","given":"Richard"}],"issued":{"date-parts":[["1967",9]]}}},{"id":"t6eam7hd/xfRXnvqV","uris":["http://zotero.org/users/4715950/items/EJRXE6SF"],"itemData":{"id":346,"type":"book","publisher":"Princeton university press","source":"Google Scholar","title":"Resource competition and community structure","author":[{"family":"Tilman","given":"David"}],"issued":{"date-parts":[["1982"]]}}}],"schema":"https://github.com/citation-style-language/schema/raw/master/csl-citation.json"} </w:instrText>
      </w:r>
      <w:r w:rsidR="00001667">
        <w:rPr>
          <w:lang w:val="en-AU"/>
        </w:rPr>
        <w:fldChar w:fldCharType="separate"/>
      </w:r>
      <w:r w:rsidR="00B540A9" w:rsidRPr="00B540A9">
        <w:rPr>
          <w:rFonts w:ascii="Calibri" w:hAnsi="Calibri"/>
        </w:rPr>
        <w:t>(</w:t>
      </w:r>
      <w:r w:rsidR="0047711F" w:rsidRPr="00B540A9">
        <w:rPr>
          <w:rFonts w:ascii="Calibri" w:hAnsi="Calibri"/>
        </w:rPr>
        <w:t>Chesson 2000</w:t>
      </w:r>
      <w:r w:rsidR="0047711F">
        <w:rPr>
          <w:rFonts w:ascii="Calibri" w:hAnsi="Calibri"/>
        </w:rPr>
        <w:t xml:space="preserve">; </w:t>
      </w:r>
      <w:r w:rsidR="00B540A9" w:rsidRPr="00B540A9">
        <w:rPr>
          <w:rFonts w:ascii="Calibri" w:hAnsi="Calibri"/>
        </w:rPr>
        <w:t>Macarthur &amp; Levins 1967; Tilman 1982)</w:t>
      </w:r>
      <w:r w:rsidR="00001667">
        <w:rPr>
          <w:lang w:val="en-AU"/>
        </w:rPr>
        <w:fldChar w:fldCharType="end"/>
      </w:r>
      <w:r w:rsidR="002670D2">
        <w:rPr>
          <w:lang w:val="en-AU"/>
        </w:rPr>
        <w:t>.</w:t>
      </w:r>
      <w:r w:rsidR="00BD34BD">
        <w:rPr>
          <w:lang w:val="en-AU"/>
        </w:rPr>
        <w:t xml:space="preserve"> </w:t>
      </w:r>
      <w:r w:rsidR="00221247">
        <w:rPr>
          <w:lang w:val="en-AU"/>
        </w:rPr>
        <w:t>Classic studies on adaptive radiation have shown th</w:t>
      </w:r>
      <w:r w:rsidR="00BD34BD">
        <w:rPr>
          <w:lang w:val="en-AU"/>
        </w:rPr>
        <w:t xml:space="preserve">at </w:t>
      </w:r>
      <w:r>
        <w:rPr>
          <w:lang w:val="en-AU"/>
        </w:rPr>
        <w:t>changes in resource</w:t>
      </w:r>
      <w:r w:rsidR="002030B0">
        <w:rPr>
          <w:lang w:val="en-AU"/>
        </w:rPr>
        <w:t>s</w:t>
      </w:r>
      <w:r>
        <w:rPr>
          <w:lang w:val="en-AU"/>
        </w:rPr>
        <w:t xml:space="preserve"> </w:t>
      </w:r>
      <w:r w:rsidR="00251CA5">
        <w:rPr>
          <w:lang w:val="en-AU"/>
        </w:rPr>
        <w:t xml:space="preserve">can </w:t>
      </w:r>
      <w:r>
        <w:rPr>
          <w:lang w:val="en-AU"/>
        </w:rPr>
        <w:t xml:space="preserve">induce rapid </w:t>
      </w:r>
      <w:r w:rsidR="002030B0">
        <w:rPr>
          <w:lang w:val="en-AU"/>
        </w:rPr>
        <w:t xml:space="preserve">trait </w:t>
      </w:r>
      <w:r w:rsidR="00221247">
        <w:rPr>
          <w:lang w:val="en-AU"/>
        </w:rPr>
        <w:t>evolution</w:t>
      </w:r>
      <w:r w:rsidR="002302F8">
        <w:rPr>
          <w:lang w:val="en-AU"/>
        </w:rPr>
        <w:t xml:space="preserve"> </w:t>
      </w:r>
      <w:r w:rsidR="002302F8">
        <w:rPr>
          <w:lang w:val="en-AU"/>
        </w:rPr>
        <w:fldChar w:fldCharType="begin"/>
      </w:r>
      <w:r w:rsidR="00B540A9">
        <w:rPr>
          <w:lang w:val="en-AU"/>
        </w:rPr>
        <w:instrText xml:space="preserve"> ADDIN ZOTERO_ITEM CSL_CITATION {"citationID":"MleyjgQK","properties":{"formattedCitation":"(Abzhanov {\\i{}et al.} 2006; Grant &amp; Grant 2006)","plainCitation":"(Abzhanov et al. 2006; Grant &amp; Grant 2006)","noteIndex":0},"citationItems":[{"id":"t6eam7hd/UxWhml2A","uris":["http://zotero.org/users/4715950/items/L3Y6JH23"],"itemData":{"id":850,"type":"article-journal","container-title":"Nature","issue":"7102","note":"publisher: Nature Publishing Group","page":"563–567","title":"The calmodulin pathway and evolution of elongated beak morphology in Darwin's finches","volume":"442","author":[{"family":"Abzhanov","given":"Arhat"},{"family":"Kuo","given":"Winston P"},{"family":"Hartmann","given":"Christine"},{"family":"Grant","given":"B Rosemary"},{"family":"Grant","given":"Peter R"},{"family":"Tabin","given":"Clifford J"}],"issued":{"date-parts":[["2006"]]}}},{"id":"t6eam7hd/L1910cqU","uris":["http://zotero.org/users/4715950/items/642SSRNA"],"itemData":{"id":357,"type":"article-journal","abstract":"Competitor species can have evolutionary effects on each other that result in ecological character displacement; that is, divergence in resource-exploiting traits such as jaws and beaks. Nevertheless, the process of character displacement occurring in nature, from the initial encounter of competitors to the evolutionary change in one or more of them, has not previously been investigated. Here we report that a Darwin's finch species (Geospiza fortis) on an undisturbed Galápagos island diverged in beak size from a competitor species (G. magnirostris) 22 years after the competitor's arrival, when they jointly and severely depleted the food supply. The observed evolutionary response to natural selection was the strongest recorded in 33 years of study, and close to the value predicted from the high heritability of beak size. These findings support the role of competition in models of community assembly, speciation, and adaptive radiations.\nBeak size in a finch Geospiza fortis on one Galápagos island diverged from that of a competitor (G. magnirostris) two decades after the latter’s arrival.\nBeak size in a finch Geospiza fortis on one Galápagos island diverged from that of a competitor (G. magnirostris) two decades after the latter’s arrival.","container-title":"Science","DOI":"10.1126/science.1128374","ISSN":"0036-8075, 1095-9203","issue":"5784","language":"en","note":"PMID: 16840700","page":"224-226","source":"science.sciencemag.org.ezproxy.lib.monash.edu.au","title":"Evolution of Character Displacement in Darwin's Finches","volume":"313","author":[{"family":"Grant","given":"Peter R."},{"family":"Grant","given":"B. Rosemary"}],"issued":{"date-parts":[["2006",7,14]]}}}],"schema":"https://github.com/citation-style-language/schema/raw/master/csl-citation.json"} </w:instrText>
      </w:r>
      <w:r w:rsidR="002302F8">
        <w:rPr>
          <w:lang w:val="en-AU"/>
        </w:rPr>
        <w:fldChar w:fldCharType="separate"/>
      </w:r>
      <w:r w:rsidR="00B540A9" w:rsidRPr="00B540A9">
        <w:rPr>
          <w:rFonts w:ascii="Calibri" w:hAnsi="Calibri" w:cs="Times New Roman"/>
          <w:szCs w:val="24"/>
        </w:rPr>
        <w:t xml:space="preserve">(Abzhanov </w:t>
      </w:r>
      <w:r w:rsidR="00B540A9" w:rsidRPr="00FF6A13">
        <w:rPr>
          <w:rFonts w:ascii="Calibri" w:hAnsi="Calibri" w:cs="Times New Roman"/>
          <w:szCs w:val="24"/>
        </w:rPr>
        <w:t xml:space="preserve">et al. </w:t>
      </w:r>
      <w:r w:rsidR="00B540A9" w:rsidRPr="00B540A9">
        <w:rPr>
          <w:rFonts w:ascii="Calibri" w:hAnsi="Calibri" w:cs="Times New Roman"/>
          <w:szCs w:val="24"/>
        </w:rPr>
        <w:t>2006; Grant &amp; Grant 2006)</w:t>
      </w:r>
      <w:r w:rsidR="002302F8">
        <w:rPr>
          <w:lang w:val="en-AU"/>
        </w:rPr>
        <w:fldChar w:fldCharType="end"/>
      </w:r>
      <w:r w:rsidR="000D7AD5">
        <w:rPr>
          <w:lang w:val="en-AU"/>
        </w:rPr>
        <w:t>,</w:t>
      </w:r>
      <w:r w:rsidR="009543B1">
        <w:rPr>
          <w:lang w:val="en-AU"/>
        </w:rPr>
        <w:t xml:space="preserve"> but </w:t>
      </w:r>
      <w:r w:rsidR="0055113D">
        <w:rPr>
          <w:lang w:val="en-AU"/>
        </w:rPr>
        <w:t>traits can evolve in</w:t>
      </w:r>
      <w:r w:rsidR="008333CC">
        <w:rPr>
          <w:lang w:val="en-AU"/>
        </w:rPr>
        <w:t xml:space="preserve"> </w:t>
      </w:r>
      <w:r w:rsidR="002030B0">
        <w:rPr>
          <w:lang w:val="en-AU"/>
        </w:rPr>
        <w:t xml:space="preserve">unpredictable </w:t>
      </w:r>
      <w:r w:rsidR="008333CC">
        <w:rPr>
          <w:lang w:val="en-AU"/>
        </w:rPr>
        <w:t xml:space="preserve">ways </w:t>
      </w:r>
      <w:r w:rsidR="008333CC">
        <w:rPr>
          <w:lang w:val="en-AU"/>
        </w:rPr>
        <w:fldChar w:fldCharType="begin"/>
      </w:r>
      <w:r w:rsidR="00B540A9">
        <w:rPr>
          <w:lang w:val="en-AU"/>
        </w:rPr>
        <w:instrText xml:space="preserve"> ADDIN ZOTERO_ITEM CSL_CITATION {"citationID":"bMsBeMDd","properties":{"formattedCitation":"(Pianka 1970)","plainCitation":"(Pianka 1970)","noteIndex":0},"citationItems":[{"id":"t6eam7hd/NeMPynrV","uris":["http://zotero.org/users/4715950/items/KZTKHTM5"],"itemData":{"id":385,"type":"article-journal","container-title":"The American Naturalist","ISSN":"0003-0147","issue":"940","page":"592-597","source":"JSTOR","title":"On r- and K-Selection","volume":"104","author":[{"family":"Pianka","given":"Eric R."}],"issued":{"date-parts":[["1970"]]}}}],"schema":"https://github.com/citation-style-language/schema/raw/master/csl-citation.json"} </w:instrText>
      </w:r>
      <w:r w:rsidR="008333CC">
        <w:rPr>
          <w:lang w:val="en-AU"/>
        </w:rPr>
        <w:fldChar w:fldCharType="separate"/>
      </w:r>
      <w:r w:rsidR="00B540A9" w:rsidRPr="00B540A9">
        <w:rPr>
          <w:rFonts w:ascii="Calibri" w:hAnsi="Calibri"/>
        </w:rPr>
        <w:t>(Pianka 1970)</w:t>
      </w:r>
      <w:r w:rsidR="008333CC">
        <w:rPr>
          <w:lang w:val="en-AU"/>
        </w:rPr>
        <w:fldChar w:fldCharType="end"/>
      </w:r>
      <w:r w:rsidR="008333CC">
        <w:rPr>
          <w:lang w:val="en-AU"/>
        </w:rPr>
        <w:t>.</w:t>
      </w:r>
      <w:r w:rsidR="004043BD">
        <w:rPr>
          <w:lang w:val="en-AU"/>
        </w:rPr>
        <w:t xml:space="preserve"> Key</w:t>
      </w:r>
      <w:r w:rsidR="008333CC">
        <w:rPr>
          <w:lang w:val="en-AU"/>
        </w:rPr>
        <w:t xml:space="preserve"> </w:t>
      </w:r>
      <w:r w:rsidR="004043BD">
        <w:rPr>
          <w:lang w:val="en-AU"/>
        </w:rPr>
        <w:t>l</w:t>
      </w:r>
      <w:r w:rsidR="0029077C">
        <w:rPr>
          <w:lang w:val="en-AU"/>
        </w:rPr>
        <w:t xml:space="preserve">ife history traits such as body size, fecundity, and offspring size, </w:t>
      </w:r>
      <w:r w:rsidR="002030B0">
        <w:rPr>
          <w:lang w:val="en-AU"/>
        </w:rPr>
        <w:t xml:space="preserve">can </w:t>
      </w:r>
      <w:r w:rsidR="009543B1">
        <w:rPr>
          <w:lang w:val="en-AU"/>
        </w:rPr>
        <w:t xml:space="preserve">all </w:t>
      </w:r>
      <w:r w:rsidR="00D83C01">
        <w:rPr>
          <w:lang w:val="en-AU"/>
        </w:rPr>
        <w:t>evolve</w:t>
      </w:r>
      <w:r w:rsidR="00241170">
        <w:rPr>
          <w:lang w:val="en-AU"/>
        </w:rPr>
        <w:t xml:space="preserve"> </w:t>
      </w:r>
      <w:r w:rsidR="00D83C01">
        <w:rPr>
          <w:lang w:val="en-AU"/>
        </w:rPr>
        <w:t xml:space="preserve">in </w:t>
      </w:r>
      <w:r w:rsidR="00241170">
        <w:rPr>
          <w:lang w:val="en-AU"/>
        </w:rPr>
        <w:t>response to</w:t>
      </w:r>
      <w:r w:rsidR="00511CEF">
        <w:rPr>
          <w:lang w:val="en-AU"/>
        </w:rPr>
        <w:t xml:space="preserve"> </w:t>
      </w:r>
      <w:r w:rsidR="009543B1">
        <w:rPr>
          <w:lang w:val="en-AU"/>
        </w:rPr>
        <w:t xml:space="preserve">changes in </w:t>
      </w:r>
      <w:r>
        <w:rPr>
          <w:lang w:val="en-AU"/>
        </w:rPr>
        <w:t>resource availability</w:t>
      </w:r>
      <w:r w:rsidR="00511CEF">
        <w:rPr>
          <w:lang w:val="en-AU"/>
        </w:rPr>
        <w:t xml:space="preserve">, but </w:t>
      </w:r>
      <w:r w:rsidR="009543B1">
        <w:rPr>
          <w:lang w:val="en-AU"/>
        </w:rPr>
        <w:t xml:space="preserve">the directions of evolution are not easily anticipated </w:t>
      </w:r>
      <w:r w:rsidR="00511CEF">
        <w:rPr>
          <w:lang w:val="en-AU"/>
        </w:rPr>
        <w:fldChar w:fldCharType="begin"/>
      </w:r>
      <w:r w:rsidR="00B540A9">
        <w:rPr>
          <w:lang w:val="en-AU"/>
        </w:rPr>
        <w:instrText xml:space="preserve"> ADDIN ZOTERO_ITEM CSL_CITATION {"citationID":"5SRjvgJQ","properties":{"formattedCitation":"(Reznick {\\i{}et al.} 2002)","plainCitation":"(Reznick et al. 2002)","noteIndex":0},"citationItems":[{"id":"t6eam7hd/3uToKOMF","uris":["http://zotero.org/users/4715950/items/GQIPTLXV"],"itemData":{"id":378,"type":"article-journal","abstract":"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ï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theory, then show how they are manifest in our research on life?history evolution in Trinidadian guppies (Poecilia reticulata). Explanations of the repeatable suites of life?history differences across populations of guppies originate from demographic models of predator?driven age?specific mortality. Recently, careful examination of guppy demography and habitat has revealed that density?dependent regulation and resource availability may have influenced the evolution of guppy life histories. In the field, these factors covary with predation risk; however, they can be uncoupled experimentally, providing insight into how they may have synergistically driven guppy life?history evolution. Although life?history theory has shifted away from a focus on r? and K?selection, the themes of density?dependent regulation, resource availability, and environmental fluctuations are integral to current demographic theory and are potentially important in any natural system.","container-title":"Ecology","DOI":"10.1890/0012-9658(2002)083[1509:RAKSRT]2.0.CO;2","ISSN":"0012-9658","issue":"6","journalAbbreviation":"Ecology","page":"1509-1520","source":"esajournals-onlinelibrary-wiley-com.ezproxy.lib.monash.edu.au (Atypon)","title":"r‐ AND K‐SELECTION REVISITED: THE ROLE OF POPULATION REGULATION IN LIFE‐HISTORY EVOLUTION","title-short":"r‐ AND K‐SELECTION REVISITED","volume":"83","author":[{"family":"Reznick","given":"David"},{"literal":"Bryant Michael J."},{"literal":"Bashey Farrah"}],"issued":{"date-parts":[["2002",6,1]]}}}],"schema":"https://github.com/citation-style-language/schema/raw/master/csl-citation.json"} </w:instrText>
      </w:r>
      <w:r w:rsidR="00511CEF">
        <w:rPr>
          <w:lang w:val="en-AU"/>
        </w:rPr>
        <w:fldChar w:fldCharType="separate"/>
      </w:r>
      <w:r w:rsidR="00B540A9" w:rsidRPr="00B540A9">
        <w:rPr>
          <w:rFonts w:ascii="Calibri" w:hAnsi="Calibri" w:cs="Times New Roman"/>
          <w:szCs w:val="24"/>
        </w:rPr>
        <w:t xml:space="preserve">(Reznick </w:t>
      </w:r>
      <w:r w:rsidR="00B540A9" w:rsidRPr="00FF6A13">
        <w:rPr>
          <w:rFonts w:ascii="Calibri" w:hAnsi="Calibri" w:cs="Times New Roman"/>
          <w:szCs w:val="24"/>
        </w:rPr>
        <w:t xml:space="preserve">et al. </w:t>
      </w:r>
      <w:r w:rsidR="00B540A9" w:rsidRPr="00B540A9">
        <w:rPr>
          <w:rFonts w:ascii="Calibri" w:hAnsi="Calibri" w:cs="Times New Roman"/>
          <w:szCs w:val="24"/>
        </w:rPr>
        <w:t>2002)</w:t>
      </w:r>
      <w:r w:rsidR="00511CEF">
        <w:rPr>
          <w:lang w:val="en-AU"/>
        </w:rPr>
        <w:fldChar w:fldCharType="end"/>
      </w:r>
      <w:r w:rsidR="00511CEF">
        <w:rPr>
          <w:lang w:val="en-AU"/>
        </w:rPr>
        <w:t>.</w:t>
      </w:r>
      <w:r w:rsidR="00DE266C">
        <w:rPr>
          <w:lang w:val="en-AU"/>
        </w:rPr>
        <w:t xml:space="preserve"> </w:t>
      </w:r>
      <w:r w:rsidR="00276513">
        <w:rPr>
          <w:lang w:val="en-AU"/>
        </w:rPr>
        <w:t>There is a notable lack of consensus across theoretical and macroecological studies of life history evolution in response to changes in resource availab</w:t>
      </w:r>
      <w:r w:rsidR="00254CB8">
        <w:rPr>
          <w:lang w:val="en-AU"/>
        </w:rPr>
        <w:t>ility</w:t>
      </w:r>
      <w:r w:rsidR="00276513">
        <w:rPr>
          <w:lang w:val="en-AU"/>
        </w:rPr>
        <w:t>,</w:t>
      </w:r>
      <w:r w:rsidR="00254CB8">
        <w:rPr>
          <w:lang w:val="en-AU"/>
        </w:rPr>
        <w:t xml:space="preserve"> </w:t>
      </w:r>
      <w:r w:rsidR="00276513">
        <w:rPr>
          <w:lang w:val="en-AU"/>
        </w:rPr>
        <w:t>and while there have been valuable foundational case studies (e.g.</w:t>
      </w:r>
      <w:r w:rsidR="00B512C2">
        <w:rPr>
          <w:lang w:val="en-AU"/>
        </w:rPr>
        <w:t xml:space="preserve"> Grant &amp; Grant </w:t>
      </w:r>
      <w:r w:rsidR="00B512C2">
        <w:rPr>
          <w:lang w:val="en-AU"/>
        </w:rPr>
        <w:fldChar w:fldCharType="begin"/>
      </w:r>
      <w:r w:rsidR="00B512C2">
        <w:rPr>
          <w:lang w:val="en-AU"/>
        </w:rPr>
        <w:instrText xml:space="preserve"> ADDIN ZOTERO_ITEM CSL_CITATION {"citationID":"SSyFUSl6","properties":{"formattedCitation":"(2006)","plainCitation":"(2006)","noteIndex":0},"citationItems":[{"id":"t6eam7hd/L1910cqU","uris":["http://zotero.org/users/4715950/items/642SSRNA"],"itemData":{"id":"t6eam7hd/L1910cqU","type":"article-journal","abstract":"Competitor species can have evolutionary effects on each other that result in ecological character displacement; that is, divergence in resource-exploiting traits such as jaws and beaks. Nevertheless, the process of character displacement occurring in nature, from the initial encounter of competitors to the evolutionary change in one or more of them, has not previously been investigated. Here we report that a Darwin's finch species (Geospiza fortis) on an undisturbed Galápagos island diverged in beak size from a competitor species (G. magnirostris) 22 years after the competitor's arrival, when they jointly and severely depleted the food supply. The observed evolutionary response to natural selection was the strongest recorded in 33 years of study, and close to the value predicted from the high heritability of beak size. These findings support the role of competition in models of community assembly, speciation, and adaptive radiations.\nBeak size in a finch Geospiza fortis on one Galápagos island diverged from that of a competitor (G. magnirostris) two decades after the latter’s arrival.\nBeak size in a finch Geospiza fortis on one Galápagos island diverged from that of a competitor (G. magnirostris) two decades after the latter’s arrival.","container-title":"Science","DOI":"10.1126/science.1128374","ISSN":"0036-8075, 1095-9203","issue":"5784","language":"en","note":"PMID: 16840700","page":"224-226","source":"science.sciencemag.org.ezproxy.lib.monash.edu.au","title":"Evolution of Character Displacement in Darwin's Finches","volume":"313","author":[{"family":"Grant","given":"Peter R."},{"family":"Grant","given":"B. Rosemary"}],"issued":{"date-parts":[["2006",7,14]]}},"label":"page","suppress-author":true}],"schema":"https://github.com/citation-style-language/schema/raw/master/csl-citation.json"} </w:instrText>
      </w:r>
      <w:r w:rsidR="00B512C2">
        <w:rPr>
          <w:lang w:val="en-AU"/>
        </w:rPr>
        <w:fldChar w:fldCharType="separate"/>
      </w:r>
      <w:r w:rsidR="00B512C2" w:rsidRPr="00B512C2">
        <w:rPr>
          <w:rFonts w:ascii="Calibri" w:hAnsi="Calibri"/>
        </w:rPr>
        <w:t>2006</w:t>
      </w:r>
      <w:r w:rsidR="00B512C2">
        <w:rPr>
          <w:lang w:val="en-AU"/>
        </w:rPr>
        <w:fldChar w:fldCharType="end"/>
      </w:r>
      <w:r w:rsidR="00B512C2">
        <w:rPr>
          <w:lang w:val="en-AU"/>
        </w:rPr>
        <w:t xml:space="preserve">; Reznick &amp; Travis </w:t>
      </w:r>
      <w:r w:rsidR="00B512C2">
        <w:rPr>
          <w:lang w:val="en-AU"/>
        </w:rPr>
        <w:fldChar w:fldCharType="begin"/>
      </w:r>
      <w:r w:rsidR="00B512C2">
        <w:rPr>
          <w:lang w:val="en-AU"/>
        </w:rPr>
        <w:instrText xml:space="preserve"> ADDIN ZOTERO_ITEM CSL_CITATION {"citationID":"7ORE3nyG","properties":{"formattedCitation":"(2019)","plainCitation":"(2019)","noteIndex":0},"citationItems":[{"id":"t6eam7hd/Lex3KAWh","uris":["http://zotero.org/users/4715950/items/8WMUG78N"],"itemData":{"id":"t6eam7hd/Lex3KAWh","type":"article-journal","container-title":"Annual Review of Ecology, Evolution, and Systematics","note":"publisher: Annual Reviews","page":"335–354","title":"Experimental studies of evolution and eco-evo dynamics in guppies (Poecilia reticulata)","volume":"50","author":[{"family":"Reznick","given":"David N"},{"family":"Travis","given":"Joseph"}],"issued":{"date-parts":[["2019"]]}},"label":"page","suppress-author":true}],"schema":"https://github.com/citation-style-language/schema/raw/master/csl-citation.json"} </w:instrText>
      </w:r>
      <w:r w:rsidR="00B512C2">
        <w:rPr>
          <w:lang w:val="en-AU"/>
        </w:rPr>
        <w:fldChar w:fldCharType="separate"/>
      </w:r>
      <w:r w:rsidR="00B512C2" w:rsidRPr="00B512C2">
        <w:rPr>
          <w:rFonts w:ascii="Calibri" w:hAnsi="Calibri"/>
        </w:rPr>
        <w:t>2019</w:t>
      </w:r>
      <w:r w:rsidR="00B512C2">
        <w:rPr>
          <w:lang w:val="en-AU"/>
        </w:rPr>
        <w:fldChar w:fldCharType="end"/>
      </w:r>
      <w:r w:rsidR="00276513">
        <w:rPr>
          <w:lang w:val="en-AU"/>
        </w:rPr>
        <w:t xml:space="preserve">), there are too few to generalise.  </w:t>
      </w:r>
    </w:p>
    <w:p w14:paraId="1DB86347" w14:textId="23166721" w:rsidR="00320BC1" w:rsidRDefault="00FA1A76" w:rsidP="003156FB">
      <w:pPr>
        <w:spacing w:line="480" w:lineRule="auto"/>
        <w:rPr>
          <w:lang w:val="en-AU"/>
        </w:rPr>
      </w:pPr>
      <w:r>
        <w:rPr>
          <w:lang w:val="en-AU"/>
        </w:rPr>
        <w:t>Classi</w:t>
      </w:r>
      <w:r w:rsidR="009543B1">
        <w:rPr>
          <w:lang w:val="en-AU"/>
        </w:rPr>
        <w:t>c</w:t>
      </w:r>
      <w:r>
        <w:rPr>
          <w:lang w:val="en-AU"/>
        </w:rPr>
        <w:t xml:space="preserve"> </w:t>
      </w:r>
      <w:r w:rsidR="006431E4">
        <w:rPr>
          <w:lang w:val="en-AU"/>
        </w:rPr>
        <w:t>theory</w:t>
      </w:r>
      <w:r>
        <w:rPr>
          <w:lang w:val="en-AU"/>
        </w:rPr>
        <w:t xml:space="preserve"> </w:t>
      </w:r>
      <w:r w:rsidR="009543B1">
        <w:rPr>
          <w:lang w:val="en-AU"/>
        </w:rPr>
        <w:t xml:space="preserve">invoked </w:t>
      </w:r>
      <w:r w:rsidR="004D64E4">
        <w:rPr>
          <w:lang w:val="en-AU"/>
        </w:rPr>
        <w:t>density</w:t>
      </w:r>
      <w:r w:rsidR="009543B1">
        <w:rPr>
          <w:lang w:val="en-AU"/>
        </w:rPr>
        <w:t>-</w:t>
      </w:r>
      <w:r w:rsidR="004D64E4">
        <w:rPr>
          <w:lang w:val="en-AU"/>
        </w:rPr>
        <w:t xml:space="preserve">dependence </w:t>
      </w:r>
      <w:r w:rsidR="009543B1">
        <w:rPr>
          <w:lang w:val="en-AU"/>
        </w:rPr>
        <w:t xml:space="preserve">as the driver of evolution in response to changes in resource availability </w:t>
      </w:r>
      <w:r w:rsidR="004D64E4">
        <w:rPr>
          <w:lang w:val="en-AU"/>
        </w:rPr>
        <w:fldChar w:fldCharType="begin"/>
      </w:r>
      <w:r w:rsidR="00B540A9">
        <w:rPr>
          <w:lang w:val="en-AU"/>
        </w:rPr>
        <w:instrText xml:space="preserve"> ADDIN ZOTERO_ITEM CSL_CITATION {"citationID":"VLrO3uZ3","properties":{"formattedCitation":"(MacArthur &amp; Wilson 1967)","plainCitation":"(MacArthur &amp; Wilson 1967)","noteIndex":0},"citationItems":[{"id":"t6eam7hd/lq0xRyqw","uris":["http://zotero.org/users/4715950/items/ZKZPXRMB"],"itemData":{"id":388,"type":"book","publisher":"Princeton University Press","source":"Google Scholar","title":"The Theory of Island Biogeography","volume":"1","author":[{"family":"MacArthur","given":"Robert H."},{"family":"Wilson","given":"Edward O."}],"issued":{"date-parts":[["1967"]]}}}],"schema":"https://github.com/citation-style-language/schema/raw/master/csl-citation.json"} </w:instrText>
      </w:r>
      <w:r w:rsidR="004D64E4">
        <w:rPr>
          <w:lang w:val="en-AU"/>
        </w:rPr>
        <w:fldChar w:fldCharType="separate"/>
      </w:r>
      <w:r w:rsidR="00B540A9" w:rsidRPr="00B540A9">
        <w:rPr>
          <w:rFonts w:ascii="Calibri" w:hAnsi="Calibri"/>
        </w:rPr>
        <w:t>(MacArthur &amp; Wilson 1967)</w:t>
      </w:r>
      <w:r w:rsidR="004D64E4">
        <w:rPr>
          <w:lang w:val="en-AU"/>
        </w:rPr>
        <w:fldChar w:fldCharType="end"/>
      </w:r>
      <w:r w:rsidR="00F96328">
        <w:rPr>
          <w:lang w:val="en-AU"/>
        </w:rPr>
        <w:t>.</w:t>
      </w:r>
      <w:r>
        <w:rPr>
          <w:lang w:val="en-AU"/>
        </w:rPr>
        <w:t xml:space="preserve"> </w:t>
      </w:r>
      <w:proofErr w:type="spellStart"/>
      <w:r w:rsidR="004D64E4">
        <w:rPr>
          <w:lang w:val="en-AU"/>
        </w:rPr>
        <w:t>Pianka</w:t>
      </w:r>
      <w:proofErr w:type="spellEnd"/>
      <w:r w:rsidR="004D64E4">
        <w:rPr>
          <w:lang w:val="en-AU"/>
        </w:rPr>
        <w:t xml:space="preserve"> </w:t>
      </w:r>
      <w:r w:rsidR="004D64E4">
        <w:rPr>
          <w:lang w:val="en-AU"/>
        </w:rPr>
        <w:fldChar w:fldCharType="begin"/>
      </w:r>
      <w:r w:rsidR="00706556">
        <w:rPr>
          <w:lang w:val="en-AU"/>
        </w:rPr>
        <w:instrText xml:space="preserve"> ADDIN ZOTERO_ITEM CSL_CITATION {"citationID":"CnhkpLAF","properties":{"formattedCitation":"(1970)","plainCitation":"(1970)","noteIndex":0},"citationItems":[{"id":"t6eam7hd/NeMPynrV","uris":["http://zotero.org/users/4715950/items/KZTKHTM5"],"itemData":{"id":385,"type":"article-journal","container-title":"The American Naturalist","ISSN":"0003-0147","issue":"940","page":"592-597","source":"JSTOR","title":"On r- and K-Selection","volume":"104","author":[{"family":"Pianka","given":"Eric R."}],"issued":{"date-parts":[["1970"]]}},"suppress-author":true}],"schema":"https://github.com/citation-style-language/schema/raw/master/csl-citation.json"} </w:instrText>
      </w:r>
      <w:r w:rsidR="004D64E4">
        <w:rPr>
          <w:lang w:val="en-AU"/>
        </w:rPr>
        <w:fldChar w:fldCharType="separate"/>
      </w:r>
      <w:r w:rsidR="00B540A9" w:rsidRPr="00B540A9">
        <w:rPr>
          <w:rFonts w:ascii="Calibri" w:hAnsi="Calibri"/>
        </w:rPr>
        <w:t>(1970)</w:t>
      </w:r>
      <w:r w:rsidR="004D64E4">
        <w:rPr>
          <w:lang w:val="en-AU"/>
        </w:rPr>
        <w:fldChar w:fldCharType="end"/>
      </w:r>
      <w:r w:rsidR="004D64E4">
        <w:rPr>
          <w:lang w:val="en-AU"/>
        </w:rPr>
        <w:t xml:space="preserve"> </w:t>
      </w:r>
      <w:r w:rsidR="002030B0">
        <w:rPr>
          <w:lang w:val="en-AU"/>
        </w:rPr>
        <w:t xml:space="preserve">and then </w:t>
      </w:r>
      <w:r w:rsidR="009543B1">
        <w:rPr>
          <w:lang w:val="en-AU"/>
        </w:rPr>
        <w:t xml:space="preserve">Greenslade (1983) </w:t>
      </w:r>
      <w:r w:rsidR="002030B0">
        <w:rPr>
          <w:lang w:val="en-AU"/>
        </w:rPr>
        <w:t xml:space="preserve">predicted </w:t>
      </w:r>
      <w:r w:rsidR="004D64E4">
        <w:rPr>
          <w:lang w:val="en-AU"/>
        </w:rPr>
        <w:t>how distinct life history strategies should evolve under density-dependent and -independent conditions</w:t>
      </w:r>
      <w:r w:rsidR="009543B1">
        <w:rPr>
          <w:lang w:val="en-AU"/>
        </w:rPr>
        <w:t xml:space="preserve">. Known as r/K selection theory, it was ultimately unable to </w:t>
      </w:r>
      <w:r w:rsidR="00C83D45">
        <w:rPr>
          <w:lang w:val="en-AU"/>
        </w:rPr>
        <w:t>explain</w:t>
      </w:r>
      <w:r w:rsidR="00041AA0">
        <w:rPr>
          <w:lang w:val="en-AU"/>
        </w:rPr>
        <w:t xml:space="preserve"> the complexities of</w:t>
      </w:r>
      <w:r w:rsidR="00C83D45">
        <w:rPr>
          <w:lang w:val="en-AU"/>
        </w:rPr>
        <w:t xml:space="preserve"> life history evolution</w:t>
      </w:r>
      <w:r w:rsidR="00041AA0">
        <w:rPr>
          <w:lang w:val="en-AU"/>
        </w:rPr>
        <w:t xml:space="preserve"> observed in nature</w:t>
      </w:r>
      <w:r w:rsidR="00C83D45">
        <w:rPr>
          <w:lang w:val="en-AU"/>
        </w:rPr>
        <w:t>,</w:t>
      </w:r>
      <w:r w:rsidR="00D70B85">
        <w:rPr>
          <w:lang w:val="en-AU"/>
        </w:rPr>
        <w:t xml:space="preserve"> </w:t>
      </w:r>
      <w:r w:rsidR="00557B28">
        <w:rPr>
          <w:lang w:val="en-AU"/>
        </w:rPr>
        <w:t>ignor</w:t>
      </w:r>
      <w:r w:rsidR="00C83D45">
        <w:rPr>
          <w:lang w:val="en-AU"/>
        </w:rPr>
        <w:t>ing</w:t>
      </w:r>
      <w:r w:rsidR="00557B28">
        <w:rPr>
          <w:lang w:val="en-AU"/>
        </w:rPr>
        <w:t xml:space="preserve"> other possible agents of selection</w:t>
      </w:r>
      <w:r w:rsidR="00C83D45">
        <w:rPr>
          <w:lang w:val="en-AU"/>
        </w:rPr>
        <w:t xml:space="preserve"> and</w:t>
      </w:r>
      <w:r w:rsidR="008B74F2">
        <w:rPr>
          <w:lang w:val="en-AU"/>
        </w:rPr>
        <w:t xml:space="preserve"> </w:t>
      </w:r>
      <w:r w:rsidR="009543B1">
        <w:rPr>
          <w:lang w:val="en-AU"/>
        </w:rPr>
        <w:t xml:space="preserve">found limited </w:t>
      </w:r>
      <w:r w:rsidR="00557B28">
        <w:rPr>
          <w:lang w:val="en-AU"/>
        </w:rPr>
        <w:t>empirical support</w:t>
      </w:r>
      <w:r w:rsidR="00F23456">
        <w:rPr>
          <w:lang w:val="en-AU"/>
        </w:rPr>
        <w:t xml:space="preserve"> </w:t>
      </w:r>
      <w:r w:rsidR="00F23456">
        <w:rPr>
          <w:lang w:val="en-AU"/>
        </w:rPr>
        <w:fldChar w:fldCharType="begin"/>
      </w:r>
      <w:r w:rsidR="00B540A9">
        <w:rPr>
          <w:lang w:val="en-AU"/>
        </w:rPr>
        <w:instrText xml:space="preserve"> ADDIN ZOTERO_ITEM CSL_CITATION {"citationID":"1eCJNW9R","properties":{"formattedCitation":"(Stearns 1992)","plainCitation":"(Stearns 1992)","noteIndex":0},"citationItems":[{"id":"t6eam7hd/Uqd2xUfG","uris":["http://zotero.org/users/4715950/items/FE4AF5P8"],"itemData":{"id":435,"type":"book","call-number":"QH371 .S72 1992","event-place":"Oxford ; New York","ISBN":"978-0-19-857741-6","number-of-pages":"249","publisher":"Oxford University Press","publisher-place":"Oxford ; New York","source":"Library of Congress ISBN","title":"The evolution of life histories","author":[{"family":"Stearns","given":"S. C."}],"issued":{"date-parts":[["1992"]]}}}],"schema":"https://github.com/citation-style-language/schema/raw/master/csl-citation.json"} </w:instrText>
      </w:r>
      <w:r w:rsidR="00F23456">
        <w:rPr>
          <w:lang w:val="en-AU"/>
        </w:rPr>
        <w:fldChar w:fldCharType="separate"/>
      </w:r>
      <w:r w:rsidR="00B540A9" w:rsidRPr="00B540A9">
        <w:rPr>
          <w:rFonts w:ascii="Calibri" w:hAnsi="Calibri"/>
        </w:rPr>
        <w:t>(Stearns 1992)</w:t>
      </w:r>
      <w:r w:rsidR="00F23456">
        <w:rPr>
          <w:lang w:val="en-AU"/>
        </w:rPr>
        <w:fldChar w:fldCharType="end"/>
      </w:r>
      <w:r w:rsidR="00C83D45">
        <w:rPr>
          <w:lang w:val="en-AU"/>
        </w:rPr>
        <w:t>.</w:t>
      </w:r>
      <w:r w:rsidR="00775765" w:rsidRPr="00775765">
        <w:rPr>
          <w:lang w:val="en-AU"/>
        </w:rPr>
        <w:t xml:space="preserve"> </w:t>
      </w:r>
    </w:p>
    <w:p w14:paraId="370AB8AA" w14:textId="22DCA536" w:rsidR="00FD66FB" w:rsidRDefault="00B75733" w:rsidP="003156FB">
      <w:pPr>
        <w:spacing w:line="480" w:lineRule="auto"/>
        <w:rPr>
          <w:lang w:val="en-AU"/>
        </w:rPr>
      </w:pPr>
      <w:r>
        <w:rPr>
          <w:lang w:val="en-AU"/>
        </w:rPr>
        <w:t>Following r/K selection theory, d</w:t>
      </w:r>
      <w:r w:rsidR="003C7B94">
        <w:rPr>
          <w:lang w:val="en-AU"/>
        </w:rPr>
        <w:t xml:space="preserve">emographic theory </w:t>
      </w:r>
      <w:r>
        <w:rPr>
          <w:lang w:val="en-AU"/>
        </w:rPr>
        <w:t xml:space="preserve">examines how </w:t>
      </w:r>
      <w:r w:rsidR="009E37C9">
        <w:rPr>
          <w:lang w:val="en-AU"/>
        </w:rPr>
        <w:t>selection act</w:t>
      </w:r>
      <w:r>
        <w:rPr>
          <w:lang w:val="en-AU"/>
        </w:rPr>
        <w:t>s</w:t>
      </w:r>
      <w:r w:rsidR="009E37C9">
        <w:rPr>
          <w:lang w:val="en-AU"/>
        </w:rPr>
        <w:t xml:space="preserve"> </w:t>
      </w:r>
      <w:r>
        <w:rPr>
          <w:lang w:val="en-AU"/>
        </w:rPr>
        <w:t xml:space="preserve">on the entire </w:t>
      </w:r>
      <w:r w:rsidR="009E37C9">
        <w:rPr>
          <w:lang w:val="en-AU"/>
        </w:rPr>
        <w:t>life cycle</w:t>
      </w:r>
      <w:r w:rsidR="003C7B94">
        <w:rPr>
          <w:lang w:val="en-AU"/>
        </w:rPr>
        <w:t>, how vital rates (</w:t>
      </w:r>
      <w:r>
        <w:rPr>
          <w:lang w:val="en-AU"/>
        </w:rPr>
        <w:t xml:space="preserve">such as </w:t>
      </w:r>
      <w:r w:rsidR="003C7B94">
        <w:rPr>
          <w:lang w:val="en-AU"/>
        </w:rPr>
        <w:t>growth, survival, and reproduction) are affected, and which</w:t>
      </w:r>
      <w:r w:rsidR="00DE2ACF">
        <w:rPr>
          <w:lang w:val="en-AU"/>
        </w:rPr>
        <w:t xml:space="preserve"> individual</w:t>
      </w:r>
      <w:r w:rsidR="003C7B94">
        <w:rPr>
          <w:lang w:val="en-AU"/>
        </w:rPr>
        <w:t xml:space="preserve"> life history traits evolve in response</w:t>
      </w:r>
      <w:r w:rsidR="005E4FDC">
        <w:rPr>
          <w:lang w:val="en-AU"/>
        </w:rPr>
        <w:t xml:space="preserve"> </w:t>
      </w:r>
      <w:r w:rsidR="005E4FDC">
        <w:rPr>
          <w:lang w:val="en-AU"/>
        </w:rPr>
        <w:fldChar w:fldCharType="begin"/>
      </w:r>
      <w:r w:rsidR="00B540A9">
        <w:rPr>
          <w:lang w:val="en-AU"/>
        </w:rPr>
        <w:instrText xml:space="preserve"> ADDIN ZOTERO_ITEM CSL_CITATION {"citationID":"vcA6vrri","properties":{"formattedCitation":"(Charlesworth 1994)","plainCitation":"(Charlesworth 1994)","noteIndex":0},"citationItems":[{"id":"t6eam7hd/BAoHRKlo","uris":["http://zotero.org/users/4715950/items/AGZ8KRA8"],"itemData":{"id":326,"type":"book","publisher":"Cambridge University Press Cambridge","source":"Google Scholar","title":"Evolution in age-structured populations","volume":"2","author":[{"family":"Charlesworth","given":"Brian"}],"issued":{"date-parts":[["1994"]]}}}],"schema":"https://github.com/citation-style-language/schema/raw/master/csl-citation.json"} </w:instrText>
      </w:r>
      <w:r w:rsidR="005E4FDC">
        <w:rPr>
          <w:lang w:val="en-AU"/>
        </w:rPr>
        <w:fldChar w:fldCharType="separate"/>
      </w:r>
      <w:r w:rsidR="00B540A9" w:rsidRPr="00B540A9">
        <w:rPr>
          <w:rFonts w:ascii="Calibri" w:hAnsi="Calibri"/>
        </w:rPr>
        <w:t>(Charlesworth 1994)</w:t>
      </w:r>
      <w:r w:rsidR="005E4FDC">
        <w:rPr>
          <w:lang w:val="en-AU"/>
        </w:rPr>
        <w:fldChar w:fldCharType="end"/>
      </w:r>
      <w:r w:rsidR="004008BC">
        <w:rPr>
          <w:lang w:val="en-AU"/>
        </w:rPr>
        <w:t>.</w:t>
      </w:r>
      <w:r w:rsidR="00775765">
        <w:rPr>
          <w:lang w:val="en-AU"/>
        </w:rPr>
        <w:t xml:space="preserve"> </w:t>
      </w:r>
      <w:r w:rsidR="004E0928">
        <w:rPr>
          <w:lang w:val="en-AU"/>
        </w:rPr>
        <w:t xml:space="preserve">While early models focused on density-independent dynamics and extrinsic age-specific mortality </w:t>
      </w:r>
      <w:r w:rsidR="00705B5F">
        <w:rPr>
          <w:lang w:val="en-AU"/>
        </w:rPr>
        <w:fldChar w:fldCharType="begin"/>
      </w:r>
      <w:r w:rsidR="00B540A9">
        <w:rPr>
          <w:lang w:val="en-AU"/>
        </w:rPr>
        <w:instrText xml:space="preserve"> ADDIN ZOTERO_ITEM CSL_CITATION {"citationID":"AaF4K2se","properties":{"formattedCitation":"(Stearns 1992; Charlesworth 1994)","plainCitation":"(Stearns 1992; Charlesworth 1994)","noteIndex":0},"citationItems":[{"id":"t6eam7hd/BAoHRKlo","uris":["http://zotero.org/users/4715950/items/AGZ8KRA8"],"itemData":{"id":326,"type":"book","publisher":"Cambridge University Press Cambridge","source":"Google Scholar","title":"Evolution in age-structured populations","volume":"2","author":[{"family":"Charlesworth","given":"Brian"}],"issued":{"date-parts":[["1994"]]}}},{"id":"t6eam7hd/Uqd2xUfG","uris":["http://zotero.org/users/4715950/items/FE4AF5P8"],"itemData":{"id":435,"type":"book","call-number":"QH371 .S72 1992","event-place":"Oxford ; New York","ISBN":"978-0-19-857741-6","number-of-pages":"249","publisher":"Oxford University Press","publisher-place":"Oxford ; New York","source":"Library of Congress ISBN","title":"The evolution of life histories","author":[{"family":"Stearns","given":"S. C."}],"issued":{"date-parts":[["1992"]]}}}],"schema":"https://github.com/citation-style-language/schema/raw/master/csl-citation.json"} </w:instrText>
      </w:r>
      <w:r w:rsidR="00705B5F">
        <w:rPr>
          <w:lang w:val="en-AU"/>
        </w:rPr>
        <w:fldChar w:fldCharType="separate"/>
      </w:r>
      <w:r w:rsidR="00B540A9" w:rsidRPr="00B540A9">
        <w:rPr>
          <w:rFonts w:ascii="Calibri" w:hAnsi="Calibri"/>
        </w:rPr>
        <w:t>(Charlesworth 1994</w:t>
      </w:r>
      <w:r w:rsidR="00CE21F4">
        <w:rPr>
          <w:rFonts w:ascii="Calibri" w:hAnsi="Calibri"/>
        </w:rPr>
        <w:t>;</w:t>
      </w:r>
      <w:r w:rsidR="00CE21F4" w:rsidRPr="00CE21F4">
        <w:rPr>
          <w:rFonts w:ascii="Calibri" w:hAnsi="Calibri"/>
        </w:rPr>
        <w:t xml:space="preserve"> </w:t>
      </w:r>
      <w:r w:rsidR="00CE21F4" w:rsidRPr="00B540A9">
        <w:rPr>
          <w:rFonts w:ascii="Calibri" w:hAnsi="Calibri"/>
        </w:rPr>
        <w:t>Stearns 1992</w:t>
      </w:r>
      <w:r w:rsidR="00B540A9" w:rsidRPr="00B540A9">
        <w:rPr>
          <w:rFonts w:ascii="Calibri" w:hAnsi="Calibri"/>
        </w:rPr>
        <w:t>)</w:t>
      </w:r>
      <w:r w:rsidR="00705B5F">
        <w:rPr>
          <w:lang w:val="en-AU"/>
        </w:rPr>
        <w:fldChar w:fldCharType="end"/>
      </w:r>
      <w:r w:rsidR="00705B5F">
        <w:rPr>
          <w:lang w:val="en-AU"/>
        </w:rPr>
        <w:t xml:space="preserve">, natural populations are generally </w:t>
      </w:r>
      <w:r w:rsidR="003B1982">
        <w:rPr>
          <w:lang w:val="en-AU"/>
        </w:rPr>
        <w:t>resource-</w:t>
      </w:r>
      <w:r w:rsidR="00705B5F">
        <w:rPr>
          <w:lang w:val="en-AU"/>
        </w:rPr>
        <w:t>limited at some point</w:t>
      </w:r>
      <w:r w:rsidR="00AA4469">
        <w:rPr>
          <w:lang w:val="en-AU"/>
        </w:rPr>
        <w:t xml:space="preserve"> </w:t>
      </w:r>
      <w:r w:rsidR="00E43DBE">
        <w:rPr>
          <w:lang w:val="en-AU"/>
        </w:rPr>
        <w:fldChar w:fldCharType="begin"/>
      </w:r>
      <w:r w:rsidR="00B540A9">
        <w:rPr>
          <w:lang w:val="en-AU"/>
        </w:rPr>
        <w:instrText xml:space="preserve"> ADDIN ZOTERO_ITEM CSL_CITATION {"citationID":"dfJKpczr","properties":{"formattedCitation":"(Hassell 1986; Turchin 1995; Hixon {\\i{}et al.} 2002)","plainCitation":"(Hassell 1986; Turchin 1995; Hixon et al. 2002)","noteIndex":0},"citationItems":[{"id":"t6eam7hd/ez0v8NGs","uris":["http://zotero.org/users/4715950/items/YQNQ5C3M"],"itemData":{"id":924,"type":"article-journal","container-title":"Trends in ecology &amp; evolution","issue":"4","note":"publisher: Elsevier","page":"90–93","title":"Detecting density dependence","volume":"1","author":[{"family":"Hassell","given":"Michael P"}],"issued":{"date-parts":[["1986"]]}}},{"id":"t6eam7hd/moD9NlN8","uris":["http://zotero.org/users/4715950/items/SQE9JA9X"],"itemData":{"id":926,"type":"article-journal","container-title":"Ecology","issue":"6","note":"publisher: Wiley Online Library","page":"1490–1508","title":"Population regulation: historical context and contemporary challenges of open vs. closed systems","volume":"83","author":[{"family":"Hixon","given":"Mark A"},{"family":"Pacala","given":"Stephen W"},{"family":"Sandin","given":"Stuart A"}],"issued":{"date-parts":[["2002"]]}}},{"id":"t6eam7hd/MZpAb5xo","uris":["http://zotero.org/users/4715950/items/BGCAZ86P"],"itemData":{"id":925,"type":"article-journal","container-title":"Population dynamics: new approaches and synthesis","page":"19–40","title":"Population regulation: old arguments and a new synthesis","author":[{"family":"Turchin","given":"Peter"}],"issued":{"date-parts":[["1995"]]}}}],"schema":"https://github.com/citation-style-language/schema/raw/master/csl-citation.json"} </w:instrText>
      </w:r>
      <w:r w:rsidR="00E43DBE">
        <w:rPr>
          <w:lang w:val="en-AU"/>
        </w:rPr>
        <w:fldChar w:fldCharType="separate"/>
      </w:r>
      <w:r w:rsidR="00B540A9" w:rsidRPr="00B540A9">
        <w:rPr>
          <w:rFonts w:ascii="Calibri" w:hAnsi="Calibri" w:cs="Times New Roman"/>
          <w:szCs w:val="24"/>
        </w:rPr>
        <w:t xml:space="preserve">(Hassell 1986; </w:t>
      </w:r>
      <w:r w:rsidR="008B03E3">
        <w:rPr>
          <w:rFonts w:ascii="Calibri" w:hAnsi="Calibri" w:cs="Times New Roman"/>
          <w:szCs w:val="24"/>
        </w:rPr>
        <w:t xml:space="preserve">Hixon et al. 2002; </w:t>
      </w:r>
      <w:r w:rsidR="00B540A9" w:rsidRPr="00B540A9">
        <w:rPr>
          <w:rFonts w:ascii="Calibri" w:hAnsi="Calibri" w:cs="Times New Roman"/>
          <w:szCs w:val="24"/>
        </w:rPr>
        <w:t>Turchin 1995)</w:t>
      </w:r>
      <w:r w:rsidR="00E43DBE">
        <w:rPr>
          <w:lang w:val="en-AU"/>
        </w:rPr>
        <w:fldChar w:fldCharType="end"/>
      </w:r>
      <w:r w:rsidR="009849F3">
        <w:rPr>
          <w:b/>
          <w:bCs/>
          <w:lang w:val="en-AU"/>
        </w:rPr>
        <w:t xml:space="preserve">. </w:t>
      </w:r>
      <w:r w:rsidRPr="00D524AD">
        <w:rPr>
          <w:bCs/>
          <w:lang w:val="en-AU"/>
        </w:rPr>
        <w:t>P</w:t>
      </w:r>
      <w:r w:rsidR="006109D1">
        <w:rPr>
          <w:lang w:val="en-AU"/>
        </w:rPr>
        <w:t xml:space="preserve">redictions from demographic theory </w:t>
      </w:r>
      <w:r w:rsidR="00241FF8">
        <w:rPr>
          <w:lang w:val="en-AU"/>
        </w:rPr>
        <w:t xml:space="preserve">are </w:t>
      </w:r>
      <w:r w:rsidR="006109D1">
        <w:rPr>
          <w:lang w:val="en-AU"/>
        </w:rPr>
        <w:t xml:space="preserve">mixed </w:t>
      </w:r>
      <w:r w:rsidR="00E43DBE">
        <w:rPr>
          <w:lang w:val="en-AU"/>
        </w:rPr>
        <w:t>e.g.,</w:t>
      </w:r>
      <w:r w:rsidR="00FD4E97">
        <w:rPr>
          <w:lang w:val="en-AU"/>
        </w:rPr>
        <w:t xml:space="preserve"> </w:t>
      </w:r>
      <w:r w:rsidR="00F93807">
        <w:rPr>
          <w:lang w:val="en-AU"/>
        </w:rPr>
        <w:t>resource limitation</w:t>
      </w:r>
      <w:r w:rsidR="007108F3">
        <w:rPr>
          <w:lang w:val="en-AU"/>
        </w:rPr>
        <w:t xml:space="preserve"> can select for either late age at maturity and lower reproductive effort </w:t>
      </w:r>
      <w:r w:rsidR="008D68D2">
        <w:rPr>
          <w:lang w:val="en-AU"/>
        </w:rPr>
        <w:fldChar w:fldCharType="begin"/>
      </w:r>
      <w:r w:rsidR="00B540A9">
        <w:rPr>
          <w:lang w:val="en-AU"/>
        </w:rPr>
        <w:instrText xml:space="preserve"> ADDIN ZOTERO_ITEM CSL_CITATION {"citationID":"l4Ppe2cX","properties":{"formattedCitation":"(Gadgil &amp; Bossert 1970)","plainCitation":"(Gadgil &amp; Bossert 1970)","noteIndex":0},"citationItems":[{"id":"t6eam7hd/6Wkiq8XH","uris":["http://zotero.org/users/4715950/items/ECWP5MXX"],"itemData":{"id":379,"type":"article-journal","container-title":"The American Naturalist","issue":"935","language":"en","page":"1-24","source":"Zotero","title":"Life Historical Consequences of Natural Selection","volume":"104","author":[{"family":"Gadgil","given":"Madhav"},{"family":"Bossert","given":"William"}],"issued":{"date-parts":[["1970"]]}}}],"schema":"https://github.com/citation-style-language/schema/raw/master/csl-citation.json"} </w:instrText>
      </w:r>
      <w:r w:rsidR="008D68D2">
        <w:rPr>
          <w:lang w:val="en-AU"/>
        </w:rPr>
        <w:fldChar w:fldCharType="separate"/>
      </w:r>
      <w:r w:rsidR="00B540A9" w:rsidRPr="00B540A9">
        <w:rPr>
          <w:rFonts w:ascii="Calibri" w:hAnsi="Calibri"/>
        </w:rPr>
        <w:t>(Gadgil &amp; Bossert 1970)</w:t>
      </w:r>
      <w:r w:rsidR="008D68D2">
        <w:rPr>
          <w:lang w:val="en-AU"/>
        </w:rPr>
        <w:fldChar w:fldCharType="end"/>
      </w:r>
      <w:r w:rsidR="007108F3">
        <w:rPr>
          <w:lang w:val="en-AU"/>
        </w:rPr>
        <w:t xml:space="preserve"> or the opposite</w:t>
      </w:r>
      <w:r w:rsidR="00F93807">
        <w:rPr>
          <w:lang w:val="en-AU"/>
        </w:rPr>
        <w:t xml:space="preserve"> </w:t>
      </w:r>
      <w:r w:rsidR="007108F3">
        <w:rPr>
          <w:lang w:val="en-AU"/>
        </w:rPr>
        <w:fldChar w:fldCharType="begin"/>
      </w:r>
      <w:r w:rsidR="00B540A9">
        <w:rPr>
          <w:lang w:val="en-AU"/>
        </w:rPr>
        <w:instrText xml:space="preserve"> ADDIN ZOTERO_ITEM CSL_CITATION {"citationID":"5wVcBCEM","properties":{"formattedCitation":"(Koz\\uc0\\u322{}owski &amp; Uchmanski 1987; Koz\\uc0\\u322{}owski &amp; Wiegert 1987)","plainCitation":"(Kozłowski &amp; Uchmanski 1987; Kozłowski &amp; Wiegert 1987)","noteIndex":0},"citationItems":[{"id":"t6eam7hd/6fL5hllW","uris":["http://zotero.org/users/4715950/items/82P4VWD5"],"itemData":{"id":370,"type":"article-journal","abstract":"SummaryA model predicting optimal timing of growth and reproduction in perennial species with indeterminate growth living in a seasonal environment, is presented. According to the model, the optimal fraction of growing season devoted to growth decreases with increasing individual age and size, which leads to S-shaped growth curves. Winter mortality seems to be a crucial factor affecting the timing of growth and reproduction, under the same function describing the dependence of growth rate and reproductive rate on body size. When winter mortality is heavy, it is often optimal to start reproducing in the first year, and to devote a large proportion of the subsequent years to reproduction, thus leading to small adult body sizes.The model has been applied to two species of mollusc and one species of fish. The model predictions fit well to the field data for these three species.","container-title":"Evolutionary Ecology","DOI":"10.1007/BF02067552","ISSN":"0269-7653, 1573-8477","issue":"3","journalAbbreviation":"Evol Ecol","language":"en","page":"214-230","source":"link-springer-com.ezproxy.lib.monash.edu.au","title":"Optimal individual growth and reproduction in perennial species with indeterminate growth","volume":"1","author":[{"family":"Kozłowski","given":"Jan"},{"family":"Uchmanski","given":"Janusz"}],"issued":{"date-parts":[["1987",7,1]]}}},{"id":"t6eam7hd/W9v1lXF4","uris":["http://zotero.org/users/4715950/items/3EZBWR97"],"itemData":{"id":371,"type":"article-journal","abstract":"SummaryA model predicting optimal age and size at maturity is presented, exploring the conflict between growth and energy allocation to reproduction. According to the model, the factors promoting delayed maturity and large adult body size are as follows: (1) high rate of somatic growth, (2) high percentage increase in reproductive rate with body size increase, (3) long life expectancy at maturity for annuals or large number of expected productive days (when either growth or reproduction is possible) for perennials with growth ceasing at maturity, (4) life expectancy increasing with body size. All these factors are combined in the mathematical formula predicting optimal age and size at maturity, which allows for quantitative predictions. The optimal schedule of growth and reproduction may be achieved by natural selection, developmental plasticity, or when one species replaces another. Sexual size dimorphism is also discussed, resulting from different optimal age at maturity for either sex.","container-title":"Evolutionary Ecology","DOI":"10.1007/BF02067553","ISSN":"0269-7653, 1573-8477","issue":"3","journalAbbreviation":"Evol Ecol","language":"en","page":"231-244","source":"link-springer-com.ezproxy.lib.monash.edu.au","title":"Optimal age and size at maturity in annuals and perennials with determinate growth","volume":"1","author":[{"family":"Kozłowski","given":"Jan"},{"family":"Wiegert","given":"Richard G."}],"issued":{"date-parts":[["1987",7,1]]}}}],"schema":"https://github.com/citation-style-language/schema/raw/master/csl-citation.json"} </w:instrText>
      </w:r>
      <w:r w:rsidR="007108F3">
        <w:rPr>
          <w:lang w:val="en-AU"/>
        </w:rPr>
        <w:fldChar w:fldCharType="separate"/>
      </w:r>
      <w:r w:rsidR="00B540A9" w:rsidRPr="00B540A9">
        <w:rPr>
          <w:rFonts w:ascii="Calibri" w:hAnsi="Calibri" w:cs="Times New Roman"/>
          <w:szCs w:val="24"/>
        </w:rPr>
        <w:t>(Kozłowski &amp; Uchmanski 1987; Kozłowski &amp; Wiegert 1987)</w:t>
      </w:r>
      <w:r w:rsidR="007108F3">
        <w:rPr>
          <w:lang w:val="en-AU"/>
        </w:rPr>
        <w:fldChar w:fldCharType="end"/>
      </w:r>
      <w:r w:rsidR="00F93807">
        <w:rPr>
          <w:lang w:val="en-AU"/>
        </w:rPr>
        <w:t>,</w:t>
      </w:r>
      <w:r w:rsidR="009849F3">
        <w:rPr>
          <w:lang w:val="en-AU"/>
        </w:rPr>
        <w:t xml:space="preserve"> </w:t>
      </w:r>
      <w:r w:rsidR="00F93807">
        <w:rPr>
          <w:lang w:val="en-AU"/>
        </w:rPr>
        <w:t xml:space="preserve">depending on </w:t>
      </w:r>
      <w:r w:rsidR="009543B1">
        <w:rPr>
          <w:lang w:val="en-AU"/>
        </w:rPr>
        <w:t>the assumptions used</w:t>
      </w:r>
      <w:r w:rsidR="00F93807">
        <w:rPr>
          <w:lang w:val="en-AU"/>
        </w:rPr>
        <w:t xml:space="preserve">. </w:t>
      </w:r>
      <w:r>
        <w:rPr>
          <w:lang w:val="en-AU"/>
        </w:rPr>
        <w:t xml:space="preserve">Resource abundance can alter life histories whether directly or indirectly via mortality (e.g. </w:t>
      </w:r>
      <w:r>
        <w:rPr>
          <w:lang w:val="en-AU"/>
        </w:rPr>
        <w:lastRenderedPageBreak/>
        <w:t>predation) or density (e.g.</w:t>
      </w:r>
      <w:r w:rsidR="008B03E3">
        <w:rPr>
          <w:lang w:val="en-AU"/>
        </w:rPr>
        <w:t xml:space="preserve"> Abrams </w:t>
      </w:r>
      <w:r w:rsidR="008B03E3">
        <w:rPr>
          <w:lang w:val="en-AU"/>
        </w:rPr>
        <w:fldChar w:fldCharType="begin"/>
      </w:r>
      <w:r w:rsidR="008B03E3">
        <w:rPr>
          <w:lang w:val="en-AU"/>
        </w:rPr>
        <w:instrText xml:space="preserve"> ADDIN ZOTERO_ITEM CSL_CITATION {"citationID":"OjCGnMIW","properties":{"formattedCitation":"(1983)","plainCitation":"(1983)","noteIndex":0},"citationItems":[{"id":"t6eam7hd/uldlMWgx","uris":["http://zotero.org/users/4715950/items/Y63D2U6Y"],"itemData":{"id":375,"type":"article-journal","container-title":"Annual Review of Ecology and Systematics","DOI":"10.1146/annurev.es.14.110183.002043","issue":"1","page":"359-376","source":"Annual Reviews","title":"The Theory of Limiting Similarity","volume":"14","author":[{"family":"Abrams","given":"P"}],"issued":{"date-parts":[["1983"]]}},"suppress-author":true}],"schema":"https://github.com/citation-style-language/schema/raw/master/csl-citation.json"} </w:instrText>
      </w:r>
      <w:r w:rsidR="008B03E3">
        <w:rPr>
          <w:lang w:val="en-AU"/>
        </w:rPr>
        <w:fldChar w:fldCharType="separate"/>
      </w:r>
      <w:r w:rsidR="008B03E3" w:rsidRPr="00B540A9">
        <w:rPr>
          <w:rFonts w:ascii="Calibri" w:hAnsi="Calibri"/>
        </w:rPr>
        <w:t>1983</w:t>
      </w:r>
      <w:r w:rsidR="008B03E3">
        <w:rPr>
          <w:lang w:val="en-AU"/>
        </w:rPr>
        <w:fldChar w:fldCharType="end"/>
      </w:r>
      <w:r w:rsidR="008B03E3">
        <w:rPr>
          <w:lang w:val="en-AU"/>
        </w:rPr>
        <w:t xml:space="preserve">; </w:t>
      </w:r>
      <w:proofErr w:type="spellStart"/>
      <w:r>
        <w:rPr>
          <w:lang w:val="en-AU"/>
        </w:rPr>
        <w:t>Gadgil</w:t>
      </w:r>
      <w:proofErr w:type="spellEnd"/>
      <w:r>
        <w:rPr>
          <w:lang w:val="en-AU"/>
        </w:rPr>
        <w:t xml:space="preserve"> </w:t>
      </w:r>
      <w:r w:rsidR="00625B2F">
        <w:rPr>
          <w:lang w:val="en-AU"/>
        </w:rPr>
        <w:t>&amp;</w:t>
      </w:r>
      <w:r>
        <w:rPr>
          <w:lang w:val="en-AU"/>
        </w:rPr>
        <w:t xml:space="preserve"> Bossert </w:t>
      </w:r>
      <w:r>
        <w:rPr>
          <w:lang w:val="en-AU"/>
        </w:rPr>
        <w:fldChar w:fldCharType="begin"/>
      </w:r>
      <w:r w:rsidR="00706556">
        <w:rPr>
          <w:lang w:val="en-AU"/>
        </w:rPr>
        <w:instrText xml:space="preserve"> ADDIN ZOTERO_ITEM CSL_CITATION {"citationID":"tu1z4KdW","properties":{"formattedCitation":"(1970)","plainCitation":"(1970)","noteIndex":0},"citationItems":[{"id":"t6eam7hd/6Wkiq8XH","uris":["http://zotero.org/users/4715950/items/ECWP5MXX"],"itemData":{"id":379,"type":"article-journal","container-title":"The American Naturalist","issue":"935","language":"en","page":"1-24","source":"Zotero","title":"Life Historical Consequences of Natural Selection","volume":"104","author":[{"family":"Gadgil","given":"Madhav"},{"family":"Bossert","given":"William"}],"issued":{"date-parts":[["1970"]]}},"suppress-author":true}],"schema":"https://github.com/citation-style-language/schema/raw/master/csl-citation.json"} </w:instrText>
      </w:r>
      <w:r>
        <w:rPr>
          <w:lang w:val="en-AU"/>
        </w:rPr>
        <w:fldChar w:fldCharType="separate"/>
      </w:r>
      <w:r w:rsidR="00B540A9" w:rsidRPr="00B540A9">
        <w:rPr>
          <w:rFonts w:ascii="Calibri" w:hAnsi="Calibri"/>
        </w:rPr>
        <w:t>1970</w:t>
      </w:r>
      <w:r>
        <w:rPr>
          <w:lang w:val="en-AU"/>
        </w:rPr>
        <w:fldChar w:fldCharType="end"/>
      </w:r>
      <w:r>
        <w:rPr>
          <w:lang w:val="en-AU"/>
        </w:rPr>
        <w:t xml:space="preserve">; Reznick et al., </w:t>
      </w:r>
      <w:r>
        <w:rPr>
          <w:lang w:val="en-AU"/>
        </w:rPr>
        <w:fldChar w:fldCharType="begin"/>
      </w:r>
      <w:r w:rsidR="00706556">
        <w:rPr>
          <w:lang w:val="en-AU"/>
        </w:rPr>
        <w:instrText xml:space="preserve"> ADDIN ZOTERO_ITEM CSL_CITATION {"citationID":"6SNAihZb","properties":{"formattedCitation":"(2002)","plainCitation":"(2002)","noteIndex":0},"citationItems":[{"id":"t6eam7hd/3uToKOMF","uris":["http://zotero.org/users/4715950/items/GQIPTLXV"],"itemData":{"id":378,"type":"article-journal","abstract":"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ï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theory, then show how they are manifest in our research on life?history evolution in Trinidadian guppies (Poecilia reticulata). Explanations of the repeatable suites of life?history differences across populations of guppies originate from demographic models of predator?driven age?specific mortality. Recently, careful examination of guppy demography and habitat has revealed that density?dependent regulation and resource availability may have influenced the evolution of guppy life histories. In the field, these factors covary with predation risk; however, they can be uncoupled experimentally, providing insight into how they may have synergistically driven guppy life?history evolution. Although life?history theory has shifted away from a focus on r? and K?selection, the themes of density?dependent regulation, resource availability, and environmental fluctuations are integral to current demographic theory and are potentially important in any natural system.","container-title":"Ecology","DOI":"10.1890/0012-9658(2002)083[1509:RAKSRT]2.0.CO;2","ISSN":"0012-9658","issue":"6","journalAbbreviation":"Ecology","page":"1509-1520","source":"esajournals-onlinelibrary-wiley-com.ezproxy.lib.monash.edu.au (Atypon)","title":"r‐ AND K‐SELECTION REVISITED: THE ROLE OF POPULATION REGULATION IN LIFE‐HISTORY EVOLUTION","title-short":"r‐ AND K‐SELECTION REVISITED","volume":"83","author":[{"family":"Reznick","given":"David"},{"literal":"Bryant Michael J."},{"literal":"Bashey Farrah"}],"issued":{"date-parts":[["2002",6,1]]}},"suppress-author":true}],"schema":"https://github.com/citation-style-language/schema/raw/master/csl-citation.json"} </w:instrText>
      </w:r>
      <w:r>
        <w:rPr>
          <w:lang w:val="en-AU"/>
        </w:rPr>
        <w:fldChar w:fldCharType="separate"/>
      </w:r>
      <w:r w:rsidR="00B540A9" w:rsidRPr="00B540A9">
        <w:rPr>
          <w:rFonts w:ascii="Calibri" w:hAnsi="Calibri"/>
        </w:rPr>
        <w:t>2002</w:t>
      </w:r>
      <w:r>
        <w:rPr>
          <w:lang w:val="en-AU"/>
        </w:rPr>
        <w:fldChar w:fldCharType="end"/>
      </w:r>
      <w:r>
        <w:rPr>
          <w:lang w:val="en-AU"/>
        </w:rPr>
        <w:t xml:space="preserve">; Walsh </w:t>
      </w:r>
      <w:r w:rsidR="00625B2F">
        <w:rPr>
          <w:lang w:val="en-AU"/>
        </w:rPr>
        <w:t>&amp;</w:t>
      </w:r>
      <w:r>
        <w:rPr>
          <w:lang w:val="en-AU"/>
        </w:rPr>
        <w:t xml:space="preserve"> Reznick </w:t>
      </w:r>
      <w:r>
        <w:rPr>
          <w:lang w:val="en-AU"/>
        </w:rPr>
        <w:fldChar w:fldCharType="begin"/>
      </w:r>
      <w:r w:rsidR="00706556">
        <w:rPr>
          <w:lang w:val="en-AU"/>
        </w:rPr>
        <w:instrText xml:space="preserve"> ADDIN ZOTERO_ITEM CSL_CITATION {"citationID":"5VT1Bqeh","properties":{"formattedCitation":"(2009)","plainCitation":"(2009)","noteIndex":0},"citationItems":[{"id":"t6eam7hd/h6U7Z7Yk","uris":["http://zotero.org/users/4715950/items/V3S93JDT"],"itemData":{"id":816,"type":"article-journal","abstract":"Changes in age/size-specific mortality, due to such factors as predation, have potent evolutionary consequences. However, interactions with predators commonly impact prey growth rates and food availability and such indirect effects may also influence evolutionary change. We evaluated life-history differences in Trinidadian killifish, Rivulus hartii, across a gradient in predation. Rivulus are located in (1) “high predation” sites with large piscivores, (2) “Rivulus/guppy” sites with guppies, and (3) “Rivulus-only” sites with just Rivulus. Rivulus suffer higher mortality with large predators, and guppies may prey upon small/young Rivulus in Rivulus/guppy environments. In turn, population densities decline while growth rates increase in both localities compared to Rivulus-only sites. To explore how the direct and indirect effects of predators and guppies influence trait diversification in Rivulus, we examined life-history phenotypes across five rivers. High predation phenotypes exhibited a smaller size at reproduction, a greater number of eggs that were smaller, and increased reproductive allotment. Such changes are consistent with a direct response to predation. Rivulus from Rivulus/guppy sites were intermediate; they exhibited a smaller size at reproduction, increased fecundity, smaller eggs, and larger reproductive allotment than Rivulus-only fish. These changes are consistent with models that incorporate the impacts of growth and resources.","container-title":"Evolution","DOI":"10.1111/j.1558-5646.2009.00785.x","ISSN":"1558-5646","issue":"12","language":"en","note":"_eprint: https://onlinelibrary.wiley.com/doi/pdf/10.1111/j.1558-5646.2009.00785.x","page":"3201-3213","source":"Wiley Online Library","title":"Phenotypic Diversification Across an Environmental Gradient: A Role for Predators and Resource Availability on the Evolution of Life Histories","title-short":"Phenotypic Diversification Across an Environmental Gradient","volume":"63","author":[{"family":"Walsh","given":"Matthew R."},{"family":"Reznick","given":"David N."}],"issued":{"date-parts":[["2009"]]}},"suppress-author":true}],"schema":"https://github.com/citation-style-language/schema/raw/master/csl-citation.json"} </w:instrText>
      </w:r>
      <w:r>
        <w:rPr>
          <w:lang w:val="en-AU"/>
        </w:rPr>
        <w:fldChar w:fldCharType="separate"/>
      </w:r>
      <w:r w:rsidR="00B540A9" w:rsidRPr="00B540A9">
        <w:rPr>
          <w:rFonts w:ascii="Calibri" w:hAnsi="Calibri"/>
        </w:rPr>
        <w:t>2009</w:t>
      </w:r>
      <w:r>
        <w:rPr>
          <w:lang w:val="en-AU"/>
        </w:rPr>
        <w:fldChar w:fldCharType="end"/>
      </w:r>
      <w:r>
        <w:rPr>
          <w:lang w:val="en-AU"/>
        </w:rPr>
        <w:t xml:space="preserve">) but again there are conflicting predictions across studies. For example, food scarcity can drive life history evolution due to a trade-off between egg size and fecundity in fish, such that mothers produce fewer, larger larvae under food-limited conditions </w:t>
      </w:r>
      <w:r>
        <w:rPr>
          <w:lang w:val="en-AU"/>
        </w:rPr>
        <w:fldChar w:fldCharType="begin"/>
      </w:r>
      <w:r w:rsidR="00B540A9">
        <w:rPr>
          <w:lang w:val="en-AU"/>
        </w:rPr>
        <w:instrText xml:space="preserve"> ADDIN ZOTERO_ITEM CSL_CITATION {"citationID":"3dyhp2Eh","properties":{"formattedCitation":"(Winemiller &amp; Rose 1993)","plainCitation":"(Winemiller &amp; Rose 1993)","noteIndex":0},"citationItems":[{"id":"t6eam7hd/CjSJpW9m","uris":["http://zotero.org/users/4715950/items/MDM86NI8"],"itemData":{"id":401,"type":"article-journal","container-title":"The American Naturalist","DOI":"10.1086/285559","ISSN":"0003-0147, 1537-5323","issue":"4","language":"en","page":"585-603","source":"Crossref","title":"Why Do Most Fish Produce so Many Tiny Offspring?","volume":"142","author":[{"family":"Winemiller","given":"Kirk O."},{"family":"Rose","given":"Kenneth A."}],"issued":{"date-parts":[["1993",10]]}}}],"schema":"https://github.com/citation-style-language/schema/raw/master/csl-citation.json"} </w:instrText>
      </w:r>
      <w:r>
        <w:rPr>
          <w:lang w:val="en-AU"/>
        </w:rPr>
        <w:fldChar w:fldCharType="separate"/>
      </w:r>
      <w:r w:rsidR="00B540A9" w:rsidRPr="00B540A9">
        <w:rPr>
          <w:rFonts w:ascii="Calibri" w:hAnsi="Calibri"/>
        </w:rPr>
        <w:t>(Winemiller &amp; Rose 1993)</w:t>
      </w:r>
      <w:r>
        <w:rPr>
          <w:lang w:val="en-AU"/>
        </w:rPr>
        <w:fldChar w:fldCharType="end"/>
      </w:r>
      <w:r>
        <w:rPr>
          <w:lang w:val="en-AU"/>
        </w:rPr>
        <w:t xml:space="preserve">. Consequently, there is no theoretical consensus as to exactly how resource availability affects life history evolution </w:t>
      </w:r>
      <w:r>
        <w:rPr>
          <w:lang w:val="en-AU"/>
        </w:rPr>
        <w:fldChar w:fldCharType="begin"/>
      </w:r>
      <w:r w:rsidR="00B540A9">
        <w:rPr>
          <w:lang w:val="en-AU"/>
        </w:rPr>
        <w:instrText xml:space="preserve"> ADDIN ZOTERO_ITEM CSL_CITATION {"citationID":"vbqCjjny","properties":{"formattedCitation":"(Walsh &amp; Reznick 2008)","plainCitation":"(Walsh &amp; Reznick 2008)","noteIndex":0},"citationItems":[{"id":"t6eam7hd/ilWVHP4i","uris":["http://zotero.org/users/4715950/items/NYHVUUH3"],"itemData":{"id":871,"type":"article-journal","abstract":"The ecological impacts of the indirect effects of predators are well established, but the evolutionary consequences are unknown. Predators often decrease prey density, which indirectly increases the resources available to surviving prey. This ecological effect could provide a link to evolution because it is generally assumed that resource availability influences life history evolution. Yet, predictions from theory that consider food availability are inconsistent, and evidence for an important role of resources in shaping life history evolution is absent. We compared life history traits in a Trinidadian killifish,\n              Rivulus hartii\n              , from fish communities that differ in predation intensity; predators are associated with lower population density and faster growth rates. To determine whether the indirect effects of predators influence evolutionary change, we reared second-generation-born fish under two food levels that approximated natural differences in resources between communities.\n              Rivulus\n              from sites with predators are younger and smaller at maturity. They have increased reproductive investment and produce many small eggs and smaller hatchlings. Such divergence is predicted as a direct effect of predation. We also found significant interactions between predator community and food level for age and size at maturity, fecundity, and egg size. These interactions, whereby the differences between communities were more pronounced at high-food levels, argue that evolution in\n              Rivulus\n              has been influenced by the indirect effects of predators mediated through resource availability.\n              Rivulus\n              from sites with predators better exploit the higher resources in those habitats. Therefore, both direct and indirect effects of predators have evolutionary consequences.","container-title":"Proceedings of the National Academy of Sciences","DOI":"10.1073/pnas.0710051105","ISSN":"0027-8424, 1091-6490","issue":"2","journalAbbreviation":"Proc. Natl. Acad. Sci. U.S.A.","language":"en","page":"594-599","source":"DOI.org (Crossref)","title":"Interactions between the direct and indirect effects of predators determine life history evolution in a killifish","volume":"105","author":[{"family":"Walsh","given":"Matthew R."},{"family":"Reznick","given":"David N."}],"issued":{"date-parts":[["2008",1,15]]}}}],"schema":"https://github.com/citation-style-language/schema/raw/master/csl-citation.json"} </w:instrText>
      </w:r>
      <w:r>
        <w:rPr>
          <w:lang w:val="en-AU"/>
        </w:rPr>
        <w:fldChar w:fldCharType="separate"/>
      </w:r>
      <w:r w:rsidR="00B540A9" w:rsidRPr="00B540A9">
        <w:rPr>
          <w:rFonts w:ascii="Calibri" w:hAnsi="Calibri"/>
        </w:rPr>
        <w:t>(Walsh &amp; Reznick 2008)</w:t>
      </w:r>
      <w:r>
        <w:rPr>
          <w:lang w:val="en-AU"/>
        </w:rPr>
        <w:fldChar w:fldCharType="end"/>
      </w:r>
      <w:r>
        <w:rPr>
          <w:lang w:val="en-AU"/>
        </w:rPr>
        <w:t>.</w:t>
      </w:r>
    </w:p>
    <w:p w14:paraId="14EAF68F" w14:textId="6A2673C2" w:rsidR="008442F6" w:rsidRPr="002A1177" w:rsidRDefault="002D44F0" w:rsidP="003156FB">
      <w:pPr>
        <w:spacing w:line="480" w:lineRule="auto"/>
        <w:rPr>
          <w:b/>
          <w:bCs/>
          <w:lang w:val="en-AU"/>
        </w:rPr>
      </w:pPr>
      <w:r>
        <w:rPr>
          <w:lang w:val="en-AU"/>
        </w:rPr>
        <w:t xml:space="preserve">Macroecological studies </w:t>
      </w:r>
      <w:r w:rsidR="00B75733">
        <w:rPr>
          <w:lang w:val="en-AU"/>
        </w:rPr>
        <w:t>are similarly ambivalent about the role of resource availability in shaping life histories</w:t>
      </w:r>
      <w:r>
        <w:rPr>
          <w:lang w:val="en-AU"/>
        </w:rPr>
        <w:t xml:space="preserve">. </w:t>
      </w:r>
      <w:r w:rsidR="00396F6A">
        <w:rPr>
          <w:lang w:val="en-AU"/>
        </w:rPr>
        <w:t xml:space="preserve">For example, </w:t>
      </w:r>
      <w:r w:rsidR="00276513">
        <w:rPr>
          <w:lang w:val="en-AU"/>
        </w:rPr>
        <w:t xml:space="preserve">adults are often larger but offspring are smaller in </w:t>
      </w:r>
      <w:r w:rsidR="00396F6A">
        <w:rPr>
          <w:lang w:val="en-AU"/>
        </w:rPr>
        <w:t xml:space="preserve">higher productivity </w:t>
      </w:r>
      <w:r w:rsidR="00276513">
        <w:rPr>
          <w:lang w:val="en-AU"/>
        </w:rPr>
        <w:t xml:space="preserve">environments </w:t>
      </w:r>
      <w:r w:rsidR="00396F6A">
        <w:rPr>
          <w:lang w:val="en-AU"/>
        </w:rPr>
        <w:fldChar w:fldCharType="begin"/>
      </w:r>
      <w:r w:rsidR="00B540A9">
        <w:rPr>
          <w:lang w:val="en-AU"/>
        </w:rPr>
        <w:instrText xml:space="preserve"> ADDIN ZOTERO_ITEM CSL_CITATION {"citationID":"Mp2CZgXl","properties":{"formattedCitation":"(Huston &amp; Wolverton 2011; Segers &amp; Taborsky 2011; Marshall &amp; Burgess 2015)","plainCitation":"(Huston &amp; Wolverton 2011; Segers &amp; Taborsky 2011; Marshall &amp; Burgess 2015)","noteIndex":0},"citationItems":[{"id":"t6eam7hd/Hr2mUFcN","uris":["http://zotero.org/users/4715950/items/MQCUMAGS"],"itemData":{"id":335,"type":"article-journal","abstract":"Bergmann's rule, which proposes a heat-balance explanation for the observed latitudinal gradient of increasing animal body size with increasing latitude, has dominated the study of geographic patterns in animal size since it was first proposed in 1847. Several critical reviews have determined that as many as half of the species examined do not fit the predictions of Bergmann's rule. We have proposed an alternative hypothesis for geographic variation in body size based on food availability, as regulated by the net primary production (NPP) of plants, specifically NPP during the growing season, or eNPP (ecologically and evolutionarily relevant NPP). Our hypothesis, “the eNPP rule,” is independent of latitude and predicts both spatial and temporal variation in body size, as well as in total population biomass, population growth rates, individual health, and life history traits of animals, including humans, wherever eNPP varies across appropriate scales of space or time. In the context of a revised interpretation of the global patterns of NPP and eNPP, we predict contrasting latitudinal correlations with body size in three distinct latitudinal zones. The eNPP rule explains body-size patterns that are consistent with Bergmann's rule, as well as two distinct types of contradictions of Bergmann's rule: the lack of latitudinal patterns within the tropics, and the decline in body size above approximately 60° latitude. Both types of contradictions of Bergmann's rule are consistent with the eNPP rule, as are a wide range of other phenomena.","container-title":"Ecological Monographs","DOI":"10.1890/10-1523.1","ISSN":"1557-7015","issue":"3","language":"en","page":"349-405","source":"Wiley Online Library","title":"Regulation of animal size by eNPP, Bergmann's rule and related phenomena","volume":"81","author":[{"family":"Huston","given":"Michael A."},{"family":"Wolverton","given":"Steve"}],"issued":{"date-parts":[["2011"]]}}},{"id":"t6eam7hd/NllJjSsk","uris":["http://zotero.org/users/4715950/items/W5THDX8A"],"itemData":{"id":329,"type":"article-journal","abstract":"Environmental predictability is predicted to shape the evolution of life histories. Two key types of environmental predictability, seasonality and environmental colour, may inﬂuence life-history evolution independently but formal considerations of both and how they relate to life history are exceedingly rare. Here, in a global biogeographical analysis of over 800 marine invertebrates, we explore the relationships between both forms of environmental predictability and three fundamental life-history traits: location of larval development (aplanktonic vs. planktonic), larval developmental mode (feeding vs. non-feeding) and offspring size. We found that both dispersal potential and offspring size related to environmental predictability, but the relationships depended on both the environmental factor as well as the type of predictability. Environments that were more seasonal in food availability had a higher prevalence of species with a planktonic larval stage. Future studies should consider both types of environmental predictability as each can strongly affect lifehistory evolution.","container-title":"Ecology Letters","DOI":"10.1111/ele.12402","ISSN":"1461023X","issue":"2","language":"en","page":"174-181","source":"Crossref","title":"Deconstructing environmental predictability: seasonality, environmental colour and the biogeography of marine life histories","title-short":"Deconstructing environmental predictability","volume":"18","author":[{"family":"Marshall","given":"Dustin J."},{"family":"Burgess","given":"Scott C."}],"editor":[{"family":"Byers","given":"James"}],"issued":{"date-parts":[["2015",2]]}}},{"id":"t6eam7hd/otrlwW3L","uris":["http://zotero.org/users/4715950/items/K3KYVAVQ"],"itemData":{"id":207,"type":"article-journal","abstract":"1. Comparative evidence from several animal taxa suggests that juveniles hatching from larger eggs have fitness benefits when growing up in a harsh environment, whereas under benign conditions egg size should be of less importance. However, the physiological and behavioural mechanisms responsible for these context-dependent fitness differences are as yet poorly understood. 2. We studied the interactions between the phenotype of developing offspring and their environment in the mouthbrooding cichlid Simochromis pleurospilus. We hand-raised young from large and small eggs, and measured their initial body size and burst swimming speed. Thereafter we raised half of each egg-size class on high and half on low food ration and followed their growth trajectories and behavioural development until the age of 12 weeks. 3. We found that larger eggs gave rise to larger young that had a higher burst swimming speed. Food ration greatly influenced long-term growth, while egg size predominantly affected fish size during the first 2 weeks of life. However, large egg size caused a size advantage of juveniles persisting throughout the experimental period. 4. Egg size and food ration interactively affected the hiding and foraging behaviour of young. In the low-food treatment, individuals from small eggs spent less time in shelter and showed a higher commitment to foraging than individuals from large eggs. In a natural setting, this should markedly increase predation risk of young originating from small eggs, particularly in poor environments. In contrast, when food was plentiful juveniles behaved similarly, irrespective of egg size. 5. Our results show that egg size affects juvenile growth trajectories and behaviour differently in different environments. While it is well-established that a large egg size raises offspring fitness particularly in harsh environments, our study suggests that this advantage arises through risk-averse behaviour being tightly linked to offspring size.","container-title":"Functional Ecology","DOI":"10.1111/j.1365-2435.2010.01790.x","ISSN":"1365-2435","issue":"1","language":"en","page":"166-176","source":"Wiley Online Library","title":"Egg size and food abundance interactively affect juvenile growth and behaviour","volume":"25","author":[{"family":"Segers","given":"Francisca H. I. D."},{"family":"Taborsky","given":"Barbara"}],"issued":{"date-parts":[["2011",2,1]]}}}],"schema":"https://github.com/citation-style-language/schema/raw/master/csl-citation.json"} </w:instrText>
      </w:r>
      <w:r w:rsidR="00396F6A">
        <w:rPr>
          <w:lang w:val="en-AU"/>
        </w:rPr>
        <w:fldChar w:fldCharType="separate"/>
      </w:r>
      <w:r w:rsidR="00B540A9" w:rsidRPr="00B540A9">
        <w:rPr>
          <w:rFonts w:ascii="Calibri" w:hAnsi="Calibri"/>
        </w:rPr>
        <w:t xml:space="preserve">(Huston &amp; Wolverton 2011; </w:t>
      </w:r>
      <w:r w:rsidR="009F74DF" w:rsidRPr="00B540A9">
        <w:rPr>
          <w:rFonts w:ascii="Calibri" w:hAnsi="Calibri"/>
        </w:rPr>
        <w:t>Marshall &amp; Burgess 2015</w:t>
      </w:r>
      <w:r w:rsidR="009F74DF">
        <w:rPr>
          <w:rFonts w:ascii="Calibri" w:hAnsi="Calibri"/>
        </w:rPr>
        <w:t xml:space="preserve">; </w:t>
      </w:r>
      <w:r w:rsidR="00B540A9" w:rsidRPr="00B540A9">
        <w:rPr>
          <w:rFonts w:ascii="Calibri" w:hAnsi="Calibri"/>
        </w:rPr>
        <w:t>Segers &amp; Taborsky 2011)</w:t>
      </w:r>
      <w:r w:rsidR="00396F6A">
        <w:rPr>
          <w:lang w:val="en-AU"/>
        </w:rPr>
        <w:fldChar w:fldCharType="end"/>
      </w:r>
      <w:r w:rsidR="00020683">
        <w:rPr>
          <w:lang w:val="en-AU"/>
        </w:rPr>
        <w:t>.</w:t>
      </w:r>
      <w:r w:rsidR="008442F6">
        <w:rPr>
          <w:lang w:val="en-AU"/>
        </w:rPr>
        <w:t xml:space="preserve"> </w:t>
      </w:r>
      <w:r w:rsidR="00B75733">
        <w:rPr>
          <w:lang w:val="en-AU"/>
        </w:rPr>
        <w:t>But e</w:t>
      </w:r>
      <w:r w:rsidR="008442F6">
        <w:rPr>
          <w:lang w:val="en-AU"/>
        </w:rPr>
        <w:t>xceptions to these patterns are common</w:t>
      </w:r>
      <w:r w:rsidR="00276513">
        <w:rPr>
          <w:lang w:val="en-AU"/>
        </w:rPr>
        <w:t xml:space="preserve"> however because of </w:t>
      </w:r>
      <w:r w:rsidR="008442F6">
        <w:rPr>
          <w:lang w:val="en-AU"/>
        </w:rPr>
        <w:t xml:space="preserve">trade-offs between population size and body size </w:t>
      </w:r>
      <w:r w:rsidR="008442F6">
        <w:rPr>
          <w:lang w:val="en-AU"/>
        </w:rPr>
        <w:fldChar w:fldCharType="begin"/>
      </w:r>
      <w:r w:rsidR="00B540A9">
        <w:rPr>
          <w:lang w:val="en-AU"/>
        </w:rPr>
        <w:instrText xml:space="preserve"> ADDIN ZOTERO_ITEM CSL_CITATION {"citationID":"IPStl1JS","properties":{"formattedCitation":"(Damuth 1991)","plainCitation":"(Damuth 1991)","noteIndex":0},"citationItems":[{"id":"t6eam7hd/Q1uSWXqx","uris":["http://zotero.org/users/4715950/items/NZ9J7BSZ"],"itemData":{"id":332,"type":"article-journal","container-title":"Nature","issue":"6324","page":"268","source":"Google Scholar","title":"Of size and abundance","volume":"351","author":[{"family":"Damuth","given":"John"}],"issued":{"date-parts":[["1991"]]}}}],"schema":"https://github.com/citation-style-language/schema/raw/master/csl-citation.json"} </w:instrText>
      </w:r>
      <w:r w:rsidR="008442F6">
        <w:rPr>
          <w:lang w:val="en-AU"/>
        </w:rPr>
        <w:fldChar w:fldCharType="separate"/>
      </w:r>
      <w:r w:rsidR="00B540A9" w:rsidRPr="00B540A9">
        <w:rPr>
          <w:rFonts w:ascii="Calibri" w:hAnsi="Calibri"/>
        </w:rPr>
        <w:t>(Damuth 1991)</w:t>
      </w:r>
      <w:r w:rsidR="008442F6">
        <w:rPr>
          <w:lang w:val="en-AU"/>
        </w:rPr>
        <w:fldChar w:fldCharType="end"/>
      </w:r>
      <w:r w:rsidR="00020683">
        <w:rPr>
          <w:lang w:val="en-AU"/>
        </w:rPr>
        <w:t>,</w:t>
      </w:r>
      <w:r w:rsidR="008442F6">
        <w:rPr>
          <w:lang w:val="en-AU"/>
        </w:rPr>
        <w:t xml:space="preserve"> or </w:t>
      </w:r>
      <w:r w:rsidR="00276513">
        <w:rPr>
          <w:lang w:val="en-AU"/>
        </w:rPr>
        <w:t>the influence of factors that covary with resource availability</w:t>
      </w:r>
      <w:r w:rsidR="008442F6">
        <w:rPr>
          <w:lang w:val="en-AU"/>
        </w:rPr>
        <w:t xml:space="preserve">. For example, marine copepods exhibit decreasing body-size with increasing productivity, possibly due to the </w:t>
      </w:r>
      <w:r w:rsidR="00181E73">
        <w:rPr>
          <w:lang w:val="en-AU"/>
        </w:rPr>
        <w:t>covariance with</w:t>
      </w:r>
      <w:r w:rsidR="008442F6">
        <w:rPr>
          <w:lang w:val="en-AU"/>
        </w:rPr>
        <w:t xml:space="preserve"> predation and food-chain length </w:t>
      </w:r>
      <w:r w:rsidR="008442F6">
        <w:rPr>
          <w:lang w:val="en-AU"/>
        </w:rPr>
        <w:fldChar w:fldCharType="begin"/>
      </w:r>
      <w:r w:rsidR="00B540A9">
        <w:rPr>
          <w:lang w:val="en-AU"/>
        </w:rPr>
        <w:instrText xml:space="preserve"> ADDIN ZOTERO_ITEM CSL_CITATION {"citationID":"Lv9D9O8c","properties":{"formattedCitation":"(Brun {\\i{}et al.} 2016)","plainCitation":"(Brun et al. 2016)","noteIndex":0},"citationItems":[{"id":"t6eam7hd/RjjEYce2","uris":["http://zotero.org/users/4715950/items/SNHMZVXE"],"itemData":{"id":153,"type":"article-journal","abstract":"Functional traits, rather than taxonomic identity, determine the fitness of individuals in their environment: traits of marine organisms are therefore expected to vary across the global ocean as a function of the environment. Here, we quantify such spatial and seasonal variations based on extensive empirical data and present the first global biogeography of key traits (body size, feeding mode, relative offspring size and myelination) for pelagic copepods, the major group of marine zooplankton. We identify strong patterns with latitude, season and between ocean basins that are partially (c. 50%) explained by key environmental drivers. Body size, for example decreases with temperature, confirming the temperature-size rule, but surprisingly also with productivity, possibly driven by food-chain length and size-selective predation. Patterns unrelated to environmental predictors may originate from phylogenetic clustering. Our maps can be used as a test-bed for trait-based mechanistic models and to inspire next-generation biogeochemical models.","container-title":"Ecology Letters","DOI":"10.1111/ele.12688","ISSN":"1461-0248","issue":"12","journalAbbreviation":"Ecol Lett","language":"en","page":"1403-1413","source":"Wiley Online Library","title":"Trait biogeography of marine copepods – an analysis across scales","volume":"19","author":[{"family":"Brun","given":"Philipp"},{"family":"Payne","given":"Mark R."},{"family":"Kiørboe","given":"Thomas"}],"issued":{"date-parts":[["2016",12,1]]}}}],"schema":"https://github.com/citation-style-language/schema/raw/master/csl-citation.json"} </w:instrText>
      </w:r>
      <w:r w:rsidR="008442F6">
        <w:rPr>
          <w:lang w:val="en-AU"/>
        </w:rPr>
        <w:fldChar w:fldCharType="separate"/>
      </w:r>
      <w:r w:rsidR="00B540A9" w:rsidRPr="00B540A9">
        <w:rPr>
          <w:rFonts w:ascii="Calibri" w:hAnsi="Calibri" w:cs="Times New Roman"/>
          <w:szCs w:val="24"/>
        </w:rPr>
        <w:t xml:space="preserve">(Brun </w:t>
      </w:r>
      <w:r w:rsidR="00B540A9" w:rsidRPr="00132F85">
        <w:rPr>
          <w:rFonts w:ascii="Calibri" w:hAnsi="Calibri" w:cs="Times New Roman"/>
          <w:szCs w:val="24"/>
        </w:rPr>
        <w:t xml:space="preserve">et al. </w:t>
      </w:r>
      <w:r w:rsidR="00B540A9" w:rsidRPr="00B540A9">
        <w:rPr>
          <w:rFonts w:ascii="Calibri" w:hAnsi="Calibri" w:cs="Times New Roman"/>
          <w:szCs w:val="24"/>
        </w:rPr>
        <w:t>2016)</w:t>
      </w:r>
      <w:r w:rsidR="008442F6">
        <w:rPr>
          <w:lang w:val="en-AU"/>
        </w:rPr>
        <w:fldChar w:fldCharType="end"/>
      </w:r>
      <w:r w:rsidR="008442F6">
        <w:rPr>
          <w:lang w:val="en-AU"/>
        </w:rPr>
        <w:t>.</w:t>
      </w:r>
      <w:r w:rsidR="00BE582A">
        <w:rPr>
          <w:lang w:val="en-AU"/>
        </w:rPr>
        <w:t xml:space="preserve"> </w:t>
      </w:r>
      <w:r w:rsidR="00C9473D">
        <w:rPr>
          <w:lang w:val="en-AU"/>
        </w:rPr>
        <w:t xml:space="preserve">Ultimately the conclusions that can be drawn from comparative work </w:t>
      </w:r>
      <w:r w:rsidR="00F05250">
        <w:rPr>
          <w:lang w:val="en-AU"/>
        </w:rPr>
        <w:t>are</w:t>
      </w:r>
      <w:r w:rsidR="00C9473D">
        <w:rPr>
          <w:lang w:val="en-AU"/>
        </w:rPr>
        <w:t xml:space="preserve"> limit</w:t>
      </w:r>
      <w:r w:rsidR="002B14D2">
        <w:rPr>
          <w:lang w:val="en-AU"/>
        </w:rPr>
        <w:t xml:space="preserve">ed owing to </w:t>
      </w:r>
      <w:r w:rsidR="00AA6AD7">
        <w:rPr>
          <w:lang w:val="en-AU"/>
        </w:rPr>
        <w:t xml:space="preserve">such confounding </w:t>
      </w:r>
      <w:r w:rsidR="00181E73">
        <w:rPr>
          <w:lang w:val="en-AU"/>
        </w:rPr>
        <w:t>effects</w:t>
      </w:r>
      <w:r w:rsidR="00C20E01">
        <w:rPr>
          <w:lang w:val="en-AU"/>
        </w:rPr>
        <w:t xml:space="preserve">, particularly predation </w:t>
      </w:r>
      <w:r w:rsidR="00C20E01">
        <w:rPr>
          <w:lang w:val="en-AU"/>
        </w:rPr>
        <w:fldChar w:fldCharType="begin"/>
      </w:r>
      <w:r w:rsidR="00B540A9">
        <w:rPr>
          <w:lang w:val="en-AU"/>
        </w:rPr>
        <w:instrText xml:space="preserve"> ADDIN ZOTERO_ITEM CSL_CITATION {"citationID":"quhA0QEg","properties":{"formattedCitation":"(Reznick {\\i{}et al.} 2002)","plainCitation":"(Reznick et al. 2002)","noteIndex":0},"citationItems":[{"id":"t6eam7hd/3uToKOMF","uris":["http://zotero.org/users/4715950/items/GQIPTLXV"],"itemData":{"id":378,"type":"article-journal","abstract":"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ï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theory, then show how they are manifest in our research on life?history evolution in Trinidadian guppies (Poecilia reticulata). Explanations of the repeatable suites of life?history differences across populations of guppies originate from demographic models of predator?driven age?specific mortality. Recently, careful examination of guppy demography and habitat has revealed that density?dependent regulation and resource availability may have influenced the evolution of guppy life histories. In the field, these factors covary with predation risk; however, they can be uncoupled experimentally, providing insight into how they may have synergistically driven guppy life?history evolution. Although life?history theory has shifted away from a focus on r? and K?selection, the themes of density?dependent regulation, resource availability, and environmental fluctuations are integral to current demographic theory and are potentially important in any natural system.","container-title":"Ecology","DOI":"10.1890/0012-9658(2002)083[1509:RAKSRT]2.0.CO;2","ISSN":"0012-9658","issue":"6","journalAbbreviation":"Ecology","page":"1509-1520","source":"esajournals-onlinelibrary-wiley-com.ezproxy.lib.monash.edu.au (Atypon)","title":"r‐ AND K‐SELECTION REVISITED: THE ROLE OF POPULATION REGULATION IN LIFE‐HISTORY EVOLUTION","title-short":"r‐ AND K‐SELECTION REVISITED","volume":"83","author":[{"family":"Reznick","given":"David"},{"literal":"Bryant Michael J."},{"literal":"Bashey Farrah"}],"issued":{"date-parts":[["2002",6,1]]}}}],"schema":"https://github.com/citation-style-language/schema/raw/master/csl-citation.json"} </w:instrText>
      </w:r>
      <w:r w:rsidR="00C20E01">
        <w:rPr>
          <w:lang w:val="en-AU"/>
        </w:rPr>
        <w:fldChar w:fldCharType="separate"/>
      </w:r>
      <w:r w:rsidR="00B540A9" w:rsidRPr="00B540A9">
        <w:rPr>
          <w:rFonts w:ascii="Calibri" w:hAnsi="Calibri" w:cs="Times New Roman"/>
          <w:szCs w:val="24"/>
        </w:rPr>
        <w:t xml:space="preserve">(Reznick </w:t>
      </w:r>
      <w:r w:rsidR="00B540A9" w:rsidRPr="00132F85">
        <w:rPr>
          <w:rFonts w:ascii="Calibri" w:hAnsi="Calibri" w:cs="Times New Roman"/>
          <w:szCs w:val="24"/>
        </w:rPr>
        <w:t xml:space="preserve">et al. </w:t>
      </w:r>
      <w:r w:rsidR="00B540A9" w:rsidRPr="00B540A9">
        <w:rPr>
          <w:rFonts w:ascii="Calibri" w:hAnsi="Calibri" w:cs="Times New Roman"/>
          <w:szCs w:val="24"/>
        </w:rPr>
        <w:t>2002)</w:t>
      </w:r>
      <w:r w:rsidR="00C20E01">
        <w:rPr>
          <w:lang w:val="en-AU"/>
        </w:rPr>
        <w:fldChar w:fldCharType="end"/>
      </w:r>
      <w:r w:rsidR="00181E73">
        <w:rPr>
          <w:lang w:val="en-AU"/>
        </w:rPr>
        <w:t>.</w:t>
      </w:r>
      <w:r w:rsidR="001F5C30">
        <w:rPr>
          <w:lang w:val="en-AU"/>
        </w:rPr>
        <w:t xml:space="preserve"> </w:t>
      </w:r>
    </w:p>
    <w:p w14:paraId="3FA08928" w14:textId="61CEF832" w:rsidR="008D3209" w:rsidRPr="0038410F" w:rsidRDefault="002C0802" w:rsidP="003156FB">
      <w:pPr>
        <w:spacing w:line="480" w:lineRule="auto"/>
        <w:rPr>
          <w:lang w:val="en-AU"/>
        </w:rPr>
      </w:pPr>
      <w:r>
        <w:rPr>
          <w:lang w:val="en-AU"/>
        </w:rPr>
        <w:t xml:space="preserve">Thanks </w:t>
      </w:r>
      <w:r w:rsidR="001A2359">
        <w:rPr>
          <w:lang w:val="en-AU"/>
        </w:rPr>
        <w:t>to well-studied systems such as</w:t>
      </w:r>
      <w:r>
        <w:rPr>
          <w:lang w:val="en-AU"/>
        </w:rPr>
        <w:t xml:space="preserve"> f</w:t>
      </w:r>
      <w:r w:rsidR="00814397">
        <w:rPr>
          <w:lang w:val="en-AU"/>
        </w:rPr>
        <w:t>oundational w</w:t>
      </w:r>
      <w:r w:rsidR="00107C4A">
        <w:rPr>
          <w:lang w:val="en-AU"/>
        </w:rPr>
        <w:t xml:space="preserve">ork on </w:t>
      </w:r>
      <w:r w:rsidR="00276513">
        <w:rPr>
          <w:lang w:val="en-AU"/>
        </w:rPr>
        <w:t xml:space="preserve">systems such as </w:t>
      </w:r>
      <w:r w:rsidR="00107C4A">
        <w:rPr>
          <w:lang w:val="en-AU"/>
        </w:rPr>
        <w:t>Trinidad</w:t>
      </w:r>
      <w:r w:rsidR="00276513">
        <w:rPr>
          <w:lang w:val="en-AU"/>
        </w:rPr>
        <w:t>ian</w:t>
      </w:r>
      <w:r w:rsidR="00107C4A">
        <w:rPr>
          <w:lang w:val="en-AU"/>
        </w:rPr>
        <w:t xml:space="preserve"> guppies</w:t>
      </w:r>
      <w:r>
        <w:rPr>
          <w:lang w:val="en-AU"/>
        </w:rPr>
        <w:t xml:space="preserve">, </w:t>
      </w:r>
      <w:r w:rsidR="00287328">
        <w:rPr>
          <w:lang w:val="en-AU"/>
        </w:rPr>
        <w:t xml:space="preserve">there are </w:t>
      </w:r>
      <w:r w:rsidR="00276513">
        <w:rPr>
          <w:lang w:val="en-AU"/>
        </w:rPr>
        <w:t xml:space="preserve">excellent examples of </w:t>
      </w:r>
      <w:r>
        <w:rPr>
          <w:lang w:val="en-AU"/>
        </w:rPr>
        <w:t xml:space="preserve">how life histories </w:t>
      </w:r>
      <w:r w:rsidR="00276513">
        <w:rPr>
          <w:lang w:val="en-AU"/>
        </w:rPr>
        <w:t xml:space="preserve">can </w:t>
      </w:r>
      <w:r>
        <w:rPr>
          <w:lang w:val="en-AU"/>
        </w:rPr>
        <w:t>respond to resource regimes</w:t>
      </w:r>
      <w:r w:rsidR="00670E3B">
        <w:rPr>
          <w:lang w:val="en-AU"/>
        </w:rPr>
        <w:t xml:space="preserve"> </w:t>
      </w:r>
      <w:r w:rsidR="000B1342">
        <w:rPr>
          <w:lang w:val="en-AU"/>
        </w:rPr>
        <w:fldChar w:fldCharType="begin"/>
      </w:r>
      <w:r w:rsidR="00B540A9">
        <w:rPr>
          <w:lang w:val="en-AU"/>
        </w:rPr>
        <w:instrText xml:space="preserve"> ADDIN ZOTERO_ITEM CSL_CITATION {"citationID":"J95uXjqp","properties":{"formattedCitation":"(Reznick &amp; Travis 2019)","plainCitation":"(Reznick &amp; Travis 2019)","noteIndex":0},"citationItems":[{"id":"t6eam7hd/Lex3KAWh","uris":["http://zotero.org/users/4715950/items/8WMUG78N"],"itemData":{"id":937,"type":"article-journal","container-title":"Annual Review of Ecology, Evolution, and Systematics","note":"publisher: Annual Reviews","page":"335–354","title":"Experimental studies of evolution and eco-evo dynamics in guppies (Poecilia reticulata)","volume":"50","author":[{"family":"Reznick","given":"David N"},{"family":"Travis","given":"Joseph"}],"issued":{"date-parts":[["2019"]]}}}],"schema":"https://github.com/citation-style-language/schema/raw/master/csl-citation.json"} </w:instrText>
      </w:r>
      <w:r w:rsidR="000B1342">
        <w:rPr>
          <w:lang w:val="en-AU"/>
        </w:rPr>
        <w:fldChar w:fldCharType="separate"/>
      </w:r>
      <w:r w:rsidR="00B540A9" w:rsidRPr="00B540A9">
        <w:rPr>
          <w:rFonts w:ascii="Calibri" w:hAnsi="Calibri"/>
        </w:rPr>
        <w:t>(Reznick &amp; Travis 2019)</w:t>
      </w:r>
      <w:r w:rsidR="000B1342">
        <w:rPr>
          <w:lang w:val="en-AU"/>
        </w:rPr>
        <w:fldChar w:fldCharType="end"/>
      </w:r>
      <w:r w:rsidR="000B1342">
        <w:rPr>
          <w:lang w:val="en-AU"/>
        </w:rPr>
        <w:t>.</w:t>
      </w:r>
      <w:r w:rsidR="004F21B8">
        <w:rPr>
          <w:lang w:val="en-AU"/>
        </w:rPr>
        <w:t xml:space="preserve"> </w:t>
      </w:r>
      <w:r w:rsidR="00CA2900">
        <w:rPr>
          <w:lang w:val="en-AU"/>
        </w:rPr>
        <w:t>Controlling</w:t>
      </w:r>
      <w:r w:rsidR="00DE7DC3">
        <w:rPr>
          <w:lang w:val="en-AU"/>
        </w:rPr>
        <w:t xml:space="preserve"> for </w:t>
      </w:r>
      <w:r w:rsidR="00CA2900">
        <w:rPr>
          <w:lang w:val="en-AU"/>
        </w:rPr>
        <w:t>predation</w:t>
      </w:r>
      <w:r w:rsidR="00DE7DC3">
        <w:rPr>
          <w:lang w:val="en-AU"/>
        </w:rPr>
        <w:t xml:space="preserve"> pressure, g</w:t>
      </w:r>
      <w:r w:rsidR="004F21B8">
        <w:rPr>
          <w:lang w:val="en-AU"/>
        </w:rPr>
        <w:t>uppies in high primary-productivity exhibit higher growth rates, la</w:t>
      </w:r>
      <w:r w:rsidR="00CA2900">
        <w:rPr>
          <w:lang w:val="en-AU"/>
        </w:rPr>
        <w:t>rg</w:t>
      </w:r>
      <w:r w:rsidR="004F21B8">
        <w:rPr>
          <w:lang w:val="en-AU"/>
        </w:rPr>
        <w:t xml:space="preserve">er adult size, as well as smaller broods of larger young relative to low primary productivity sites </w:t>
      </w:r>
      <w:r w:rsidR="004F21B8">
        <w:rPr>
          <w:lang w:val="en-AU"/>
        </w:rPr>
        <w:fldChar w:fldCharType="begin"/>
      </w:r>
      <w:r w:rsidR="00B540A9">
        <w:rPr>
          <w:lang w:val="en-AU"/>
        </w:rPr>
        <w:instrText xml:space="preserve"> ADDIN ZOTERO_ITEM CSL_CITATION {"citationID":"gbJXi8cz","properties":{"formattedCitation":"(Grether {\\i{}et al.} 2001)","plainCitation":"(Grether et al. 2001)","noteIndex":0},"citationItems":[{"id":"t6eam7hd/qTvcG7fc","uris":["http://zotero.org/users/4715950/items/NIQM4ABR"],"itemData":{"id":251,"type":"article-journal","abstract":"Life history traits in guppies (Poecilia reticulata) vary geographically along a predator assemblage gradient, and field experiments have indicated that the association may be causal; guppies introduced from high predation sites to low predation sites have evolved the phenotype associated with low predation in as few as seven generations. It has long been recognized, however, that low predation sites tend to have greater forest canopy cover than high predation sites. Stream differences in canopy cover could translate into stream differences in resource availability, another theoretically potent agent of selection on life history traits. Moreover, new computer simulations indicate that the high predation phenotype would outcompete the low predation phenotype under both mortality regimes. Thus, predation alone may not be sufficient to explain the observed life history patterns. Here we show that food availability for guppies decreases as forest canopy cover increases, among six low predation streams in the Northern Range of Trinidad. Streams with less canopy cover received more photosynthetically active light and contained a larger standing crop of algae (the primary food of guppies), as measured by algal pigments (chlorophylls and carotenoids) on both natural cobble and artificial tile substrates, but did not contain a greater biomass of guppies (per square meter of streambed). Consequently, algae availability for guppies (in micrograms of algal pigments per milligram of guppy) increased with decreasing canopy cover. The biomass of guppies and algae both decreased after a series of floods, with no net effect on algae availability. Field mark?recapture studies revealed that female and juvenile guppies grew faster, and that the asymptotic size of mature males was larger, in streams with less canopy cover. Canopy cover explained 84% of the variation among streams in algae availability which, in turn, explained 93% of the variation in guppy growth rates. Laboratory ?common garden? experiments indicated that the stream differences in growth and adult male size in the field were largely environmental (nongenetic). These results strongly suggest that stream differences in canopy cover result in consistent stream differences in food availability, independent of predation. Our preliminary data indicate that some life history traits (offspring size and litter size) vary genetically along the canopy cover gradient, among low predation streams, in the same direction as along the predation gradient. Another recent study shows that food availability is higher at high predation sites than at low predation sites, partly as an indirect effect of predators reducing guppy densities. Further research is required to disentangle the direct effects of predation from those of resource availability in the evolution of life histories.","container-title":"Ecology","DOI":"10.1890/0012-9658(2001)082[1546:RFCCRA]2.0.CO;2","ISSN":"0012-9658","issue":"6","journalAbbreviation":"Ecology","page":"1546-1559","source":"esajournals-onlinelibrary-wiley-com.ezproxy.lib.monash.edu.au (Atypon)","title":"Rain forest canopy cover, resource availability, and life history evolution in guppies","volume":"82","author":[{"family":"Grether","given":"G F"},{"family":"Millie","given":"D F"},{"family":"Bryant","given":"M J"},{"family":"Reznick","given":"D N"},{"family":"Mayea","given":"W"}],"issued":{"date-parts":[["2001",6,1]]}}}],"schema":"https://github.com/citation-style-language/schema/raw/master/csl-citation.json"} </w:instrText>
      </w:r>
      <w:r w:rsidR="004F21B8">
        <w:rPr>
          <w:lang w:val="en-AU"/>
        </w:rPr>
        <w:fldChar w:fldCharType="separate"/>
      </w:r>
      <w:r w:rsidR="00B540A9" w:rsidRPr="00B540A9">
        <w:rPr>
          <w:rFonts w:ascii="Calibri" w:hAnsi="Calibri" w:cs="Times New Roman"/>
          <w:szCs w:val="24"/>
        </w:rPr>
        <w:t>(Grether</w:t>
      </w:r>
      <w:r w:rsidR="00B540A9" w:rsidRPr="00132F85">
        <w:rPr>
          <w:rFonts w:ascii="Calibri" w:hAnsi="Calibri" w:cs="Times New Roman"/>
          <w:szCs w:val="24"/>
        </w:rPr>
        <w:t xml:space="preserve"> et al. </w:t>
      </w:r>
      <w:r w:rsidR="00B540A9" w:rsidRPr="00B540A9">
        <w:rPr>
          <w:rFonts w:ascii="Calibri" w:hAnsi="Calibri" w:cs="Times New Roman"/>
          <w:szCs w:val="24"/>
        </w:rPr>
        <w:t>2001)</w:t>
      </w:r>
      <w:r w:rsidR="004F21B8">
        <w:rPr>
          <w:lang w:val="en-AU"/>
        </w:rPr>
        <w:fldChar w:fldCharType="end"/>
      </w:r>
      <w:r w:rsidR="004F21B8">
        <w:rPr>
          <w:lang w:val="en-AU"/>
        </w:rPr>
        <w:t>.</w:t>
      </w:r>
      <w:r w:rsidR="000B1342">
        <w:rPr>
          <w:lang w:val="en-AU"/>
        </w:rPr>
        <w:t xml:space="preserve"> </w:t>
      </w:r>
      <w:r w:rsidR="00276513">
        <w:rPr>
          <w:lang w:val="en-AU"/>
        </w:rPr>
        <w:t xml:space="preserve">Despite such </w:t>
      </w:r>
      <w:r w:rsidR="00020683">
        <w:rPr>
          <w:lang w:val="en-AU"/>
        </w:rPr>
        <w:t>exemplars</w:t>
      </w:r>
      <w:r w:rsidR="00276513">
        <w:rPr>
          <w:lang w:val="en-AU"/>
        </w:rPr>
        <w:t xml:space="preserve">, there are </w:t>
      </w:r>
      <w:r w:rsidR="000B1342">
        <w:rPr>
          <w:lang w:val="en-AU"/>
        </w:rPr>
        <w:t xml:space="preserve">too few case studies to make generalisations </w:t>
      </w:r>
      <w:r w:rsidR="00276513">
        <w:rPr>
          <w:lang w:val="en-AU"/>
        </w:rPr>
        <w:t xml:space="preserve">about the role of resource availability in life history evolution </w:t>
      </w:r>
      <w:r w:rsidR="000B1342">
        <w:rPr>
          <w:lang w:val="en-AU"/>
        </w:rPr>
        <w:t xml:space="preserve">– we seek to </w:t>
      </w:r>
      <w:r w:rsidR="00670E3B">
        <w:rPr>
          <w:lang w:val="en-AU"/>
        </w:rPr>
        <w:t>address</w:t>
      </w:r>
      <w:r w:rsidR="000B1342">
        <w:rPr>
          <w:lang w:val="en-AU"/>
        </w:rPr>
        <w:t xml:space="preserve"> this</w:t>
      </w:r>
      <w:r w:rsidR="00287328">
        <w:rPr>
          <w:lang w:val="en-AU"/>
        </w:rPr>
        <w:t xml:space="preserve"> issue</w:t>
      </w:r>
      <w:r w:rsidR="000B1342">
        <w:rPr>
          <w:lang w:val="en-AU"/>
        </w:rPr>
        <w:t xml:space="preserve">. </w:t>
      </w:r>
      <w:r w:rsidR="00276513">
        <w:rPr>
          <w:lang w:val="en-AU"/>
        </w:rPr>
        <w:t>E</w:t>
      </w:r>
      <w:r w:rsidR="009C38A5" w:rsidRPr="00EC4388">
        <w:rPr>
          <w:lang w:val="en-AU"/>
        </w:rPr>
        <w:t>xperimental evolution</w:t>
      </w:r>
      <w:r w:rsidR="00670E3B">
        <w:rPr>
          <w:lang w:val="en-AU"/>
        </w:rPr>
        <w:t xml:space="preserve"> </w:t>
      </w:r>
      <w:r w:rsidR="00276513">
        <w:rPr>
          <w:lang w:val="en-AU"/>
        </w:rPr>
        <w:t xml:space="preserve">approaches can provide insights into life history evolution </w:t>
      </w:r>
      <w:r w:rsidR="00670E3B">
        <w:rPr>
          <w:lang w:val="en-AU"/>
        </w:rPr>
        <w:t>by</w:t>
      </w:r>
      <w:r w:rsidR="009C38A5" w:rsidRPr="00EC4388">
        <w:rPr>
          <w:lang w:val="en-AU"/>
        </w:rPr>
        <w:t xml:space="preserve"> </w:t>
      </w:r>
      <w:r w:rsidR="00670E3B">
        <w:rPr>
          <w:lang w:val="en-AU"/>
        </w:rPr>
        <w:t>minimising</w:t>
      </w:r>
      <w:r w:rsidR="00C47920">
        <w:rPr>
          <w:lang w:val="en-AU"/>
        </w:rPr>
        <w:t xml:space="preserve"> </w:t>
      </w:r>
      <w:r w:rsidR="00276513">
        <w:rPr>
          <w:lang w:val="en-AU"/>
        </w:rPr>
        <w:t xml:space="preserve">potentially </w:t>
      </w:r>
      <w:r w:rsidR="00C47920">
        <w:rPr>
          <w:lang w:val="en-AU"/>
        </w:rPr>
        <w:t xml:space="preserve">confounding </w:t>
      </w:r>
      <w:r w:rsidR="009C38A5" w:rsidRPr="00EC4388">
        <w:rPr>
          <w:lang w:val="en-AU"/>
        </w:rPr>
        <w:t>environmental correlates</w:t>
      </w:r>
      <w:r w:rsidR="0063571C">
        <w:rPr>
          <w:lang w:val="en-AU"/>
        </w:rPr>
        <w:t xml:space="preserve"> </w:t>
      </w:r>
      <w:r w:rsidR="00AD57B9" w:rsidRPr="00EC4388">
        <w:rPr>
          <w:lang w:val="en-AU"/>
        </w:rPr>
        <w:fldChar w:fldCharType="begin"/>
      </w:r>
      <w:r w:rsidR="00B540A9">
        <w:rPr>
          <w:lang w:val="en-AU"/>
        </w:rPr>
        <w:instrText xml:space="preserve"> ADDIN ZOTERO_ITEM CSL_CITATION {"citationID":"GC4br9hD","properties":{"formattedCitation":"(Fox &amp; Wolf 2006)","plainCitation":"(Fox &amp; Wolf 2006)","noteIndex":0},"citationItems":[{"id":"t6eam7hd/omhRkCp3","uris":["http://zotero.org/users/4715950/items/Q4BKWZK3"],"itemData":{"id":221,"type":"book","call-number":"QH390 .E94 2006","event-place":"Oxford ; New York","ISBN":"978-0-19-516817-4","note":"OCLC: ocm59280330","number-of-pages":"592","publisher":"Oxford University Press","publisher-place":"Oxford ; New York","source":"Library of Congress ISBN","title":"Evolutionary genetics: concepts and case studies","title-short":"Evolutionary genetics","editor":[{"family":"Fox","given":"Charles W."},{"family":"Wolf","given":"Jason B."}],"issued":{"date-parts":[["2006"]]}}}],"schema":"https://github.com/citation-style-language/schema/raw/master/csl-citation.json"} </w:instrText>
      </w:r>
      <w:r w:rsidR="00AD57B9" w:rsidRPr="00EC4388">
        <w:rPr>
          <w:lang w:val="en-AU"/>
        </w:rPr>
        <w:fldChar w:fldCharType="separate"/>
      </w:r>
      <w:r w:rsidR="00B540A9" w:rsidRPr="00B540A9">
        <w:rPr>
          <w:rFonts w:ascii="Calibri" w:hAnsi="Calibri"/>
        </w:rPr>
        <w:t>(Fox &amp; Wolf 2006)</w:t>
      </w:r>
      <w:r w:rsidR="00AD57B9" w:rsidRPr="00EC4388">
        <w:rPr>
          <w:lang w:val="en-AU"/>
        </w:rPr>
        <w:fldChar w:fldCharType="end"/>
      </w:r>
      <w:r w:rsidR="004734F5" w:rsidRPr="00EC4388">
        <w:rPr>
          <w:lang w:val="en-AU"/>
        </w:rPr>
        <w:t>.</w:t>
      </w:r>
      <w:r w:rsidR="003727EA">
        <w:rPr>
          <w:lang w:val="en-AU"/>
        </w:rPr>
        <w:t xml:space="preserve"> </w:t>
      </w:r>
      <w:r w:rsidR="00276513">
        <w:rPr>
          <w:lang w:val="en-AU"/>
        </w:rPr>
        <w:t>We ev</w:t>
      </w:r>
      <w:r w:rsidR="001A3E9D">
        <w:rPr>
          <w:lang w:val="en-AU"/>
        </w:rPr>
        <w:t>aluate</w:t>
      </w:r>
      <w:r w:rsidR="00276513">
        <w:rPr>
          <w:lang w:val="en-AU"/>
        </w:rPr>
        <w:t>d</w:t>
      </w:r>
      <w:r w:rsidR="001A3E9D">
        <w:rPr>
          <w:lang w:val="en-AU"/>
        </w:rPr>
        <w:t xml:space="preserve"> the effects of food abundance on life history evolution </w:t>
      </w:r>
      <w:r w:rsidR="00A663D7">
        <w:rPr>
          <w:lang w:val="en-AU"/>
        </w:rPr>
        <w:t>in a</w:t>
      </w:r>
      <w:r w:rsidR="001A3E9D">
        <w:rPr>
          <w:lang w:val="en-AU"/>
        </w:rPr>
        <w:t xml:space="preserve"> marine copepod.</w:t>
      </w:r>
      <w:r w:rsidR="000C1F20">
        <w:rPr>
          <w:lang w:val="en-AU"/>
        </w:rPr>
        <w:t xml:space="preserve"> </w:t>
      </w:r>
      <w:r w:rsidR="00276513">
        <w:rPr>
          <w:lang w:val="en-AU"/>
        </w:rPr>
        <w:t xml:space="preserve">An understanding of how copepods are likely to evolve in response to changes in resource regimes is particularly important </w:t>
      </w:r>
      <w:r w:rsidR="00276513">
        <w:rPr>
          <w:lang w:val="en-AU"/>
        </w:rPr>
        <w:lastRenderedPageBreak/>
        <w:t>given the predicted changes in primary productivity under climate change and the role of copepods in the global carbon pump</w:t>
      </w:r>
      <w:r w:rsidR="00020683">
        <w:rPr>
          <w:lang w:val="en-AU"/>
        </w:rPr>
        <w:t xml:space="preserve"> </w:t>
      </w:r>
      <w:r w:rsidR="00020683">
        <w:rPr>
          <w:lang w:val="en-AU"/>
        </w:rPr>
        <w:fldChar w:fldCharType="begin"/>
      </w:r>
      <w:r w:rsidR="00B540A9">
        <w:rPr>
          <w:lang w:val="en-AU"/>
        </w:rPr>
        <w:instrText xml:space="preserve"> ADDIN ZOTERO_ITEM CSL_CITATION {"citationID":"JBTCisOz","properties":{"formattedCitation":"(Turner 2015)","plainCitation":"(Turner 2015)","noteIndex":0},"citationItems":[{"id":"t6eam7hd/YDqbspYm","uris":["http://zotero.org/users/4715950/items/IS55B9SB"],"itemData":{"id":860,"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fi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flux using sediment traps, large-volume filtration systems and other techniques from throughout the global ocean. This review will focus primarily on recent studies that have appeared since 2001. Major topics covered in this review are (1) an overview of the biological pump, and its efficiency and variability, and the role of dissolved organic carbon in the biological pump; (2) zooplankton fecal pellets, including the contribution of zooplankton fecal pellets to export fl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fic, benthic community responses to phytodetritus; (5) other components of the biological pump, including fish fecal pellets and fi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fications in the biological pump due to climate change.","container-title":"Progress in Oceanography","DOI":"10.1016/j.pocean.2014.08.005","ISSN":"0079-6611","journalAbbreviation":"Progress in Oceanography","language":"en","page":"205-248","source":"ScienceDirect","title":"Zooplankton fecal pellets, marine snow, phytodetritus and the ocean’s biological pump","volume":"130","author":[{"family":"Turner","given":"Jefferson T."}],"issued":{"date-parts":[["2015",1,1]]}}}],"schema":"https://github.com/citation-style-language/schema/raw/master/csl-citation.json"} </w:instrText>
      </w:r>
      <w:r w:rsidR="00020683">
        <w:rPr>
          <w:lang w:val="en-AU"/>
        </w:rPr>
        <w:fldChar w:fldCharType="separate"/>
      </w:r>
      <w:r w:rsidR="00B540A9" w:rsidRPr="00B540A9">
        <w:rPr>
          <w:rFonts w:ascii="Calibri" w:hAnsi="Calibri"/>
        </w:rPr>
        <w:t>(Turner 2015)</w:t>
      </w:r>
      <w:r w:rsidR="00020683">
        <w:rPr>
          <w:lang w:val="en-AU"/>
        </w:rPr>
        <w:fldChar w:fldCharType="end"/>
      </w:r>
      <w:r w:rsidR="00276513">
        <w:rPr>
          <w:lang w:val="en-AU"/>
        </w:rPr>
        <w:t xml:space="preserve">. </w:t>
      </w:r>
      <w:r w:rsidR="00E6636A">
        <w:rPr>
          <w:lang w:val="en-AU"/>
        </w:rPr>
        <w:t xml:space="preserve">Future oceans are predicted to be warmer, more acidic but also much less productive due to thermal shoaling. </w:t>
      </w:r>
      <w:r w:rsidR="00276513">
        <w:rPr>
          <w:lang w:val="en-AU"/>
        </w:rPr>
        <w:t>C</w:t>
      </w:r>
      <w:r w:rsidR="004C40EE">
        <w:rPr>
          <w:lang w:val="en-AU"/>
        </w:rPr>
        <w:t xml:space="preserve">opepods </w:t>
      </w:r>
      <w:r w:rsidR="00276513">
        <w:rPr>
          <w:lang w:val="en-AU"/>
        </w:rPr>
        <w:t>have a history of being studied from an experimental evolution perspective</w:t>
      </w:r>
      <w:r w:rsidR="000724A0">
        <w:rPr>
          <w:lang w:val="en-AU"/>
        </w:rPr>
        <w:t xml:space="preserve"> </w:t>
      </w:r>
      <w:r w:rsidR="000724A0">
        <w:rPr>
          <w:lang w:val="en-AU"/>
        </w:rPr>
        <w:fldChar w:fldCharType="begin"/>
      </w:r>
      <w:r w:rsidR="00B540A9">
        <w:rPr>
          <w:lang w:val="en-AU"/>
        </w:rPr>
        <w:instrText xml:space="preserve"> ADDIN ZOTERO_ITEM CSL_CITATION {"citationID":"cEWp0SbD","properties":{"formattedCitation":"(Kelly {\\i{}et al.} 2012)","plainCitation":"(Kelly et al. 2012)","noteIndex":0},"citationItems":[{"id":"t6eam7hd/Mi8zDMEy","uris":["http://zotero.org/users/4715950/items/GU2KIGYL"],"itemData":{"id":1291,"type":"article-journal","container-title":"Proceedings of the Royal Society B: Biological Sciences","issue":"1727","note":"publisher: The Royal Society","page":"349–356","source":"Google Scholar","title":"Limited potential for adaptation to climate change in a broadly distributed marine crustacean","volume":"279","author":[{"family":"Kelly","given":"Morgan W."},{"family":"Sanford","given":"Eric"},{"family":"Grosberg","given":"Richard K."}],"issued":{"date-parts":[["2012"]]}}}],"schema":"https://github.com/citation-style-language/schema/raw/master/csl-citation.json"} </w:instrText>
      </w:r>
      <w:r w:rsidR="000724A0">
        <w:rPr>
          <w:lang w:val="en-AU"/>
        </w:rPr>
        <w:fldChar w:fldCharType="separate"/>
      </w:r>
      <w:r w:rsidR="00B540A9" w:rsidRPr="00B540A9">
        <w:rPr>
          <w:rFonts w:ascii="Calibri" w:hAnsi="Calibri" w:cs="Times New Roman"/>
          <w:szCs w:val="24"/>
        </w:rPr>
        <w:t xml:space="preserve">(Kelly </w:t>
      </w:r>
      <w:r w:rsidR="00B540A9" w:rsidRPr="00132F85">
        <w:rPr>
          <w:rFonts w:ascii="Calibri" w:hAnsi="Calibri" w:cs="Times New Roman"/>
          <w:szCs w:val="24"/>
        </w:rPr>
        <w:t>et al.</w:t>
      </w:r>
      <w:r w:rsidR="00B540A9" w:rsidRPr="00B540A9">
        <w:rPr>
          <w:rFonts w:ascii="Calibri" w:hAnsi="Calibri" w:cs="Times New Roman"/>
          <w:szCs w:val="24"/>
        </w:rPr>
        <w:t xml:space="preserve"> 2012)</w:t>
      </w:r>
      <w:r w:rsidR="000724A0">
        <w:rPr>
          <w:lang w:val="en-AU"/>
        </w:rPr>
        <w:fldChar w:fldCharType="end"/>
      </w:r>
      <w:r w:rsidR="00E6636A">
        <w:rPr>
          <w:lang w:val="en-AU"/>
        </w:rPr>
        <w:t xml:space="preserve">, particularly with regards to the direct drivers of global change such as temperature and thermal tolerance but they have been less studied from perspective of indirect drivers of global change effects, namely how changes in resources affect their evolution. </w:t>
      </w:r>
      <w:r w:rsidR="00A964AF">
        <w:rPr>
          <w:lang w:val="en-AU"/>
        </w:rPr>
        <w:t>We</w:t>
      </w:r>
      <w:r w:rsidR="00493115">
        <w:rPr>
          <w:lang w:val="en-AU"/>
        </w:rPr>
        <w:t xml:space="preserve"> subject</w:t>
      </w:r>
      <w:r w:rsidR="00A964AF">
        <w:rPr>
          <w:lang w:val="en-AU"/>
        </w:rPr>
        <w:t>ed</w:t>
      </w:r>
      <w:r w:rsidR="00493115">
        <w:rPr>
          <w:lang w:val="en-AU"/>
        </w:rPr>
        <w:t xml:space="preserve"> copepod populations to either high-food or low-food environments</w:t>
      </w:r>
      <w:r w:rsidR="00276513">
        <w:rPr>
          <w:lang w:val="en-AU"/>
        </w:rPr>
        <w:t xml:space="preserve"> for </w:t>
      </w:r>
      <w:r w:rsidR="00374C03">
        <w:rPr>
          <w:lang w:val="en-AU"/>
        </w:rPr>
        <w:t xml:space="preserve">2 years </w:t>
      </w:r>
      <w:r w:rsidR="00276513">
        <w:rPr>
          <w:lang w:val="en-AU"/>
        </w:rPr>
        <w:t xml:space="preserve">and then used multigenerational </w:t>
      </w:r>
      <w:r w:rsidR="00FE24D0">
        <w:rPr>
          <w:lang w:val="en-AU"/>
        </w:rPr>
        <w:t>common garden experiment</w:t>
      </w:r>
      <w:r w:rsidR="00276513">
        <w:rPr>
          <w:lang w:val="en-AU"/>
        </w:rPr>
        <w:t>s</w:t>
      </w:r>
      <w:r w:rsidR="00A26429">
        <w:rPr>
          <w:lang w:val="en-AU"/>
        </w:rPr>
        <w:t xml:space="preserve"> </w:t>
      </w:r>
      <w:r w:rsidR="00FE24D0">
        <w:rPr>
          <w:lang w:val="en-AU"/>
        </w:rPr>
        <w:t xml:space="preserve">to </w:t>
      </w:r>
      <w:r w:rsidR="00276513">
        <w:rPr>
          <w:lang w:val="en-AU"/>
        </w:rPr>
        <w:t xml:space="preserve">examine how life histories have evolved independently of any </w:t>
      </w:r>
      <w:r w:rsidR="00C43DA3">
        <w:rPr>
          <w:lang w:val="en-AU"/>
        </w:rPr>
        <w:t>cross-generational parental effects</w:t>
      </w:r>
      <w:r w:rsidR="00C46DC5">
        <w:rPr>
          <w:lang w:val="en-AU"/>
        </w:rPr>
        <w:t xml:space="preserve"> </w:t>
      </w:r>
      <w:r w:rsidR="00C46DC5">
        <w:rPr>
          <w:lang w:val="en-AU"/>
        </w:rPr>
        <w:fldChar w:fldCharType="begin"/>
      </w:r>
      <w:r w:rsidR="00B540A9">
        <w:rPr>
          <w:lang w:val="en-AU"/>
        </w:rPr>
        <w:instrText xml:space="preserve"> ADDIN ZOTERO_ITEM CSL_CITATION {"citationID":"Dxvahlqj","properties":{"formattedCitation":"(Burgess &amp; Marshall 2014)","plainCitation":"(Burgess &amp; Marshall 2014)","noteIndex":0},"citationItems":[{"id":"t6eam7hd/iD9OExVW","uris":["http://zotero.org/users/4715950/items/TFL3UH5A"],"itemData":{"id":438,"type":"article-journal","container-title":"Oikos","DOI":"10.1111/oik.01235","ISSN":"00301299","issue":"7","language":"en","page":"769-776","source":"CrossRef","title":"Adaptive parental effects: the importance of estimating environmental predictability and offspring fitness appropriately","title-short":"Adaptive parental effects","volume":"123","author":[{"family":"Burgess","given":"Scott C."},{"family":"Marshall","given":"Dustin J."}],"issued":{"date-parts":[["2014",7]]}}}],"schema":"https://github.com/citation-style-language/schema/raw/master/csl-citation.json"} </w:instrText>
      </w:r>
      <w:r w:rsidR="00C46DC5">
        <w:rPr>
          <w:lang w:val="en-AU"/>
        </w:rPr>
        <w:fldChar w:fldCharType="separate"/>
      </w:r>
      <w:r w:rsidR="00B540A9" w:rsidRPr="00B540A9">
        <w:rPr>
          <w:rFonts w:ascii="Calibri" w:hAnsi="Calibri"/>
        </w:rPr>
        <w:t>(Burgess &amp; Marshall 2014)</w:t>
      </w:r>
      <w:r w:rsidR="00C46DC5">
        <w:rPr>
          <w:lang w:val="en-AU"/>
        </w:rPr>
        <w:fldChar w:fldCharType="end"/>
      </w:r>
      <w:r w:rsidR="00C43DA3">
        <w:rPr>
          <w:lang w:val="en-AU"/>
        </w:rPr>
        <w:t>.</w:t>
      </w:r>
    </w:p>
    <w:p w14:paraId="54F59ACD" w14:textId="043815D3" w:rsidR="00145F3B" w:rsidRPr="00761B8E" w:rsidRDefault="00145F3B" w:rsidP="003156FB">
      <w:pPr>
        <w:spacing w:line="480" w:lineRule="auto"/>
        <w:rPr>
          <w:b/>
          <w:bCs/>
          <w:lang w:val="en-AU"/>
        </w:rPr>
      </w:pPr>
      <w:r w:rsidRPr="00761B8E">
        <w:rPr>
          <w:b/>
          <w:bCs/>
          <w:lang w:val="en-AU"/>
        </w:rPr>
        <w:t>Methods</w:t>
      </w:r>
    </w:p>
    <w:p w14:paraId="7DF3D963" w14:textId="56A2056B" w:rsidR="00CA1651" w:rsidRPr="00761B8E" w:rsidRDefault="00CA1651" w:rsidP="003156FB">
      <w:pPr>
        <w:spacing w:line="480" w:lineRule="auto"/>
        <w:rPr>
          <w:i/>
          <w:iCs/>
          <w:lang w:val="en-AU"/>
        </w:rPr>
      </w:pPr>
      <w:r w:rsidRPr="00761B8E">
        <w:rPr>
          <w:i/>
          <w:iCs/>
          <w:lang w:val="en-AU"/>
        </w:rPr>
        <w:t>STUDY ORGANISM</w:t>
      </w:r>
    </w:p>
    <w:p w14:paraId="6381DA18" w14:textId="56C0A176" w:rsidR="00FE53E5" w:rsidRDefault="00EA3B49" w:rsidP="003156FB">
      <w:pPr>
        <w:spacing w:line="480" w:lineRule="auto"/>
        <w:rPr>
          <w:lang w:val="en-AU"/>
        </w:rPr>
      </w:pPr>
      <w:proofErr w:type="spellStart"/>
      <w:r>
        <w:rPr>
          <w:i/>
          <w:iCs/>
          <w:lang w:val="en-AU"/>
        </w:rPr>
        <w:t>Tisbe</w:t>
      </w:r>
      <w:proofErr w:type="spellEnd"/>
      <w:r>
        <w:rPr>
          <w:i/>
          <w:iCs/>
          <w:lang w:val="en-AU"/>
        </w:rPr>
        <w:t xml:space="preserve"> sp. </w:t>
      </w:r>
      <w:r>
        <w:rPr>
          <w:lang w:val="en-AU"/>
        </w:rPr>
        <w:t xml:space="preserve">is a littoral marine copepod from the </w:t>
      </w:r>
      <w:proofErr w:type="spellStart"/>
      <w:r>
        <w:rPr>
          <w:lang w:val="en-AU"/>
        </w:rPr>
        <w:t>Tisbidae</w:t>
      </w:r>
      <w:proofErr w:type="spellEnd"/>
      <w:r>
        <w:rPr>
          <w:lang w:val="en-AU"/>
        </w:rPr>
        <w:t xml:space="preserve"> family (Arthropoda: </w:t>
      </w:r>
      <w:proofErr w:type="spellStart"/>
      <w:r>
        <w:rPr>
          <w:lang w:val="en-AU"/>
        </w:rPr>
        <w:t>Harpacticoida</w:t>
      </w:r>
      <w:proofErr w:type="spellEnd"/>
      <w:r>
        <w:rPr>
          <w:lang w:val="en-AU"/>
        </w:rPr>
        <w:t xml:space="preserve">) that has not been resolved to species level in the Southern Ocean </w:t>
      </w:r>
      <w:r w:rsidR="00706556">
        <w:rPr>
          <w:lang w:val="en-AU"/>
        </w:rPr>
        <w:fldChar w:fldCharType="begin"/>
      </w:r>
      <w:r w:rsidR="00B540A9">
        <w:rPr>
          <w:lang w:val="en-AU"/>
        </w:rPr>
        <w:instrText xml:space="preserve"> ADDIN ZOTERO_ITEM CSL_CITATION {"citationID":"PMtfQ7Fd","properties":{"formattedCitation":"(Gangur &amp; Marshall 2020)","plainCitation":"(Gangur &amp; Marshall 2020)","noteIndex":0},"citationItems":[{"id":"t6eam7hd/PCzLbvWd","uris":["http://zotero.org/users/4715950/items/TL5E8256"],"itemData":{"id":"t6eam7hd/PCzLbvWd","type":"article-journal","container-title":"Marine Ecology Progress Series","page":"33–47","title":"Facultative feeding in a marine copepod: effects of larval food and temperature on performance","volume":"652","author":[{"family":"Gangur","given":"Alexander N"},{"family":"Marshall","given":"Dustin J"}],"issued":{"date-parts":[["2020"]]}}}],"schema":"https://github.com/citation-style-language/schema/raw/master/csl-citation.json"} </w:instrText>
      </w:r>
      <w:r w:rsidR="00706556">
        <w:rPr>
          <w:lang w:val="en-AU"/>
        </w:rPr>
        <w:fldChar w:fldCharType="separate"/>
      </w:r>
      <w:r w:rsidR="00B540A9" w:rsidRPr="00B540A9">
        <w:rPr>
          <w:rFonts w:ascii="Calibri" w:hAnsi="Calibri"/>
        </w:rPr>
        <w:t>(Gangur &amp; Marshall 2020)</w:t>
      </w:r>
      <w:r w:rsidR="00706556">
        <w:rPr>
          <w:lang w:val="en-AU"/>
        </w:rPr>
        <w:fldChar w:fldCharType="end"/>
      </w:r>
      <w:r>
        <w:rPr>
          <w:lang w:val="en-AU"/>
        </w:rPr>
        <w:t>. Our laboratory cultures were originally sampled</w:t>
      </w:r>
      <w:r w:rsidR="00735C2B">
        <w:rPr>
          <w:lang w:val="en-AU"/>
        </w:rPr>
        <w:t xml:space="preserve"> in 2017</w:t>
      </w:r>
      <w:r>
        <w:rPr>
          <w:lang w:val="en-AU"/>
        </w:rPr>
        <w:t xml:space="preserve"> from wild </w:t>
      </w:r>
      <w:r w:rsidR="00562215">
        <w:rPr>
          <w:lang w:val="en-AU"/>
        </w:rPr>
        <w:t>populations</w:t>
      </w:r>
      <w:r>
        <w:rPr>
          <w:lang w:val="en-AU"/>
        </w:rPr>
        <w:t xml:space="preserve"> </w:t>
      </w:r>
      <w:r w:rsidR="00FE53E5">
        <w:rPr>
          <w:lang w:val="en-AU"/>
        </w:rPr>
        <w:t xml:space="preserve">from Port Phillip Bay, </w:t>
      </w:r>
      <w:r>
        <w:rPr>
          <w:lang w:val="en-AU"/>
        </w:rPr>
        <w:t xml:space="preserve">Australia. </w:t>
      </w:r>
      <w:r w:rsidR="00FD209A">
        <w:rPr>
          <w:lang w:val="en-AU"/>
        </w:rPr>
        <w:t>Th</w:t>
      </w:r>
      <w:r w:rsidR="00A33622">
        <w:rPr>
          <w:lang w:val="en-AU"/>
        </w:rPr>
        <w:t xml:space="preserve">ese ancestral </w:t>
      </w:r>
      <w:r w:rsidR="00FD209A">
        <w:rPr>
          <w:lang w:val="en-AU"/>
        </w:rPr>
        <w:t xml:space="preserve">cultures </w:t>
      </w:r>
      <w:r w:rsidR="00C96951">
        <w:rPr>
          <w:lang w:val="en-AU"/>
        </w:rPr>
        <w:t>were</w:t>
      </w:r>
      <w:r w:rsidR="00FD209A">
        <w:rPr>
          <w:lang w:val="en-AU"/>
        </w:rPr>
        <w:t xml:space="preserve"> </w:t>
      </w:r>
      <w:r w:rsidR="00A33622">
        <w:rPr>
          <w:lang w:val="en-AU"/>
        </w:rPr>
        <w:t>maintained</w:t>
      </w:r>
      <w:r w:rsidR="00FD209A">
        <w:rPr>
          <w:lang w:val="en-AU"/>
        </w:rPr>
        <w:t xml:space="preserve"> in</w:t>
      </w:r>
      <w:r w:rsidR="005E3BAE">
        <w:rPr>
          <w:lang w:val="en-AU"/>
        </w:rPr>
        <w:t xml:space="preserve"> 500 mL mason</w:t>
      </w:r>
      <w:r w:rsidR="00FD209A">
        <w:rPr>
          <w:lang w:val="en-AU"/>
        </w:rPr>
        <w:t xml:space="preserve"> jars</w:t>
      </w:r>
      <w:r w:rsidR="00A33622">
        <w:rPr>
          <w:lang w:val="en-AU"/>
        </w:rPr>
        <w:t xml:space="preserve"> with biweekly cleaning and gentle oxygenation, </w:t>
      </w:r>
      <w:r w:rsidR="000025EC">
        <w:rPr>
          <w:lang w:val="en-AU"/>
        </w:rPr>
        <w:t xml:space="preserve">and water </w:t>
      </w:r>
      <w:r w:rsidR="004019D7">
        <w:rPr>
          <w:lang w:val="en-AU"/>
        </w:rPr>
        <w:t>replacement</w:t>
      </w:r>
      <w:r w:rsidR="000025EC">
        <w:rPr>
          <w:lang w:val="en-AU"/>
        </w:rPr>
        <w:t xml:space="preserve"> every two months with freshly pasteurised sea water (FSW).</w:t>
      </w:r>
      <w:r w:rsidR="005D5281">
        <w:rPr>
          <w:lang w:val="en-AU"/>
        </w:rPr>
        <w:t xml:space="preserve"> </w:t>
      </w:r>
      <w:r w:rsidR="004019D7">
        <w:rPr>
          <w:lang w:val="en-AU"/>
        </w:rPr>
        <w:t>All c</w:t>
      </w:r>
      <w:r w:rsidR="000025EC">
        <w:rPr>
          <w:lang w:val="en-AU"/>
        </w:rPr>
        <w:t>opepods</w:t>
      </w:r>
      <w:r w:rsidR="005E3BAE">
        <w:rPr>
          <w:lang w:val="en-AU"/>
        </w:rPr>
        <w:t xml:space="preserve"> </w:t>
      </w:r>
      <w:r w:rsidR="006E7F30">
        <w:rPr>
          <w:lang w:val="en-AU"/>
        </w:rPr>
        <w:t>were</w:t>
      </w:r>
      <w:r w:rsidR="00A33622">
        <w:rPr>
          <w:lang w:val="en-AU"/>
        </w:rPr>
        <w:t xml:space="preserve"> </w:t>
      </w:r>
      <w:r w:rsidR="004375FC">
        <w:rPr>
          <w:lang w:val="en-AU"/>
        </w:rPr>
        <w:t>reared on a</w:t>
      </w:r>
      <w:r w:rsidR="00FD209A">
        <w:rPr>
          <w:lang w:val="en-AU"/>
        </w:rPr>
        <w:t xml:space="preserve"> marine microalga </w:t>
      </w:r>
      <w:r w:rsidR="00BB3991">
        <w:rPr>
          <w:lang w:val="en-AU"/>
        </w:rPr>
        <w:t>(</w:t>
      </w:r>
      <w:proofErr w:type="spellStart"/>
      <w:r w:rsidR="00FD209A">
        <w:rPr>
          <w:i/>
          <w:iCs/>
          <w:lang w:val="en-AU"/>
        </w:rPr>
        <w:t>Dunaliella</w:t>
      </w:r>
      <w:proofErr w:type="spellEnd"/>
      <w:r w:rsidR="00FD209A">
        <w:rPr>
          <w:i/>
          <w:iCs/>
          <w:lang w:val="en-AU"/>
        </w:rPr>
        <w:t xml:space="preserve"> </w:t>
      </w:r>
      <w:proofErr w:type="spellStart"/>
      <w:r w:rsidR="00FD209A">
        <w:rPr>
          <w:i/>
          <w:iCs/>
          <w:lang w:val="en-AU"/>
        </w:rPr>
        <w:t>tertiolecta</w:t>
      </w:r>
      <w:proofErr w:type="spellEnd"/>
      <w:r w:rsidR="00BB3991">
        <w:rPr>
          <w:lang w:val="en-AU"/>
        </w:rPr>
        <w:t>)</w:t>
      </w:r>
      <w:r w:rsidR="00653D02">
        <w:rPr>
          <w:lang w:val="en-AU"/>
        </w:rPr>
        <w:t xml:space="preserve"> which in turn was cultured with F/2 medium</w:t>
      </w:r>
      <w:r w:rsidR="00E3420F">
        <w:rPr>
          <w:lang w:val="en-AU"/>
        </w:rPr>
        <w:t xml:space="preserve"> </w:t>
      </w:r>
      <w:r w:rsidR="00E3420F">
        <w:rPr>
          <w:lang w:val="en-AU"/>
        </w:rPr>
        <w:fldChar w:fldCharType="begin"/>
      </w:r>
      <w:r w:rsidR="00B540A9">
        <w:rPr>
          <w:lang w:val="en-AU"/>
        </w:rPr>
        <w:instrText xml:space="preserve"> ADDIN ZOTERO_ITEM CSL_CITATION {"citationID":"kCz11EcU","properties":{"formattedCitation":"(Guillard &amp; Ryther 1962)","plainCitation":"(Guillard &amp; Ryther 1962)","noteIndex":0},"citationItems":[{"id":"t6eam7hd/B57CUwIv","uris":["http://zotero.org/users/4715950/items/PT7C8NSJ"],"itemData":{"id":876,"type":"article-journal","container-title":"Canadian Journal of Microbiology","DOI":"10.1139/m62-029","ISSN":"0008-4166","issue":"2","journalAbbreviation":"Can. J. Microbiol.","note":"publisher: NRC Research Press","page":"229-239","source":"cdnsciencepub.com (Atypon)","title":"Studies of marine planktonic diatoms: i. cyclotella nana hustedt, and detonula confervacea (cleve) gran.","title-short":"Studies of marine planktonic diatoms","volume":"8","author":[{"family":"Guillard","given":"Robert R. L."},{"family":"Ryther","given":"John H."}],"issued":{"date-parts":[["1962",4]]}}}],"schema":"https://github.com/citation-style-language/schema/raw/master/csl-citation.json"} </w:instrText>
      </w:r>
      <w:r w:rsidR="00E3420F">
        <w:rPr>
          <w:lang w:val="en-AU"/>
        </w:rPr>
        <w:fldChar w:fldCharType="separate"/>
      </w:r>
      <w:r w:rsidR="00B540A9" w:rsidRPr="00B540A9">
        <w:rPr>
          <w:rFonts w:ascii="Calibri" w:hAnsi="Calibri"/>
        </w:rPr>
        <w:t>(Guillard &amp; Ryther 1962)</w:t>
      </w:r>
      <w:r w:rsidR="00E3420F">
        <w:rPr>
          <w:lang w:val="en-AU"/>
        </w:rPr>
        <w:fldChar w:fldCharType="end"/>
      </w:r>
      <w:r w:rsidR="004019D7">
        <w:rPr>
          <w:lang w:val="en-AU"/>
        </w:rPr>
        <w:t>, and ancestral stocks were fed at a rate of 2.475 x 10</w:t>
      </w:r>
      <w:r w:rsidR="004019D7">
        <w:rPr>
          <w:vertAlign w:val="superscript"/>
          <w:lang w:val="en-AU"/>
        </w:rPr>
        <w:t>9</w:t>
      </w:r>
      <w:r w:rsidR="004019D7">
        <w:rPr>
          <w:lang w:val="en-AU"/>
        </w:rPr>
        <w:t xml:space="preserve"> algae cells per litre of copepod culture per week.</w:t>
      </w:r>
    </w:p>
    <w:p w14:paraId="0A9995F0" w14:textId="793228EC" w:rsidR="00AB656A" w:rsidRPr="004375FC" w:rsidRDefault="00AB656A" w:rsidP="003156FB">
      <w:pPr>
        <w:spacing w:line="480" w:lineRule="auto"/>
        <w:rPr>
          <w:lang w:val="en-AU"/>
        </w:rPr>
      </w:pPr>
      <w:r>
        <w:rPr>
          <w:lang w:val="en-AU"/>
        </w:rPr>
        <w:t xml:space="preserve">Algae concentrate was prepared three times a week from freshly cultured </w:t>
      </w:r>
      <w:r>
        <w:rPr>
          <w:i/>
          <w:iCs/>
          <w:lang w:val="en-AU"/>
        </w:rPr>
        <w:t xml:space="preserve">D. </w:t>
      </w:r>
      <w:proofErr w:type="spellStart"/>
      <w:r>
        <w:rPr>
          <w:i/>
          <w:iCs/>
          <w:lang w:val="en-AU"/>
        </w:rPr>
        <w:t>tertiolecta</w:t>
      </w:r>
      <w:proofErr w:type="spellEnd"/>
      <w:r>
        <w:rPr>
          <w:lang w:val="en-AU"/>
        </w:rPr>
        <w:t xml:space="preserve">, and density of each algae culture was determined spectroscopically using a </w:t>
      </w:r>
      <w:proofErr w:type="spellStart"/>
      <w:r>
        <w:rPr>
          <w:lang w:val="en-AU"/>
        </w:rPr>
        <w:t>SPECTROstar</w:t>
      </w:r>
      <w:proofErr w:type="spellEnd"/>
      <w:r>
        <w:rPr>
          <w:lang w:val="en-AU"/>
        </w:rPr>
        <w:t xml:space="preserve"> Nano. Algae was concentrated into a pellet with centrifugation, the supernatant consisting of F/2 media was removed to minimise bacterial growth in copepod cultures, and the pellets were reconstituted in FSW</w:t>
      </w:r>
      <w:r w:rsidR="00D01F0D">
        <w:rPr>
          <w:lang w:val="en-AU"/>
        </w:rPr>
        <w:t xml:space="preserve"> at a fixed concentration of approximately 1</w:t>
      </w:r>
      <w:r w:rsidR="00406E48">
        <w:rPr>
          <w:lang w:val="en-AU"/>
        </w:rPr>
        <w:t xml:space="preserve">.1 x </w:t>
      </w:r>
      <w:r w:rsidR="00406E48" w:rsidRPr="00406E48">
        <w:rPr>
          <w:lang w:val="en-AU"/>
        </w:rPr>
        <w:t>10</w:t>
      </w:r>
      <w:r w:rsidR="005C27D8">
        <w:rPr>
          <w:vertAlign w:val="superscript"/>
          <w:lang w:val="en-AU"/>
        </w:rPr>
        <w:t>10</w:t>
      </w:r>
      <w:r w:rsidR="00D01F0D">
        <w:rPr>
          <w:lang w:val="en-AU"/>
        </w:rPr>
        <w:t xml:space="preserve"> </w:t>
      </w:r>
      <w:r w:rsidR="00D01F0D">
        <w:rPr>
          <w:i/>
          <w:iCs/>
          <w:lang w:val="en-AU"/>
        </w:rPr>
        <w:t xml:space="preserve">D. </w:t>
      </w:r>
      <w:proofErr w:type="spellStart"/>
      <w:r w:rsidR="00D01F0D">
        <w:rPr>
          <w:i/>
          <w:iCs/>
          <w:lang w:val="en-AU"/>
        </w:rPr>
        <w:t>tertiolecta</w:t>
      </w:r>
      <w:proofErr w:type="spellEnd"/>
      <w:r w:rsidR="00D01F0D">
        <w:rPr>
          <w:i/>
          <w:iCs/>
          <w:lang w:val="en-AU"/>
        </w:rPr>
        <w:t xml:space="preserve"> </w:t>
      </w:r>
      <w:r w:rsidR="00D01F0D">
        <w:rPr>
          <w:lang w:val="en-AU"/>
        </w:rPr>
        <w:t>cells/L.</w:t>
      </w:r>
      <w:r w:rsidR="00D03841">
        <w:rPr>
          <w:lang w:val="en-AU"/>
        </w:rPr>
        <w:t xml:space="preserve"> </w:t>
      </w:r>
      <w:r>
        <w:rPr>
          <w:lang w:val="en-AU"/>
        </w:rPr>
        <w:t>Food dosing was</w:t>
      </w:r>
      <w:r w:rsidR="00D01F0D">
        <w:rPr>
          <w:lang w:val="en-AU"/>
        </w:rPr>
        <w:t xml:space="preserve"> performed </w:t>
      </w:r>
      <w:r w:rsidR="00D01F0D">
        <w:rPr>
          <w:lang w:val="en-AU"/>
        </w:rPr>
        <w:lastRenderedPageBreak/>
        <w:t>manually using a serological pipette controller for ancestral stocks</w:t>
      </w:r>
      <w:r w:rsidR="00F040C4">
        <w:rPr>
          <w:lang w:val="en-AU"/>
        </w:rPr>
        <w:t>.</w:t>
      </w:r>
      <w:r w:rsidR="00D01F0D">
        <w:rPr>
          <w:lang w:val="en-AU"/>
        </w:rPr>
        <w:t xml:space="preserve"> </w:t>
      </w:r>
      <w:r w:rsidR="00F040C4">
        <w:rPr>
          <w:lang w:val="en-AU"/>
        </w:rPr>
        <w:t xml:space="preserve">For experimental cultures housed in </w:t>
      </w:r>
      <w:r w:rsidR="0092292F">
        <w:rPr>
          <w:lang w:val="en-AU"/>
        </w:rPr>
        <w:t>flow-through culture vessels</w:t>
      </w:r>
      <w:r w:rsidR="00F040C4">
        <w:rPr>
          <w:lang w:val="en-AU"/>
        </w:rPr>
        <w:t xml:space="preserve"> (see Experimental Evolution), feeding was</w:t>
      </w:r>
      <w:r>
        <w:rPr>
          <w:lang w:val="en-AU"/>
        </w:rPr>
        <w:t xml:space="preserve"> automated using </w:t>
      </w:r>
      <w:proofErr w:type="spellStart"/>
      <w:r>
        <w:rPr>
          <w:lang w:val="en-AU"/>
        </w:rPr>
        <w:t>Kamoer</w:t>
      </w:r>
      <w:proofErr w:type="spellEnd"/>
      <w:r>
        <w:rPr>
          <w:lang w:val="en-AU"/>
        </w:rPr>
        <w:t xml:space="preserve"> X4 peristaltic dosing pumps</w:t>
      </w:r>
      <w:r w:rsidR="00D01F0D">
        <w:rPr>
          <w:lang w:val="en-AU"/>
        </w:rPr>
        <w:t>. Pumps</w:t>
      </w:r>
      <w:r>
        <w:rPr>
          <w:lang w:val="en-AU"/>
        </w:rPr>
        <w:t xml:space="preserve"> provisioned</w:t>
      </w:r>
      <w:r w:rsidR="00D01F0D">
        <w:rPr>
          <w:lang w:val="en-AU"/>
        </w:rPr>
        <w:t xml:space="preserve"> </w:t>
      </w:r>
      <w:r w:rsidR="00D03841">
        <w:rPr>
          <w:lang w:val="en-AU"/>
        </w:rPr>
        <w:t>algae concentrate</w:t>
      </w:r>
      <w:r>
        <w:rPr>
          <w:lang w:val="en-AU"/>
        </w:rPr>
        <w:t xml:space="preserve"> semi-continuously (12 times a day)</w:t>
      </w:r>
      <w:r w:rsidR="00A2003D">
        <w:rPr>
          <w:lang w:val="en-AU"/>
        </w:rPr>
        <w:t>,</w:t>
      </w:r>
      <w:r w:rsidR="00D03841">
        <w:rPr>
          <w:lang w:val="en-AU"/>
        </w:rPr>
        <w:t xml:space="preserve"> while manual feeding was performed in a single pulse once a day, on weekdays only (no dosing on weekends).</w:t>
      </w:r>
    </w:p>
    <w:p w14:paraId="38EED577" w14:textId="39EECDAA" w:rsidR="00EA3B49" w:rsidRPr="00761B8E" w:rsidRDefault="00EA3B49" w:rsidP="003156FB">
      <w:pPr>
        <w:spacing w:line="480" w:lineRule="auto"/>
        <w:rPr>
          <w:i/>
          <w:iCs/>
          <w:lang w:val="en-AU"/>
        </w:rPr>
      </w:pPr>
      <w:r w:rsidRPr="00761B8E">
        <w:rPr>
          <w:i/>
          <w:iCs/>
          <w:lang w:val="en-AU"/>
        </w:rPr>
        <w:t>EXPERIMENTAL EVOLUTION</w:t>
      </w:r>
    </w:p>
    <w:p w14:paraId="1954CB2D" w14:textId="3942A04A" w:rsidR="00892FEC" w:rsidRPr="00761B8E" w:rsidRDefault="00892FEC" w:rsidP="003156FB">
      <w:pPr>
        <w:spacing w:line="480" w:lineRule="auto"/>
        <w:rPr>
          <w:i/>
          <w:iCs/>
          <w:lang w:val="en-AU"/>
        </w:rPr>
      </w:pPr>
      <w:r w:rsidRPr="00761B8E">
        <w:rPr>
          <w:i/>
          <w:iCs/>
          <w:lang w:val="en-AU"/>
        </w:rPr>
        <w:t>Experimental design</w:t>
      </w:r>
    </w:p>
    <w:p w14:paraId="66B17B45" w14:textId="1539FB2B" w:rsidR="00284255" w:rsidRDefault="00832FC3" w:rsidP="003156FB">
      <w:pPr>
        <w:spacing w:line="480" w:lineRule="auto"/>
        <w:rPr>
          <w:lang w:val="en-AU"/>
        </w:rPr>
      </w:pPr>
      <w:r>
        <w:rPr>
          <w:lang w:val="en-AU"/>
        </w:rPr>
        <w:t xml:space="preserve">Ancestral stocks were divided </w:t>
      </w:r>
      <w:r w:rsidR="00355100">
        <w:rPr>
          <w:lang w:val="en-AU"/>
        </w:rPr>
        <w:t>between two treatments</w:t>
      </w:r>
      <w:r w:rsidR="007E050D">
        <w:rPr>
          <w:lang w:val="en-AU"/>
        </w:rPr>
        <w:t xml:space="preserve"> – </w:t>
      </w:r>
      <w:r w:rsidR="00355100">
        <w:rPr>
          <w:lang w:val="en-AU"/>
        </w:rPr>
        <w:t>high</w:t>
      </w:r>
      <w:r w:rsidR="007E050D">
        <w:rPr>
          <w:lang w:val="en-AU"/>
        </w:rPr>
        <w:t>-</w:t>
      </w:r>
      <w:r w:rsidR="00355100">
        <w:rPr>
          <w:lang w:val="en-AU"/>
        </w:rPr>
        <w:t>food and low</w:t>
      </w:r>
      <w:r w:rsidR="007E050D">
        <w:rPr>
          <w:lang w:val="en-AU"/>
        </w:rPr>
        <w:t>-</w:t>
      </w:r>
      <w:r w:rsidR="00355100">
        <w:rPr>
          <w:lang w:val="en-AU"/>
        </w:rPr>
        <w:t>food environments</w:t>
      </w:r>
      <w:r w:rsidR="007E050D">
        <w:rPr>
          <w:lang w:val="en-AU"/>
        </w:rPr>
        <w:t xml:space="preserve"> – </w:t>
      </w:r>
      <w:r w:rsidR="006D3E65">
        <w:rPr>
          <w:lang w:val="en-AU"/>
        </w:rPr>
        <w:t>which differed</w:t>
      </w:r>
      <w:r w:rsidR="00355100">
        <w:rPr>
          <w:lang w:val="en-AU"/>
        </w:rPr>
        <w:t xml:space="preserve"> in their rate of food supply</w:t>
      </w:r>
      <w:r w:rsidR="00CE4683">
        <w:rPr>
          <w:lang w:val="en-AU"/>
        </w:rPr>
        <w:t xml:space="preserve"> (of </w:t>
      </w:r>
      <w:r w:rsidR="00CE4683">
        <w:rPr>
          <w:i/>
          <w:iCs/>
          <w:lang w:val="en-AU"/>
        </w:rPr>
        <w:t xml:space="preserve">D. </w:t>
      </w:r>
      <w:proofErr w:type="spellStart"/>
      <w:r w:rsidR="00CE4683">
        <w:rPr>
          <w:i/>
          <w:iCs/>
          <w:lang w:val="en-AU"/>
        </w:rPr>
        <w:t>tertiolecta</w:t>
      </w:r>
      <w:proofErr w:type="spellEnd"/>
      <w:r w:rsidR="00CE4683">
        <w:rPr>
          <w:i/>
          <w:iCs/>
          <w:lang w:val="en-AU"/>
        </w:rPr>
        <w:t xml:space="preserve"> cells</w:t>
      </w:r>
      <w:r w:rsidR="00CE4683">
        <w:rPr>
          <w:lang w:val="en-AU"/>
        </w:rPr>
        <w:t>)</w:t>
      </w:r>
      <w:r w:rsidR="00355100">
        <w:rPr>
          <w:lang w:val="en-AU"/>
        </w:rPr>
        <w:t xml:space="preserve"> by an order of magnitude.</w:t>
      </w:r>
      <w:r w:rsidR="00284255" w:rsidRPr="00284255">
        <w:rPr>
          <w:lang w:val="en-AU"/>
        </w:rPr>
        <w:t xml:space="preserve"> </w:t>
      </w:r>
      <w:r w:rsidR="00284255">
        <w:rPr>
          <w:lang w:val="en-AU"/>
        </w:rPr>
        <w:t>In total, 20 copepod cultures were subjected to experimental evolution, consisting of 10 high-food and 10 low-food replicates reared in separate glass pressure</w:t>
      </w:r>
      <w:r w:rsidR="00E623F4">
        <w:rPr>
          <w:lang w:val="en-AU"/>
        </w:rPr>
        <w:t>-</w:t>
      </w:r>
      <w:r w:rsidR="00284255">
        <w:rPr>
          <w:lang w:val="en-AU"/>
        </w:rPr>
        <w:t xml:space="preserve">equalising dropping funnels. </w:t>
      </w:r>
      <w:r w:rsidR="00287328">
        <w:rPr>
          <w:lang w:val="en-AU"/>
        </w:rPr>
        <w:t>O</w:t>
      </w:r>
      <w:r w:rsidR="00284255">
        <w:rPr>
          <w:lang w:val="en-AU"/>
        </w:rPr>
        <w:t xml:space="preserve">ne low-food replicate went extinct </w:t>
      </w:r>
      <w:r w:rsidR="00287328">
        <w:rPr>
          <w:lang w:val="en-AU"/>
        </w:rPr>
        <w:t xml:space="preserve">one year into the experiment </w:t>
      </w:r>
      <w:r w:rsidR="00284255">
        <w:rPr>
          <w:lang w:val="en-AU"/>
        </w:rPr>
        <w:t>due to bacterial contamination</w:t>
      </w:r>
      <w:r w:rsidR="003A164E">
        <w:rPr>
          <w:lang w:val="en-AU"/>
        </w:rPr>
        <w:t>.</w:t>
      </w:r>
    </w:p>
    <w:p w14:paraId="7D7B6D4F" w14:textId="172D489B" w:rsidR="00947C44" w:rsidRDefault="0059201D" w:rsidP="003156FB">
      <w:pPr>
        <w:spacing w:line="480" w:lineRule="auto"/>
        <w:rPr>
          <w:lang w:val="en-AU"/>
        </w:rPr>
      </w:pPr>
      <w:r>
        <w:rPr>
          <w:lang w:val="en-AU"/>
        </w:rPr>
        <w:t>High and low food rates were determined through pilot experiments in 2018</w:t>
      </w:r>
      <w:r>
        <w:rPr>
          <w:i/>
          <w:iCs/>
          <w:lang w:val="en-AU"/>
        </w:rPr>
        <w:t>.</w:t>
      </w:r>
      <w:r w:rsidR="00CE4683">
        <w:rPr>
          <w:lang w:val="en-AU"/>
        </w:rPr>
        <w:t xml:space="preserve"> Accordingly, three food supply rates</w:t>
      </w:r>
      <w:r w:rsidR="0028518D">
        <w:rPr>
          <w:lang w:val="en-AU"/>
        </w:rPr>
        <w:t xml:space="preserve"> </w:t>
      </w:r>
      <w:r w:rsidR="00CE4683">
        <w:rPr>
          <w:lang w:val="en-AU"/>
        </w:rPr>
        <w:t xml:space="preserve">were used throughout experimental evolution and common gardening: high </w:t>
      </w:r>
      <w:r w:rsidR="0028518D">
        <w:rPr>
          <w:lang w:val="en-AU"/>
        </w:rPr>
        <w:t>(4.5 x 10</w:t>
      </w:r>
      <w:r w:rsidR="0028518D">
        <w:rPr>
          <w:vertAlign w:val="superscript"/>
          <w:lang w:val="en-AU"/>
        </w:rPr>
        <w:t>9</w:t>
      </w:r>
      <w:r w:rsidR="00A2003D">
        <w:rPr>
          <w:lang w:val="en-AU"/>
        </w:rPr>
        <w:t xml:space="preserve"> algae cells per litre of copepod culture per week</w:t>
      </w:r>
      <w:r w:rsidR="0028518D">
        <w:rPr>
          <w:lang w:val="en-AU"/>
        </w:rPr>
        <w:t>)</w:t>
      </w:r>
      <w:r w:rsidR="00CE4683">
        <w:rPr>
          <w:lang w:val="en-AU"/>
        </w:rPr>
        <w:t xml:space="preserve"> intermediate</w:t>
      </w:r>
      <w:r w:rsidR="00F53C1C">
        <w:rPr>
          <w:lang w:val="en-AU"/>
        </w:rPr>
        <w:t>/ancestral</w:t>
      </w:r>
      <w:r w:rsidR="0028518D">
        <w:rPr>
          <w:lang w:val="en-AU"/>
        </w:rPr>
        <w:t xml:space="preserve"> (2.475 x 10</w:t>
      </w:r>
      <w:r w:rsidR="0028518D">
        <w:rPr>
          <w:vertAlign w:val="superscript"/>
          <w:lang w:val="en-AU"/>
        </w:rPr>
        <w:t>9</w:t>
      </w:r>
      <w:r w:rsidR="00A2003D">
        <w:rPr>
          <w:vertAlign w:val="superscript"/>
          <w:lang w:val="en-AU"/>
        </w:rPr>
        <w:t xml:space="preserve"> </w:t>
      </w:r>
      <w:r w:rsidR="00A2003D">
        <w:rPr>
          <w:lang w:val="en-AU"/>
        </w:rPr>
        <w:t>algae cells per litre of copepod culture per week</w:t>
      </w:r>
      <w:r w:rsidR="0028518D">
        <w:rPr>
          <w:lang w:val="en-AU"/>
        </w:rPr>
        <w:t>)</w:t>
      </w:r>
      <w:r w:rsidR="00CE4683">
        <w:rPr>
          <w:lang w:val="en-AU"/>
        </w:rPr>
        <w:t>, and low (</w:t>
      </w:r>
      <w:r w:rsidR="0028518D">
        <w:rPr>
          <w:lang w:val="en-AU"/>
        </w:rPr>
        <w:t>4.5 x 10</w:t>
      </w:r>
      <w:r w:rsidR="0028518D">
        <w:rPr>
          <w:vertAlign w:val="superscript"/>
          <w:lang w:val="en-AU"/>
        </w:rPr>
        <w:t>8</w:t>
      </w:r>
      <w:r w:rsidR="00A2003D">
        <w:rPr>
          <w:vertAlign w:val="superscript"/>
          <w:lang w:val="en-AU"/>
        </w:rPr>
        <w:t xml:space="preserve"> </w:t>
      </w:r>
      <w:r w:rsidR="00A2003D">
        <w:rPr>
          <w:lang w:val="en-AU"/>
        </w:rPr>
        <w:t>algae cells per litre of copepod culture per week</w:t>
      </w:r>
      <w:r w:rsidR="00CE4683">
        <w:rPr>
          <w:lang w:val="en-AU"/>
        </w:rPr>
        <w:t>).</w:t>
      </w:r>
      <w:r w:rsidR="00CC2B3B">
        <w:rPr>
          <w:lang w:val="en-AU"/>
        </w:rPr>
        <w:t xml:space="preserve"> </w:t>
      </w:r>
      <w:r w:rsidR="006C1B18">
        <w:rPr>
          <w:lang w:val="en-AU"/>
        </w:rPr>
        <w:t>Cultures were organised into</w:t>
      </w:r>
      <w:r w:rsidR="00284255">
        <w:rPr>
          <w:lang w:val="en-AU"/>
        </w:rPr>
        <w:t xml:space="preserve"> 5</w:t>
      </w:r>
      <w:r w:rsidR="00330AFE">
        <w:rPr>
          <w:lang w:val="en-AU"/>
        </w:rPr>
        <w:t xml:space="preserve"> feeding</w:t>
      </w:r>
      <w:r w:rsidR="006C1B18">
        <w:rPr>
          <w:lang w:val="en-AU"/>
        </w:rPr>
        <w:t xml:space="preserve"> blocks of four (</w:t>
      </w:r>
      <w:r w:rsidR="00947C44">
        <w:rPr>
          <w:lang w:val="en-AU"/>
        </w:rPr>
        <w:t xml:space="preserve">in a randomised sequence of </w:t>
      </w:r>
      <w:r w:rsidR="006C1B18">
        <w:rPr>
          <w:lang w:val="en-AU"/>
        </w:rPr>
        <w:t xml:space="preserve">2 high-food and 2 low-food replicates) </w:t>
      </w:r>
      <w:r>
        <w:rPr>
          <w:lang w:val="en-AU"/>
        </w:rPr>
        <w:t>due to spatial constraints</w:t>
      </w:r>
      <w:r w:rsidR="00330AFE">
        <w:rPr>
          <w:lang w:val="en-AU"/>
        </w:rPr>
        <w:t>.</w:t>
      </w:r>
      <w:r>
        <w:rPr>
          <w:lang w:val="en-AU"/>
        </w:rPr>
        <w:t xml:space="preserve"> </w:t>
      </w:r>
      <w:r w:rsidR="00330AFE">
        <w:rPr>
          <w:lang w:val="en-AU"/>
        </w:rPr>
        <w:t>Each block</w:t>
      </w:r>
      <w:r w:rsidR="006E1C0B">
        <w:rPr>
          <w:lang w:val="en-AU"/>
        </w:rPr>
        <w:t xml:space="preserve"> </w:t>
      </w:r>
      <w:r w:rsidR="00330AFE">
        <w:rPr>
          <w:lang w:val="en-AU"/>
        </w:rPr>
        <w:t>was</w:t>
      </w:r>
      <w:r>
        <w:rPr>
          <w:lang w:val="en-AU"/>
        </w:rPr>
        <w:t xml:space="preserve"> provisioned food from</w:t>
      </w:r>
      <w:r w:rsidR="00330AFE">
        <w:rPr>
          <w:lang w:val="en-AU"/>
        </w:rPr>
        <w:t xml:space="preserve"> a</w:t>
      </w:r>
      <w:r>
        <w:rPr>
          <w:lang w:val="en-AU"/>
        </w:rPr>
        <w:t xml:space="preserve"> separate algae reservoir and </w:t>
      </w:r>
      <w:r w:rsidR="00330AFE">
        <w:rPr>
          <w:lang w:val="en-AU"/>
        </w:rPr>
        <w:t>separate</w:t>
      </w:r>
      <w:r w:rsidR="007B2F53">
        <w:rPr>
          <w:lang w:val="en-AU"/>
        </w:rPr>
        <w:t xml:space="preserve"> peristaltic</w:t>
      </w:r>
      <w:r w:rsidR="00330AFE">
        <w:rPr>
          <w:lang w:val="en-AU"/>
        </w:rPr>
        <w:t xml:space="preserve"> </w:t>
      </w:r>
      <w:r>
        <w:rPr>
          <w:lang w:val="en-AU"/>
        </w:rPr>
        <w:t>dosing pumps</w:t>
      </w:r>
      <w:r w:rsidR="006C03C6">
        <w:rPr>
          <w:lang w:val="en-AU"/>
        </w:rPr>
        <w:t xml:space="preserve"> for</w:t>
      </w:r>
      <w:r>
        <w:rPr>
          <w:lang w:val="en-AU"/>
        </w:rPr>
        <w:t xml:space="preserve"> redundancy (</w:t>
      </w:r>
      <w:r w:rsidR="00A15DFB">
        <w:rPr>
          <w:lang w:val="en-AU"/>
        </w:rPr>
        <w:t>e.g.,</w:t>
      </w:r>
      <w:r>
        <w:rPr>
          <w:lang w:val="en-AU"/>
        </w:rPr>
        <w:t xml:space="preserve"> in case of pump failure or food contamination).</w:t>
      </w:r>
      <w:r w:rsidR="007B2F53">
        <w:rPr>
          <w:lang w:val="en-AU"/>
        </w:rPr>
        <w:t xml:space="preserve"> Algae and FSW reservoirs were covered to minimise evaporation and cleaned weekly to minimise build-up of waste and pathogens, and algae was kept well-mixed using magnetic stirrers.</w:t>
      </w:r>
      <w:r w:rsidR="00DB6E42">
        <w:rPr>
          <w:lang w:val="en-AU"/>
        </w:rPr>
        <w:t xml:space="preserve"> Both high-food and low-food treatments received a total inflow of 80mL per litre of culture per day (on weekdays only, no dosing on weekends). </w:t>
      </w:r>
      <w:r w:rsidR="007B2F53">
        <w:rPr>
          <w:lang w:val="en-AU"/>
        </w:rPr>
        <w:t>High-food treatments were dosed with 80mL of algae concentrate per day,</w:t>
      </w:r>
      <w:r w:rsidR="00DB6E42">
        <w:rPr>
          <w:lang w:val="en-AU"/>
        </w:rPr>
        <w:t xml:space="preserve"> while</w:t>
      </w:r>
      <w:r w:rsidR="007B2F53">
        <w:rPr>
          <w:lang w:val="en-AU"/>
        </w:rPr>
        <w:t xml:space="preserve"> low-food treatments received 8 mL of algae </w:t>
      </w:r>
      <w:r w:rsidR="007B2F53">
        <w:rPr>
          <w:lang w:val="en-AU"/>
        </w:rPr>
        <w:lastRenderedPageBreak/>
        <w:t>concentrate and 72mL of FSW</w:t>
      </w:r>
      <w:r w:rsidR="00287328">
        <w:rPr>
          <w:lang w:val="en-AU"/>
        </w:rPr>
        <w:t xml:space="preserve"> (i.e. 10% of the high food regime)</w:t>
      </w:r>
      <w:r w:rsidR="007B2F53">
        <w:rPr>
          <w:lang w:val="en-AU"/>
        </w:rPr>
        <w:t>.</w:t>
      </w:r>
      <w:r w:rsidR="00947C44">
        <w:rPr>
          <w:lang w:val="en-AU"/>
        </w:rPr>
        <w:t xml:space="preserve"> </w:t>
      </w:r>
      <w:r w:rsidR="00287328">
        <w:rPr>
          <w:lang w:val="en-AU"/>
        </w:rPr>
        <w:t>P</w:t>
      </w:r>
      <w:r w:rsidR="007B2F53">
        <w:rPr>
          <w:lang w:val="en-AU"/>
        </w:rPr>
        <w:t xml:space="preserve">ilot work </w:t>
      </w:r>
      <w:r w:rsidR="00287328">
        <w:rPr>
          <w:lang w:val="en-AU"/>
        </w:rPr>
        <w:t>indicated that very few adult copepods were lost at this rate of inflow-outflow.</w:t>
      </w:r>
    </w:p>
    <w:p w14:paraId="02D0FE94" w14:textId="44F1089E" w:rsidR="00892FEC" w:rsidRPr="00761B8E" w:rsidRDefault="00892FEC" w:rsidP="003156FB">
      <w:pPr>
        <w:spacing w:line="480" w:lineRule="auto"/>
        <w:rPr>
          <w:i/>
          <w:iCs/>
          <w:lang w:val="en-AU"/>
        </w:rPr>
      </w:pPr>
      <w:r w:rsidRPr="00761B8E">
        <w:rPr>
          <w:i/>
          <w:iCs/>
          <w:lang w:val="en-AU"/>
        </w:rPr>
        <w:t>Initiating evolutionary lineages</w:t>
      </w:r>
    </w:p>
    <w:p w14:paraId="6706B8FA" w14:textId="0C35D34C" w:rsidR="00250D49" w:rsidRDefault="008E3AC8" w:rsidP="003156FB">
      <w:pPr>
        <w:spacing w:line="480" w:lineRule="auto"/>
        <w:rPr>
          <w:lang w:val="en-AU"/>
        </w:rPr>
      </w:pPr>
      <w:r>
        <w:rPr>
          <w:lang w:val="en-AU"/>
        </w:rPr>
        <w:t>Experimental evolution commenced on the 13</w:t>
      </w:r>
      <w:r w:rsidRPr="00832FC3">
        <w:rPr>
          <w:vertAlign w:val="superscript"/>
          <w:lang w:val="en-AU"/>
        </w:rPr>
        <w:t>th</w:t>
      </w:r>
      <w:r>
        <w:rPr>
          <w:lang w:val="en-AU"/>
        </w:rPr>
        <w:t xml:space="preserve"> of October 2018 at Monash University Clayton Campus, Melbourne, Australia.</w:t>
      </w:r>
      <w:r w:rsidR="006C19CB">
        <w:rPr>
          <w:lang w:val="en-AU"/>
        </w:rPr>
        <w:t xml:space="preserve"> Starting one month </w:t>
      </w:r>
      <w:r w:rsidR="00832FC3">
        <w:rPr>
          <w:lang w:val="en-AU"/>
        </w:rPr>
        <w:t xml:space="preserve">prior to experimental evolution, ancestral stocks were </w:t>
      </w:r>
      <w:r w:rsidR="006C19CB">
        <w:rPr>
          <w:lang w:val="en-AU"/>
        </w:rPr>
        <w:t>reared</w:t>
      </w:r>
      <w:r w:rsidR="00832FC3">
        <w:rPr>
          <w:lang w:val="en-AU"/>
        </w:rPr>
        <w:t xml:space="preserve"> in 1L </w:t>
      </w:r>
      <w:r w:rsidR="008D509C">
        <w:rPr>
          <w:lang w:val="en-AU"/>
        </w:rPr>
        <w:t xml:space="preserve">Schott bottles at </w:t>
      </w:r>
      <w:r w:rsidR="00517C27">
        <w:rPr>
          <w:lang w:val="en-AU"/>
        </w:rPr>
        <w:t>an</w:t>
      </w:r>
      <w:r w:rsidR="008D509C">
        <w:rPr>
          <w:lang w:val="en-AU"/>
        </w:rPr>
        <w:t xml:space="preserve"> intermediate food </w:t>
      </w:r>
      <w:r w:rsidR="00D82699">
        <w:rPr>
          <w:lang w:val="en-AU"/>
        </w:rPr>
        <w:t>supply rate</w:t>
      </w:r>
      <w:r w:rsidR="00012C37">
        <w:rPr>
          <w:lang w:val="en-AU"/>
        </w:rPr>
        <w:t xml:space="preserve"> (2.475 x 10</w:t>
      </w:r>
      <w:r w:rsidR="00012C37">
        <w:rPr>
          <w:vertAlign w:val="superscript"/>
          <w:lang w:val="en-AU"/>
        </w:rPr>
        <w:t xml:space="preserve">9 </w:t>
      </w:r>
      <w:r w:rsidR="00012C37">
        <w:rPr>
          <w:lang w:val="en-AU"/>
        </w:rPr>
        <w:t>cells per litre per week)</w:t>
      </w:r>
      <w:r w:rsidR="00D82699">
        <w:rPr>
          <w:lang w:val="en-AU"/>
        </w:rPr>
        <w:t>.</w:t>
      </w:r>
      <w:r w:rsidR="008D509C">
        <w:rPr>
          <w:lang w:val="en-AU"/>
        </w:rPr>
        <w:t xml:space="preserve"> </w:t>
      </w:r>
      <w:r w:rsidR="006C19CB">
        <w:rPr>
          <w:lang w:val="en-AU"/>
        </w:rPr>
        <w:t xml:space="preserve">When experimental evolution commenced, these founding cultures were mixed </w:t>
      </w:r>
      <w:r w:rsidR="0041161A">
        <w:rPr>
          <w:lang w:val="en-AU"/>
        </w:rPr>
        <w:t>and then divided into 12 equal fractions using a Folsom plankton splitter. 10 fractions were split again into 20 replicates and randomly allocated to high-food or low-food</w:t>
      </w:r>
      <w:r w:rsidR="006C19CB">
        <w:rPr>
          <w:lang w:val="en-AU"/>
        </w:rPr>
        <w:t xml:space="preserve"> </w:t>
      </w:r>
      <w:r w:rsidR="0041161A">
        <w:rPr>
          <w:lang w:val="en-AU"/>
        </w:rPr>
        <w:t xml:space="preserve">treatments. </w:t>
      </w:r>
      <w:r w:rsidR="00CD0C4F">
        <w:rPr>
          <w:lang w:val="en-AU"/>
        </w:rPr>
        <w:t>The fractions</w:t>
      </w:r>
      <w:r w:rsidR="006D3E65">
        <w:rPr>
          <w:lang w:val="en-AU"/>
        </w:rPr>
        <w:t xml:space="preserve"> were transferred to 1L glass </w:t>
      </w:r>
      <w:r w:rsidR="0092292F">
        <w:rPr>
          <w:lang w:val="en-AU"/>
        </w:rPr>
        <w:t>flow-through culture vessels</w:t>
      </w:r>
      <w:r w:rsidR="00F62690">
        <w:rPr>
          <w:lang w:val="en-AU"/>
        </w:rPr>
        <w:t xml:space="preserve"> </w:t>
      </w:r>
      <w:r w:rsidR="000B0F20">
        <w:rPr>
          <w:lang w:val="en-AU"/>
        </w:rPr>
        <w:t>and topped up to 1L with FSW</w:t>
      </w:r>
      <w:r w:rsidR="001A00AB">
        <w:rPr>
          <w:lang w:val="en-AU"/>
        </w:rPr>
        <w:t xml:space="preserve">. </w:t>
      </w:r>
      <w:r w:rsidR="00EC00C5">
        <w:rPr>
          <w:lang w:val="en-AU"/>
        </w:rPr>
        <w:t xml:space="preserve">Differential food supply was </w:t>
      </w:r>
      <w:r w:rsidR="00FE53E5">
        <w:rPr>
          <w:lang w:val="en-AU"/>
        </w:rPr>
        <w:t xml:space="preserve">ramped up </w:t>
      </w:r>
      <w:r w:rsidR="00EC00C5">
        <w:rPr>
          <w:lang w:val="en-AU"/>
        </w:rPr>
        <w:t>gradually, with</w:t>
      </w:r>
      <w:r w:rsidR="004D1C90">
        <w:rPr>
          <w:lang w:val="en-AU"/>
        </w:rPr>
        <w:t xml:space="preserve"> </w:t>
      </w:r>
      <w:r w:rsidR="00EC00C5">
        <w:rPr>
          <w:lang w:val="en-AU"/>
        </w:rPr>
        <w:t xml:space="preserve">high and low food treatments receiving the same intermediate rate of supply for the first week, </w:t>
      </w:r>
      <w:r w:rsidR="0059201D">
        <w:rPr>
          <w:lang w:val="en-AU"/>
        </w:rPr>
        <w:t xml:space="preserve">partial treatments in week </w:t>
      </w:r>
      <w:r w:rsidR="0059201D" w:rsidRPr="00512027">
        <w:rPr>
          <w:lang w:val="en-AU"/>
        </w:rPr>
        <w:t>two (</w:t>
      </w:r>
      <w:r w:rsidR="00512027" w:rsidRPr="00512027">
        <w:rPr>
          <w:lang w:val="en-AU"/>
        </w:rPr>
        <w:t>3</w:t>
      </w:r>
      <w:r w:rsidR="00BB115E">
        <w:rPr>
          <w:lang w:val="en-AU"/>
        </w:rPr>
        <w:t>.</w:t>
      </w:r>
      <w:r w:rsidR="00512027" w:rsidRPr="00512027">
        <w:rPr>
          <w:lang w:val="en-AU"/>
        </w:rPr>
        <w:t>5</w:t>
      </w:r>
      <w:r w:rsidR="00BB115E">
        <w:rPr>
          <w:lang w:val="en-AU"/>
        </w:rPr>
        <w:t xml:space="preserve"> x 10</w:t>
      </w:r>
      <w:r w:rsidR="00BB115E">
        <w:rPr>
          <w:vertAlign w:val="superscript"/>
          <w:lang w:val="en-AU"/>
        </w:rPr>
        <w:t>9</w:t>
      </w:r>
      <w:r w:rsidR="00C46321" w:rsidRPr="00512027">
        <w:rPr>
          <w:lang w:val="en-AU"/>
        </w:rPr>
        <w:t xml:space="preserve"> and </w:t>
      </w:r>
      <w:r w:rsidR="00D07592" w:rsidRPr="00D07592">
        <w:rPr>
          <w:lang w:val="en-AU"/>
        </w:rPr>
        <w:t>1</w:t>
      </w:r>
      <w:r w:rsidR="00BB115E">
        <w:rPr>
          <w:lang w:val="en-AU"/>
        </w:rPr>
        <w:t>.</w:t>
      </w:r>
      <w:r w:rsidR="00D07592">
        <w:rPr>
          <w:lang w:val="en-AU"/>
        </w:rPr>
        <w:t>5</w:t>
      </w:r>
      <w:r w:rsidR="00BB115E">
        <w:rPr>
          <w:lang w:val="en-AU"/>
        </w:rPr>
        <w:t xml:space="preserve"> x 10</w:t>
      </w:r>
      <w:r w:rsidR="00BB115E">
        <w:rPr>
          <w:vertAlign w:val="superscript"/>
          <w:lang w:val="en-AU"/>
        </w:rPr>
        <w:t>9</w:t>
      </w:r>
      <w:r w:rsidR="00C46321" w:rsidRPr="00512027">
        <w:rPr>
          <w:lang w:val="en-AU"/>
        </w:rPr>
        <w:t xml:space="preserve"> </w:t>
      </w:r>
      <w:r w:rsidR="00C46321" w:rsidRPr="00D07592">
        <w:rPr>
          <w:i/>
          <w:iCs/>
          <w:lang w:val="en-AU"/>
        </w:rPr>
        <w:t xml:space="preserve">D. </w:t>
      </w:r>
      <w:proofErr w:type="spellStart"/>
      <w:r w:rsidR="00C46321" w:rsidRPr="00D07592">
        <w:rPr>
          <w:i/>
          <w:iCs/>
          <w:lang w:val="en-AU"/>
        </w:rPr>
        <w:t>tertiolecta</w:t>
      </w:r>
      <w:proofErr w:type="spellEnd"/>
      <w:r w:rsidR="00C46321" w:rsidRPr="00D07592">
        <w:rPr>
          <w:lang w:val="en-AU"/>
        </w:rPr>
        <w:t xml:space="preserve"> cells per week</w:t>
      </w:r>
      <w:r w:rsidR="0059201D">
        <w:rPr>
          <w:lang w:val="en-AU"/>
        </w:rPr>
        <w:t xml:space="preserve">, respectively), and </w:t>
      </w:r>
      <w:r w:rsidR="00FE53E5">
        <w:rPr>
          <w:lang w:val="en-AU"/>
        </w:rPr>
        <w:t xml:space="preserve">final treatments </w:t>
      </w:r>
      <w:r w:rsidR="000B0F20">
        <w:rPr>
          <w:lang w:val="en-AU"/>
        </w:rPr>
        <w:t>of</w:t>
      </w:r>
      <w:r w:rsidR="00C46321">
        <w:rPr>
          <w:lang w:val="en-AU"/>
        </w:rPr>
        <w:t xml:space="preserve"> </w:t>
      </w:r>
      <w:r w:rsidR="000B0F20">
        <w:rPr>
          <w:lang w:val="en-AU"/>
        </w:rPr>
        <w:t>high or low food s</w:t>
      </w:r>
      <w:r w:rsidR="00C46321">
        <w:rPr>
          <w:lang w:val="en-AU"/>
        </w:rPr>
        <w:t>upply</w:t>
      </w:r>
      <w:r w:rsidR="0059201D">
        <w:rPr>
          <w:lang w:val="en-AU"/>
        </w:rPr>
        <w:t xml:space="preserve"> by </w:t>
      </w:r>
      <w:r w:rsidR="000B0F20">
        <w:rPr>
          <w:lang w:val="en-AU"/>
        </w:rPr>
        <w:t>week three</w:t>
      </w:r>
      <w:r w:rsidR="0059201D">
        <w:rPr>
          <w:lang w:val="en-AU"/>
        </w:rPr>
        <w:t xml:space="preserve"> after initiating the experiment</w:t>
      </w:r>
      <w:r w:rsidR="00C46321">
        <w:rPr>
          <w:lang w:val="en-AU"/>
        </w:rPr>
        <w:t>.</w:t>
      </w:r>
      <w:r w:rsidR="00287328">
        <w:rPr>
          <w:lang w:val="en-AU"/>
        </w:rPr>
        <w:t xml:space="preserve"> These treatment differences were then maintained for the next 16 months.</w:t>
      </w:r>
    </w:p>
    <w:p w14:paraId="68C80E98" w14:textId="1D90456F" w:rsidR="00CA1651" w:rsidRPr="00761B8E" w:rsidRDefault="00EA3B49" w:rsidP="003156FB">
      <w:pPr>
        <w:spacing w:line="480" w:lineRule="auto"/>
        <w:rPr>
          <w:i/>
          <w:iCs/>
          <w:lang w:val="en-AU"/>
        </w:rPr>
      </w:pPr>
      <w:r w:rsidRPr="00761B8E">
        <w:rPr>
          <w:i/>
          <w:iCs/>
          <w:lang w:val="en-AU"/>
        </w:rPr>
        <w:t>COMMON GARDENS</w:t>
      </w:r>
    </w:p>
    <w:p w14:paraId="7BA47468" w14:textId="2591FBC1" w:rsidR="00892FEC" w:rsidRPr="00761B8E" w:rsidRDefault="00892FEC" w:rsidP="003156FB">
      <w:pPr>
        <w:spacing w:line="480" w:lineRule="auto"/>
        <w:rPr>
          <w:i/>
          <w:iCs/>
          <w:lang w:val="en-AU"/>
        </w:rPr>
      </w:pPr>
      <w:r w:rsidRPr="00761B8E">
        <w:rPr>
          <w:i/>
          <w:iCs/>
          <w:lang w:val="en-AU"/>
        </w:rPr>
        <w:t>Experimental design</w:t>
      </w:r>
    </w:p>
    <w:p w14:paraId="0A816D4F" w14:textId="53AE68D7" w:rsidR="00C8144A" w:rsidRDefault="004D1C90" w:rsidP="003156FB">
      <w:pPr>
        <w:spacing w:line="480" w:lineRule="auto"/>
        <w:rPr>
          <w:b/>
          <w:bCs/>
          <w:lang w:val="en-AU"/>
        </w:rPr>
      </w:pPr>
      <w:r w:rsidRPr="00EC4388">
        <w:rPr>
          <w:lang w:val="en-AU"/>
        </w:rPr>
        <w:t>To disentangle genetic responses from plastic responses in experimental evolution, individuals need to be sampled from</w:t>
      </w:r>
      <w:r>
        <w:rPr>
          <w:lang w:val="en-AU"/>
        </w:rPr>
        <w:t xml:space="preserve"> divergent</w:t>
      </w:r>
      <w:r w:rsidRPr="00EC4388">
        <w:rPr>
          <w:lang w:val="en-AU"/>
        </w:rPr>
        <w:t xml:space="preserve"> </w:t>
      </w:r>
      <w:r>
        <w:rPr>
          <w:lang w:val="en-AU"/>
        </w:rPr>
        <w:t>e</w:t>
      </w:r>
      <w:r w:rsidRPr="00EC4388">
        <w:rPr>
          <w:lang w:val="en-AU"/>
        </w:rPr>
        <w:t xml:space="preserve">volutionary lineages and reared in a common environment </w:t>
      </w:r>
      <w:r w:rsidRPr="00EC4388">
        <w:rPr>
          <w:lang w:val="en-AU"/>
        </w:rPr>
        <w:fldChar w:fldCharType="begin"/>
      </w:r>
      <w:r w:rsidR="00B540A9">
        <w:rPr>
          <w:lang w:val="en-AU"/>
        </w:rPr>
        <w:instrText xml:space="preserve"> ADDIN ZOTERO_ITEM CSL_CITATION {"citationID":"5K0ZrNEh","properties":{"formattedCitation":"(Huey &amp; Rosenzweig 2009)","plainCitation":"(Huey &amp; Rosenzweig 2009)","noteIndex":0},"citationItems":[{"id":"t6eam7hd/A8hqyJMF","uris":["http://zotero.org/users/4715950/items/ZBRYRA9C"],"itemData":{"id":212,"type":"article-journal","container-title":"Experimental evolution: Concepts, methods, and applications of selection experiments","page":"671–702","source":"Google Scholar","title":"Laboratory evolution meets catch-22: balancing simplicity and realism","title-short":"Laboratory evolution meets catch-22","author":[{"family":"Huey","given":"R. B."},{"family":"Rosenzweig","given":"F."}],"issued":{"date-parts":[["2009"]]}}}],"schema":"https://github.com/citation-style-language/schema/raw/master/csl-citation.json"} </w:instrText>
      </w:r>
      <w:r w:rsidRPr="00EC4388">
        <w:rPr>
          <w:lang w:val="en-AU"/>
        </w:rPr>
        <w:fldChar w:fldCharType="separate"/>
      </w:r>
      <w:r w:rsidR="00B540A9" w:rsidRPr="00B540A9">
        <w:rPr>
          <w:rFonts w:ascii="Calibri" w:hAnsi="Calibri"/>
        </w:rPr>
        <w:t>(Huey &amp; Rosenzweig 2009)</w:t>
      </w:r>
      <w:r w:rsidRPr="00EC4388">
        <w:rPr>
          <w:lang w:val="en-AU"/>
        </w:rPr>
        <w:fldChar w:fldCharType="end"/>
      </w:r>
      <w:r w:rsidRPr="00EC4388">
        <w:rPr>
          <w:lang w:val="en-AU"/>
        </w:rPr>
        <w:t xml:space="preserve">. </w:t>
      </w:r>
      <w:r w:rsidR="007A0202">
        <w:rPr>
          <w:lang w:val="en-AU"/>
        </w:rPr>
        <w:t>B</w:t>
      </w:r>
      <w:r w:rsidRPr="00EC4388">
        <w:rPr>
          <w:lang w:val="en-AU"/>
        </w:rPr>
        <w:t>ecause environmental effects can persist between generations, such common environment (or ‘common garden’) experiments must</w:t>
      </w:r>
      <w:r>
        <w:rPr>
          <w:lang w:val="en-AU"/>
        </w:rPr>
        <w:t xml:space="preserve"> also</w:t>
      </w:r>
      <w:r w:rsidRPr="00EC4388">
        <w:rPr>
          <w:lang w:val="en-AU"/>
        </w:rPr>
        <w:t xml:space="preserve"> be performed over multiple generations to </w:t>
      </w:r>
      <w:r w:rsidR="00287328">
        <w:rPr>
          <w:lang w:val="en-AU"/>
        </w:rPr>
        <w:t>minimise any</w:t>
      </w:r>
      <w:r w:rsidR="00287328" w:rsidRPr="00EC4388">
        <w:rPr>
          <w:lang w:val="en-AU"/>
        </w:rPr>
        <w:t xml:space="preserve"> </w:t>
      </w:r>
      <w:r w:rsidRPr="00EC4388">
        <w:rPr>
          <w:lang w:val="en-AU"/>
        </w:rPr>
        <w:t xml:space="preserve">lingering parental and grandparental effects on offspring phenotypes </w:t>
      </w:r>
      <w:r w:rsidRPr="00EC4388">
        <w:rPr>
          <w:lang w:val="en-AU"/>
        </w:rPr>
        <w:fldChar w:fldCharType="begin"/>
      </w:r>
      <w:r w:rsidR="00B540A9">
        <w:rPr>
          <w:lang w:val="en-AU"/>
        </w:rPr>
        <w:instrText xml:space="preserve"> ADDIN ZOTERO_ITEM CSL_CITATION {"citationID":"uFCgNkAc","properties":{"formattedCitation":"(Burgess &amp; Marshall 2014)","plainCitation":"(Burgess &amp; Marshall 2014)","noteIndex":0},"citationItems":[{"id":"t6eam7hd/iD9OExVW","uris":["http://zotero.org/users/4715950/items/TFL3UH5A"],"itemData":{"id":438,"type":"article-journal","container-title":"Oikos","DOI":"10.1111/oik.01235","ISSN":"00301299","issue":"7","language":"en","page":"769-776","source":"CrossRef","title":"Adaptive parental effects: the importance of estimating environmental predictability and offspring fitness appropriately","title-short":"Adaptive parental effects","volume":"123","author":[{"family":"Burgess","given":"Scott C."},{"family":"Marshall","given":"Dustin J."}],"issued":{"date-parts":[["2014",7]]}}}],"schema":"https://github.com/citation-style-language/schema/raw/master/csl-citation.json"} </w:instrText>
      </w:r>
      <w:r w:rsidRPr="00EC4388">
        <w:rPr>
          <w:lang w:val="en-AU"/>
        </w:rPr>
        <w:fldChar w:fldCharType="separate"/>
      </w:r>
      <w:r w:rsidR="00B540A9" w:rsidRPr="00B540A9">
        <w:rPr>
          <w:rFonts w:ascii="Calibri" w:hAnsi="Calibri"/>
        </w:rPr>
        <w:t>(Burgess &amp; Marshall 2014)</w:t>
      </w:r>
      <w:r w:rsidRPr="00EC4388">
        <w:rPr>
          <w:lang w:val="en-AU"/>
        </w:rPr>
        <w:fldChar w:fldCharType="end"/>
      </w:r>
      <w:r w:rsidRPr="00EC4388">
        <w:rPr>
          <w:lang w:val="en-AU"/>
        </w:rPr>
        <w:t>.</w:t>
      </w:r>
      <w:r>
        <w:rPr>
          <w:lang w:val="en-AU"/>
        </w:rPr>
        <w:t xml:space="preserve"> </w:t>
      </w:r>
      <w:r w:rsidR="006D0D43">
        <w:rPr>
          <w:lang w:val="en-AU"/>
        </w:rPr>
        <w:t xml:space="preserve">To evaluate the </w:t>
      </w:r>
      <w:r w:rsidR="005C6E6D">
        <w:rPr>
          <w:lang w:val="en-AU"/>
        </w:rPr>
        <w:t>evolutionary response to high- and low-food environments</w:t>
      </w:r>
      <w:r w:rsidR="006D0D43">
        <w:rPr>
          <w:lang w:val="en-AU"/>
        </w:rPr>
        <w:t xml:space="preserve">, we performed a common garden experiment wherein copepods were sampled from </w:t>
      </w:r>
      <w:r w:rsidR="00287328">
        <w:rPr>
          <w:lang w:val="en-AU"/>
        </w:rPr>
        <w:t xml:space="preserve">their treatment </w:t>
      </w:r>
      <w:r w:rsidR="006D0D43">
        <w:rPr>
          <w:lang w:val="en-AU"/>
        </w:rPr>
        <w:lastRenderedPageBreak/>
        <w:t xml:space="preserve">cultures (G0) and their descendants were reared (separately) under the same environmental conditions over two generations (G1 and G2). </w:t>
      </w:r>
      <w:r w:rsidR="004A2318">
        <w:rPr>
          <w:lang w:val="en-AU"/>
        </w:rPr>
        <w:t xml:space="preserve">With </w:t>
      </w:r>
      <w:r w:rsidR="001B6E22">
        <w:rPr>
          <w:lang w:val="en-AU"/>
        </w:rPr>
        <w:t xml:space="preserve">a </w:t>
      </w:r>
      <w:r w:rsidR="004A2318">
        <w:rPr>
          <w:lang w:val="en-AU"/>
        </w:rPr>
        <w:t xml:space="preserve">generation time of </w:t>
      </w:r>
      <w:r w:rsidR="00D76D0F">
        <w:rPr>
          <w:rFonts w:ascii="Cambria Math" w:hAnsi="Cambria Math"/>
          <w:lang w:val="en-AU"/>
        </w:rPr>
        <w:t>∼</w:t>
      </w:r>
      <w:r w:rsidR="004A2318">
        <w:rPr>
          <w:lang w:val="en-AU"/>
        </w:rPr>
        <w:t xml:space="preserve">17 days, our </w:t>
      </w:r>
      <w:proofErr w:type="spellStart"/>
      <w:r w:rsidR="004A2318">
        <w:rPr>
          <w:i/>
          <w:iCs/>
          <w:lang w:val="en-AU"/>
        </w:rPr>
        <w:t>Tisbe</w:t>
      </w:r>
      <w:proofErr w:type="spellEnd"/>
      <w:r w:rsidR="004A2318">
        <w:rPr>
          <w:i/>
          <w:iCs/>
          <w:lang w:val="en-AU"/>
        </w:rPr>
        <w:t xml:space="preserve"> sp.</w:t>
      </w:r>
      <w:r w:rsidR="004A2318">
        <w:rPr>
          <w:lang w:val="en-AU"/>
        </w:rPr>
        <w:t xml:space="preserve"> cultures had undergone approximately 30 generations of evolution prior to common gardening, which commenced on 18 February 2020.</w:t>
      </w:r>
      <w:r w:rsidR="00C8144A">
        <w:rPr>
          <w:lang w:val="en-AU"/>
        </w:rPr>
        <w:t xml:space="preserve"> </w:t>
      </w:r>
      <w:r w:rsidR="00D32EEC" w:rsidRPr="00A207EB">
        <w:rPr>
          <w:lang w:val="en-AU"/>
        </w:rPr>
        <w:t>Evolutionary responses in f</w:t>
      </w:r>
      <w:r w:rsidR="00C8144A" w:rsidRPr="00A207EB">
        <w:rPr>
          <w:lang w:val="en-AU"/>
        </w:rPr>
        <w:t>ive traits were measured across the three generations.</w:t>
      </w:r>
      <w:r w:rsidR="00F813B2">
        <w:rPr>
          <w:lang w:val="en-AU"/>
        </w:rPr>
        <w:t xml:space="preserve"> Maternal size, mean egg size, and fecundity were measured in G0, G1, and G2, while survival and age at maturity were measured in G1 and G2 only.</w:t>
      </w:r>
      <w:r w:rsidR="00A207EB" w:rsidRPr="00A207EB">
        <w:rPr>
          <w:lang w:val="en-AU"/>
        </w:rPr>
        <w:t xml:space="preserve"> </w:t>
      </w:r>
      <w:r w:rsidR="002623C2">
        <w:rPr>
          <w:lang w:val="en-AU"/>
        </w:rPr>
        <w:t xml:space="preserve">Maternal size was measured as length between end of </w:t>
      </w:r>
      <w:proofErr w:type="spellStart"/>
      <w:r w:rsidR="002623C2">
        <w:rPr>
          <w:lang w:val="en-AU"/>
        </w:rPr>
        <w:t>urosome</w:t>
      </w:r>
      <w:proofErr w:type="spellEnd"/>
      <w:r w:rsidR="002623C2">
        <w:rPr>
          <w:lang w:val="en-AU"/>
        </w:rPr>
        <w:t xml:space="preserve"> to tip of prosome. We used mean egg size from 10 randomly measured eggs within each clutch, and fecundity was estimated by dividing egg sac diameter by mean egg size for each clutch of eggs. </w:t>
      </w:r>
      <w:r w:rsidR="00287328">
        <w:rPr>
          <w:lang w:val="en-AU"/>
        </w:rPr>
        <w:t xml:space="preserve">Maternal body </w:t>
      </w:r>
      <w:r w:rsidR="00A207EB" w:rsidRPr="00346C71">
        <w:rPr>
          <w:lang w:val="en-AU"/>
        </w:rPr>
        <w:t xml:space="preserve">size, egg size, and fecundity were recorded with photographs using a </w:t>
      </w:r>
      <w:proofErr w:type="spellStart"/>
      <w:r w:rsidR="00A207EB" w:rsidRPr="00346C71">
        <w:rPr>
          <w:lang w:val="en-AU"/>
        </w:rPr>
        <w:t>Motic</w:t>
      </w:r>
      <w:proofErr w:type="spellEnd"/>
      <w:r w:rsidR="00A207EB" w:rsidRPr="00346C71">
        <w:rPr>
          <w:lang w:val="en-AU"/>
        </w:rPr>
        <w:t xml:space="preserve"> </w:t>
      </w:r>
      <w:proofErr w:type="spellStart"/>
      <w:r w:rsidR="00A207EB" w:rsidRPr="00346C71">
        <w:rPr>
          <w:lang w:val="en-AU"/>
        </w:rPr>
        <w:t>Moticam</w:t>
      </w:r>
      <w:proofErr w:type="spellEnd"/>
      <w:r w:rsidR="00A207EB" w:rsidRPr="00346C71">
        <w:rPr>
          <w:lang w:val="en-AU"/>
        </w:rPr>
        <w:t xml:space="preserve"> 1080 camera mounted on an Olympus SZ61 dissecting microscope and digitally measured using FIJI version 1.53c </w:t>
      </w:r>
      <w:r w:rsidR="003A5708">
        <w:rPr>
          <w:lang w:val="en-AU"/>
        </w:rPr>
        <w:fldChar w:fldCharType="begin"/>
      </w:r>
      <w:r w:rsidR="00B540A9">
        <w:rPr>
          <w:lang w:val="en-AU"/>
        </w:rPr>
        <w:instrText xml:space="preserve"> ADDIN ZOTERO_ITEM CSL_CITATION {"citationID":"27WJtkAf","properties":{"formattedCitation":"(Schindelin {\\i{}et al.} 2012)","plainCitation":"(Schindelin et al. 2012)","noteIndex":0},"citationItems":[{"id":"t6eam7hd/hFQNOyJs","uris":["http://zotero.org/users/4715950/items/FLDDEFYG"],"itemData":{"id":878,"type":"article-journal","container-title":"Nature methods","issue":"7","note":"publisher: Nature Publishing Group","page":"676–682","title":"Fiji: an open-source platform for biological-image analysis","volume":"9","author":[{"family":"Schindelin","given":"Johannes"},{"family":"Arganda-Carreras","given":"Ignacio"},{"family":"Frise","given":"Erwin"},{"family":"Kaynig","given":"Verena"},{"family":"Longair","given":"Mark"},{"family":"Pietzsch","given":"Tobias"},{"family":"Preibisch","given":"Stephan"},{"family":"Rueden","given":"Curtis"},{"family":"Saalfeld","given":"Stephan"},{"family":"Schmid","given":"Benjamin"},{"literal":"others"}],"issued":{"date-parts":[["2012"]]}}}],"schema":"https://github.com/citation-style-language/schema/raw/master/csl-citation.json"} </w:instrText>
      </w:r>
      <w:r w:rsidR="003A5708">
        <w:rPr>
          <w:lang w:val="en-AU"/>
        </w:rPr>
        <w:fldChar w:fldCharType="separate"/>
      </w:r>
      <w:r w:rsidR="00B540A9" w:rsidRPr="00B540A9">
        <w:rPr>
          <w:rFonts w:ascii="Calibri" w:hAnsi="Calibri" w:cs="Times New Roman"/>
          <w:szCs w:val="24"/>
        </w:rPr>
        <w:t>(Schindelin</w:t>
      </w:r>
      <w:r w:rsidR="00B540A9" w:rsidRPr="0081758A">
        <w:rPr>
          <w:rFonts w:ascii="Calibri" w:hAnsi="Calibri" w:cs="Times New Roman"/>
          <w:szCs w:val="24"/>
        </w:rPr>
        <w:t xml:space="preserve"> et al. </w:t>
      </w:r>
      <w:r w:rsidR="00B540A9" w:rsidRPr="00B540A9">
        <w:rPr>
          <w:rFonts w:ascii="Calibri" w:hAnsi="Calibri" w:cs="Times New Roman"/>
          <w:szCs w:val="24"/>
        </w:rPr>
        <w:t>2012)</w:t>
      </w:r>
      <w:r w:rsidR="003A5708">
        <w:rPr>
          <w:lang w:val="en-AU"/>
        </w:rPr>
        <w:fldChar w:fldCharType="end"/>
      </w:r>
      <w:r w:rsidR="00A207EB" w:rsidRPr="00346C71">
        <w:rPr>
          <w:lang w:val="en-AU"/>
        </w:rPr>
        <w:t>.</w:t>
      </w:r>
      <w:r w:rsidR="004A2318" w:rsidRPr="00A207EB">
        <w:rPr>
          <w:lang w:val="en-AU"/>
        </w:rPr>
        <w:t xml:space="preserve"> </w:t>
      </w:r>
    </w:p>
    <w:p w14:paraId="79C1E8E7" w14:textId="35AD73A5" w:rsidR="00A207EB" w:rsidRDefault="00A207EB" w:rsidP="003156FB">
      <w:pPr>
        <w:spacing w:line="480" w:lineRule="auto"/>
        <w:rPr>
          <w:lang w:val="en-AU"/>
        </w:rPr>
      </w:pPr>
      <w:r w:rsidRPr="00A207EB">
        <w:rPr>
          <w:lang w:val="en-AU"/>
        </w:rPr>
        <w:t>G1</w:t>
      </w:r>
      <w:r>
        <w:rPr>
          <w:lang w:val="en-AU"/>
        </w:rPr>
        <w:t xml:space="preserve"> offspring were collected from G0 copepods, which were sampled from 19 cultures and photographed. These G1 offspring across 19 replicates were reared in intermediate food environments in </w:t>
      </w:r>
      <w:proofErr w:type="spellStart"/>
      <w:r>
        <w:rPr>
          <w:lang w:val="en-AU"/>
        </w:rPr>
        <w:t>subreplicates</w:t>
      </w:r>
      <w:proofErr w:type="spellEnd"/>
      <w:r>
        <w:rPr>
          <w:lang w:val="en-AU"/>
        </w:rPr>
        <w:t xml:space="preserve"> of 25 </w:t>
      </w:r>
      <w:r>
        <w:rPr>
          <w:rFonts w:cstheme="minorHAnsi"/>
          <w:lang w:val="en-AU"/>
        </w:rPr>
        <w:t>±</w:t>
      </w:r>
      <w:r>
        <w:rPr>
          <w:lang w:val="en-AU"/>
        </w:rPr>
        <w:t xml:space="preserve"> 5 individuals (to normalise copepod densities) until they too produced a first clutch of eggs and were photographed. The first clutch of G2 offspring was collected from each G1 mother and in turn reared in intermediate food environments in </w:t>
      </w:r>
      <w:proofErr w:type="spellStart"/>
      <w:r>
        <w:rPr>
          <w:lang w:val="en-AU"/>
        </w:rPr>
        <w:t>subreplicates</w:t>
      </w:r>
      <w:proofErr w:type="spellEnd"/>
      <w:r>
        <w:rPr>
          <w:lang w:val="en-AU"/>
        </w:rPr>
        <w:t xml:space="preserve"> of 25 </w:t>
      </w:r>
      <w:r>
        <w:rPr>
          <w:rFonts w:cstheme="minorHAnsi"/>
          <w:lang w:val="en-AU"/>
        </w:rPr>
        <w:t>±</w:t>
      </w:r>
      <w:r>
        <w:rPr>
          <w:lang w:val="en-AU"/>
        </w:rPr>
        <w:t xml:space="preserve"> 5 individuals. Within each replicate, </w:t>
      </w:r>
      <w:proofErr w:type="spellStart"/>
      <w:r>
        <w:rPr>
          <w:lang w:val="en-AU"/>
        </w:rPr>
        <w:t>subreplicates</w:t>
      </w:r>
      <w:proofErr w:type="spellEnd"/>
      <w:r>
        <w:rPr>
          <w:lang w:val="en-AU"/>
        </w:rPr>
        <w:t xml:space="preserve"> were re-normalised to 25 </w:t>
      </w:r>
      <w:r>
        <w:rPr>
          <w:rFonts w:cstheme="minorHAnsi"/>
          <w:lang w:val="en-AU"/>
        </w:rPr>
        <w:t>±</w:t>
      </w:r>
      <w:r>
        <w:rPr>
          <w:lang w:val="en-AU"/>
        </w:rPr>
        <w:t xml:space="preserve"> 5 individuals at sexual maturity to ensure mates were available.</w:t>
      </w:r>
    </w:p>
    <w:p w14:paraId="57089D84" w14:textId="10828200" w:rsidR="001D2704" w:rsidRDefault="001D2704" w:rsidP="003156FB">
      <w:pPr>
        <w:spacing w:line="480" w:lineRule="auto"/>
        <w:rPr>
          <w:lang w:val="en-AU"/>
        </w:rPr>
      </w:pPr>
      <w:r>
        <w:rPr>
          <w:lang w:val="en-AU"/>
        </w:rPr>
        <w:t>Throughout the experiment,</w:t>
      </w:r>
      <w:r w:rsidR="00F10295">
        <w:rPr>
          <w:lang w:val="en-AU"/>
        </w:rPr>
        <w:t xml:space="preserve"> </w:t>
      </w:r>
      <w:r w:rsidR="00F10295">
        <w:rPr>
          <w:i/>
          <w:iCs/>
          <w:lang w:val="en-AU"/>
        </w:rPr>
        <w:t xml:space="preserve">D. </w:t>
      </w:r>
      <w:proofErr w:type="spellStart"/>
      <w:r w:rsidR="00F10295">
        <w:rPr>
          <w:i/>
          <w:iCs/>
          <w:lang w:val="en-AU"/>
        </w:rPr>
        <w:t>tertiolecta</w:t>
      </w:r>
      <w:proofErr w:type="spellEnd"/>
      <w:r>
        <w:rPr>
          <w:lang w:val="en-AU"/>
        </w:rPr>
        <w:t xml:space="preserve"> was provisioned at an intermediate level of food supply. For G0, G1, and G2 juveniles and adults, food was provisioned each weekday (5 times a week) in a 176 </w:t>
      </w:r>
      <w:proofErr w:type="spellStart"/>
      <w:r>
        <w:rPr>
          <w:lang w:val="en-AU"/>
        </w:rPr>
        <w:t>uL</w:t>
      </w:r>
      <w:proofErr w:type="spellEnd"/>
      <w:r>
        <w:rPr>
          <w:lang w:val="en-AU"/>
        </w:rPr>
        <w:t xml:space="preserve"> pulse from a</w:t>
      </w:r>
      <w:r w:rsidR="003C2091">
        <w:rPr>
          <w:lang w:val="en-AU"/>
        </w:rPr>
        <w:t xml:space="preserve"> 1.1 x 10</w:t>
      </w:r>
      <w:r w:rsidR="003C2091">
        <w:rPr>
          <w:vertAlign w:val="superscript"/>
          <w:lang w:val="en-AU"/>
        </w:rPr>
        <w:t>7</w:t>
      </w:r>
      <w:r>
        <w:rPr>
          <w:lang w:val="en-AU"/>
        </w:rPr>
        <w:t xml:space="preserve"> cells/mL stock representing an intermediate food supply of approximately </w:t>
      </w:r>
      <w:r w:rsidR="003C2091">
        <w:rPr>
          <w:lang w:val="en-AU"/>
        </w:rPr>
        <w:t>2.475 x 10</w:t>
      </w:r>
      <w:r w:rsidR="003C2091">
        <w:rPr>
          <w:vertAlign w:val="superscript"/>
          <w:lang w:val="en-AU"/>
        </w:rPr>
        <w:t xml:space="preserve">9 </w:t>
      </w:r>
      <w:r>
        <w:rPr>
          <w:lang w:val="en-AU"/>
        </w:rPr>
        <w:t xml:space="preserve">cells per litre per week. </w:t>
      </w:r>
      <w:r w:rsidR="0058193B">
        <w:rPr>
          <w:lang w:val="en-AU"/>
        </w:rPr>
        <w:t xml:space="preserve">Due to their </w:t>
      </w:r>
      <w:r w:rsidR="001B6E22">
        <w:rPr>
          <w:lang w:val="en-AU"/>
        </w:rPr>
        <w:t xml:space="preserve">lower </w:t>
      </w:r>
      <w:r w:rsidR="0058193B">
        <w:rPr>
          <w:lang w:val="en-AU"/>
        </w:rPr>
        <w:t xml:space="preserve">feeding rate, larvae were provisioned a single 176uL (at </w:t>
      </w:r>
      <w:r w:rsidR="003C2091">
        <w:rPr>
          <w:lang w:val="en-AU"/>
        </w:rPr>
        <w:t>1.1 x 10</w:t>
      </w:r>
      <w:r w:rsidR="003C2091">
        <w:rPr>
          <w:vertAlign w:val="superscript"/>
          <w:lang w:val="en-AU"/>
        </w:rPr>
        <w:t>7</w:t>
      </w:r>
      <w:r w:rsidR="003C2091">
        <w:rPr>
          <w:lang w:val="en-AU"/>
        </w:rPr>
        <w:t xml:space="preserve"> </w:t>
      </w:r>
      <w:r w:rsidR="0058193B">
        <w:rPr>
          <w:lang w:val="en-AU"/>
        </w:rPr>
        <w:t>cells/mL) pulse of food to achieve the same maximum ambient food density experienced by adults under an intermediate feed regime (</w:t>
      </w:r>
      <w:r w:rsidR="0058193B" w:rsidRPr="00B31AE2">
        <w:rPr>
          <w:lang w:val="en-AU"/>
        </w:rPr>
        <w:t>approx. 5</w:t>
      </w:r>
      <w:r w:rsidR="003C2091">
        <w:rPr>
          <w:lang w:val="en-AU"/>
        </w:rPr>
        <w:t xml:space="preserve"> x 10</w:t>
      </w:r>
      <w:r w:rsidR="003C2091">
        <w:rPr>
          <w:vertAlign w:val="superscript"/>
          <w:lang w:val="en-AU"/>
        </w:rPr>
        <w:t>6</w:t>
      </w:r>
      <w:r w:rsidR="0058193B" w:rsidRPr="00B31AE2">
        <w:rPr>
          <w:lang w:val="en-AU"/>
        </w:rPr>
        <w:t xml:space="preserve"> </w:t>
      </w:r>
      <w:r w:rsidR="0058193B">
        <w:rPr>
          <w:i/>
          <w:iCs/>
          <w:lang w:val="en-AU"/>
        </w:rPr>
        <w:t xml:space="preserve">D </w:t>
      </w:r>
      <w:proofErr w:type="spellStart"/>
      <w:r w:rsidR="0058193B">
        <w:rPr>
          <w:i/>
          <w:iCs/>
          <w:lang w:val="en-AU"/>
        </w:rPr>
        <w:t>tertiolecta</w:t>
      </w:r>
      <w:proofErr w:type="spellEnd"/>
      <w:r w:rsidR="0058193B">
        <w:rPr>
          <w:i/>
          <w:iCs/>
          <w:lang w:val="en-AU"/>
        </w:rPr>
        <w:t xml:space="preserve"> </w:t>
      </w:r>
      <w:r w:rsidR="0058193B" w:rsidRPr="007C56E7">
        <w:rPr>
          <w:lang w:val="en-AU"/>
        </w:rPr>
        <w:t xml:space="preserve">cells </w:t>
      </w:r>
      <w:r w:rsidR="0058193B">
        <w:rPr>
          <w:lang w:val="en-AU"/>
        </w:rPr>
        <w:t>per mL each day).</w:t>
      </w:r>
    </w:p>
    <w:p w14:paraId="064845E8" w14:textId="091DE1EC" w:rsidR="0049138E" w:rsidRDefault="0049138E" w:rsidP="003156FB">
      <w:pPr>
        <w:spacing w:line="480" w:lineRule="auto"/>
        <w:rPr>
          <w:lang w:val="en-AU"/>
        </w:rPr>
      </w:pPr>
      <w:r>
        <w:rPr>
          <w:lang w:val="en-AU"/>
        </w:rPr>
        <w:lastRenderedPageBreak/>
        <w:t>Paired high- and low-food c</w:t>
      </w:r>
      <w:r w:rsidR="0009784A">
        <w:rPr>
          <w:lang w:val="en-AU"/>
        </w:rPr>
        <w:t>ulture</w:t>
      </w:r>
      <w:r>
        <w:rPr>
          <w:lang w:val="en-AU"/>
        </w:rPr>
        <w:t>s were randomly sampled between the 18</w:t>
      </w:r>
      <w:r w:rsidRPr="004E7993">
        <w:rPr>
          <w:vertAlign w:val="superscript"/>
          <w:lang w:val="en-AU"/>
        </w:rPr>
        <w:t>th</w:t>
      </w:r>
      <w:r>
        <w:rPr>
          <w:lang w:val="en-AU"/>
        </w:rPr>
        <w:t xml:space="preserve"> and 20</w:t>
      </w:r>
      <w:r w:rsidRPr="004E7993">
        <w:rPr>
          <w:vertAlign w:val="superscript"/>
          <w:lang w:val="en-AU"/>
        </w:rPr>
        <w:t>th</w:t>
      </w:r>
      <w:r>
        <w:rPr>
          <w:lang w:val="en-AU"/>
        </w:rPr>
        <w:t xml:space="preserve"> of February</w:t>
      </w:r>
      <w:r w:rsidR="00E07FB9">
        <w:rPr>
          <w:lang w:val="en-AU"/>
        </w:rPr>
        <w:t xml:space="preserve"> 2020</w:t>
      </w:r>
      <w:r>
        <w:rPr>
          <w:lang w:val="en-AU"/>
        </w:rPr>
        <w:t>. 10 gravid G0 mothers were collected from each c</w:t>
      </w:r>
      <w:r w:rsidR="0009784A">
        <w:rPr>
          <w:lang w:val="en-AU"/>
        </w:rPr>
        <w:t>ulture</w:t>
      </w:r>
      <w:r>
        <w:rPr>
          <w:lang w:val="en-AU"/>
        </w:rPr>
        <w:t>, photographed, and transferred to sterile plastic culture trays containing 4 mL FSW. 16uL of 10000 units mL</w:t>
      </w:r>
      <w:r>
        <w:rPr>
          <w:vertAlign w:val="superscript"/>
          <w:lang w:val="en-AU"/>
        </w:rPr>
        <w:t>-1</w:t>
      </w:r>
      <w:r>
        <w:rPr>
          <w:lang w:val="en-AU"/>
        </w:rPr>
        <w:t xml:space="preserve"> (approximately 6 mg mL</w:t>
      </w:r>
      <w:r>
        <w:rPr>
          <w:vertAlign w:val="superscript"/>
          <w:lang w:val="en-AU"/>
        </w:rPr>
        <w:t>-1</w:t>
      </w:r>
      <w:r>
        <w:rPr>
          <w:lang w:val="en-AU"/>
        </w:rPr>
        <w:t>) penicillin G and 10 mg ml</w:t>
      </w:r>
      <w:r>
        <w:rPr>
          <w:vertAlign w:val="superscript"/>
          <w:lang w:val="en-AU"/>
        </w:rPr>
        <w:t>-1</w:t>
      </w:r>
      <w:r>
        <w:rPr>
          <w:lang w:val="en-AU"/>
        </w:rPr>
        <w:t xml:space="preserve"> streptomycin solution (Sigma-Aldrich) was added to </w:t>
      </w:r>
      <w:r w:rsidR="00AB15A1">
        <w:rPr>
          <w:lang w:val="en-AU"/>
        </w:rPr>
        <w:t>each tray</w:t>
      </w:r>
      <w:r>
        <w:rPr>
          <w:lang w:val="en-AU"/>
        </w:rPr>
        <w:t xml:space="preserve"> to inhibit the growth of pathogens </w:t>
      </w:r>
      <w:r w:rsidR="00044465">
        <w:rPr>
          <w:lang w:val="en-AU"/>
        </w:rPr>
        <w:fldChar w:fldCharType="begin"/>
      </w:r>
      <w:r w:rsidR="00B540A9">
        <w:rPr>
          <w:lang w:val="en-AU"/>
        </w:rPr>
        <w:instrText xml:space="preserve"> ADDIN ZOTERO_ITEM CSL_CITATION {"citationID":"5ubVLXRa","properties":{"formattedCitation":"(Gangur &amp; Marshall 2020)","plainCitation":"(Gangur &amp; Marshall 2020)","noteIndex":0},"citationItems":[{"id":"t6eam7hd/PCzLbvWd","uris":["http://zotero.org/users/4715950/items/TL5E8256"],"itemData":{"id":930,"type":"article-journal","container-title":"Marine Ecology Progress Series","page":"33–47","title":"Facultative feeding in a marine copepod: effects of larval food and temperature on performance","volume":"652","author":[{"family":"Gangur","given":"Alexander N"},{"family":"Marshall","given":"Dustin J"}],"issued":{"date-parts":[["2020"]]}}}],"schema":"https://github.com/citation-style-language/schema/raw/master/csl-citation.json"} </w:instrText>
      </w:r>
      <w:r w:rsidR="00044465">
        <w:rPr>
          <w:lang w:val="en-AU"/>
        </w:rPr>
        <w:fldChar w:fldCharType="separate"/>
      </w:r>
      <w:r w:rsidR="00B540A9" w:rsidRPr="00B540A9">
        <w:rPr>
          <w:rFonts w:ascii="Calibri" w:hAnsi="Calibri"/>
        </w:rPr>
        <w:t>(Gangur &amp; Marshall 2020)</w:t>
      </w:r>
      <w:r w:rsidR="00044465">
        <w:rPr>
          <w:lang w:val="en-AU"/>
        </w:rPr>
        <w:fldChar w:fldCharType="end"/>
      </w:r>
      <w:r w:rsidR="00292258">
        <w:rPr>
          <w:lang w:val="en-AU"/>
        </w:rPr>
        <w:t>.</w:t>
      </w:r>
      <w:r>
        <w:rPr>
          <w:lang w:val="en-AU"/>
        </w:rPr>
        <w:t xml:space="preserve"> Food was provisioned, and G0 mothers were monitored daily and returned to their </w:t>
      </w:r>
      <w:r w:rsidR="00440C20">
        <w:rPr>
          <w:lang w:val="en-AU"/>
        </w:rPr>
        <w:t xml:space="preserve">cultures </w:t>
      </w:r>
      <w:r>
        <w:rPr>
          <w:lang w:val="en-AU"/>
        </w:rPr>
        <w:t xml:space="preserve">after releasing their G1 eggs, until all eggs had hatched and all G0 mothers had been removed (generally 3-5 days after initial collection). All </w:t>
      </w:r>
      <w:r w:rsidR="001A192B">
        <w:rPr>
          <w:lang w:val="en-AU"/>
        </w:rPr>
        <w:t xml:space="preserve">common garden </w:t>
      </w:r>
      <w:r>
        <w:rPr>
          <w:lang w:val="en-AU"/>
        </w:rPr>
        <w:t>replicates commenced G1 with &gt;100 larvae.</w:t>
      </w:r>
    </w:p>
    <w:p w14:paraId="1AC30C23" w14:textId="61B984A7" w:rsidR="001D2704" w:rsidRPr="00761B8E" w:rsidRDefault="0058193B" w:rsidP="003156FB">
      <w:pPr>
        <w:spacing w:line="480" w:lineRule="auto"/>
        <w:rPr>
          <w:i/>
          <w:iCs/>
          <w:lang w:val="en-AU"/>
        </w:rPr>
      </w:pPr>
      <w:r w:rsidRPr="00761B8E">
        <w:rPr>
          <w:i/>
          <w:iCs/>
          <w:lang w:val="en-AU"/>
        </w:rPr>
        <w:t>Data collection</w:t>
      </w:r>
    </w:p>
    <w:p w14:paraId="318D62A3" w14:textId="38837F0A" w:rsidR="005F009E" w:rsidRDefault="0049138E" w:rsidP="003156FB">
      <w:pPr>
        <w:spacing w:line="480" w:lineRule="auto"/>
        <w:rPr>
          <w:lang w:val="en-AU"/>
        </w:rPr>
      </w:pPr>
      <w:r>
        <w:rPr>
          <w:lang w:val="en-AU"/>
        </w:rPr>
        <w:t xml:space="preserve">Freshly hatched </w:t>
      </w:r>
      <w:r w:rsidR="00EF0DE7">
        <w:rPr>
          <w:lang w:val="en-AU"/>
        </w:rPr>
        <w:t xml:space="preserve">G1 larvae within each replicate were </w:t>
      </w:r>
      <w:r w:rsidR="00C319B2">
        <w:rPr>
          <w:lang w:val="en-AU"/>
        </w:rPr>
        <w:t>counted and</w:t>
      </w:r>
      <w:r w:rsidR="00EF0DE7">
        <w:rPr>
          <w:lang w:val="en-AU"/>
        </w:rPr>
        <w:t xml:space="preserve"> randomly allocated to </w:t>
      </w:r>
      <w:proofErr w:type="spellStart"/>
      <w:r w:rsidR="00EF0DE7">
        <w:rPr>
          <w:lang w:val="en-AU"/>
        </w:rPr>
        <w:t>subreplicates</w:t>
      </w:r>
      <w:proofErr w:type="spellEnd"/>
      <w:r w:rsidR="00BA71F1">
        <w:rPr>
          <w:lang w:val="en-AU"/>
        </w:rPr>
        <w:t>.</w:t>
      </w:r>
      <w:r w:rsidR="00EF0DE7">
        <w:rPr>
          <w:lang w:val="en-AU"/>
        </w:rPr>
        <w:t xml:space="preserve"> </w:t>
      </w:r>
      <w:r w:rsidR="00BA71F1">
        <w:rPr>
          <w:lang w:val="en-AU"/>
        </w:rPr>
        <w:t>Individuals</w:t>
      </w:r>
      <w:r w:rsidR="00773AD9">
        <w:rPr>
          <w:lang w:val="en-AU"/>
        </w:rPr>
        <w:t xml:space="preserve"> were </w:t>
      </w:r>
      <w:r w:rsidR="00C319B2">
        <w:rPr>
          <w:lang w:val="en-AU"/>
        </w:rPr>
        <w:t>transferred</w:t>
      </w:r>
      <w:r w:rsidR="00773AD9">
        <w:rPr>
          <w:lang w:val="en-AU"/>
        </w:rPr>
        <w:t xml:space="preserve"> into new culture trays with</w:t>
      </w:r>
      <w:r w:rsidR="00C319B2">
        <w:rPr>
          <w:lang w:val="en-AU"/>
        </w:rPr>
        <w:t xml:space="preserve"> 4 mL</w:t>
      </w:r>
      <w:r w:rsidR="00773AD9">
        <w:rPr>
          <w:lang w:val="en-AU"/>
        </w:rPr>
        <w:t xml:space="preserve"> </w:t>
      </w:r>
      <w:r w:rsidR="00BA71F1">
        <w:rPr>
          <w:lang w:val="en-AU"/>
        </w:rPr>
        <w:t>FSW</w:t>
      </w:r>
      <w:r w:rsidR="00773AD9">
        <w:rPr>
          <w:lang w:val="en-AU"/>
        </w:rPr>
        <w:t>, antibiotics,</w:t>
      </w:r>
      <w:r w:rsidR="00A207EB">
        <w:rPr>
          <w:lang w:val="en-AU"/>
        </w:rPr>
        <w:t xml:space="preserve"> and</w:t>
      </w:r>
      <w:r w:rsidR="00773AD9">
        <w:rPr>
          <w:lang w:val="en-AU"/>
        </w:rPr>
        <w:t xml:space="preserve"> </w:t>
      </w:r>
      <w:r w:rsidR="00C319B2">
        <w:rPr>
          <w:lang w:val="en-AU"/>
        </w:rPr>
        <w:t>food. Replicates were censused</w:t>
      </w:r>
      <w:r w:rsidR="003C2091">
        <w:rPr>
          <w:lang w:val="en-AU"/>
        </w:rPr>
        <w:t xml:space="preserve"> (all surviving individuals</w:t>
      </w:r>
      <w:r w:rsidR="00D06431">
        <w:rPr>
          <w:lang w:val="en-AU"/>
        </w:rPr>
        <w:t xml:space="preserve"> were</w:t>
      </w:r>
      <w:r w:rsidR="003C2091">
        <w:rPr>
          <w:lang w:val="en-AU"/>
        </w:rPr>
        <w:t xml:space="preserve"> counted)</w:t>
      </w:r>
      <w:r w:rsidR="00C319B2">
        <w:rPr>
          <w:lang w:val="en-AU"/>
        </w:rPr>
        <w:t xml:space="preserve"> </w:t>
      </w:r>
      <w:r w:rsidR="00773AD9">
        <w:rPr>
          <w:lang w:val="en-AU"/>
        </w:rPr>
        <w:t>when metamorphosis was first observed</w:t>
      </w:r>
      <w:r w:rsidR="00BB1427">
        <w:rPr>
          <w:lang w:val="en-AU"/>
        </w:rPr>
        <w:t xml:space="preserve"> in any </w:t>
      </w:r>
      <w:proofErr w:type="spellStart"/>
      <w:r w:rsidR="00BB1427">
        <w:rPr>
          <w:lang w:val="en-AU"/>
        </w:rPr>
        <w:t>subreplicate</w:t>
      </w:r>
      <w:proofErr w:type="spellEnd"/>
      <w:r w:rsidR="00773AD9">
        <w:rPr>
          <w:lang w:val="en-AU"/>
        </w:rPr>
        <w:t xml:space="preserve"> (generally 3-7 days</w:t>
      </w:r>
      <w:r w:rsidR="00C319B2">
        <w:rPr>
          <w:lang w:val="en-AU"/>
        </w:rPr>
        <w:t xml:space="preserve"> after hatching</w:t>
      </w:r>
      <w:r w:rsidR="00773AD9">
        <w:rPr>
          <w:lang w:val="en-AU"/>
        </w:rPr>
        <w:t>)</w:t>
      </w:r>
      <w:r w:rsidR="00652163">
        <w:rPr>
          <w:lang w:val="en-AU"/>
        </w:rPr>
        <w:t>, and juveniles were transferred again into new culture trays with 4 mL FSW, antibiotics, and food</w:t>
      </w:r>
      <w:r w:rsidR="00773AD9">
        <w:rPr>
          <w:lang w:val="en-AU"/>
        </w:rPr>
        <w:t xml:space="preserve">. </w:t>
      </w:r>
      <w:r w:rsidR="00C44343">
        <w:rPr>
          <w:lang w:val="en-AU"/>
        </w:rPr>
        <w:t>Water was</w:t>
      </w:r>
      <w:r w:rsidR="00652163">
        <w:rPr>
          <w:lang w:val="en-AU"/>
        </w:rPr>
        <w:t xml:space="preserve"> then</w:t>
      </w:r>
      <w:r w:rsidR="00C44343">
        <w:rPr>
          <w:lang w:val="en-AU"/>
        </w:rPr>
        <w:t xml:space="preserve"> changed</w:t>
      </w:r>
      <w:r w:rsidR="00581D41">
        <w:rPr>
          <w:lang w:val="en-AU"/>
        </w:rPr>
        <w:t xml:space="preserve"> and censusing was conducted</w:t>
      </w:r>
      <w:r w:rsidR="00C44343">
        <w:rPr>
          <w:lang w:val="en-AU"/>
        </w:rPr>
        <w:t xml:space="preserve"> weekly</w:t>
      </w:r>
      <w:r w:rsidR="00581D41">
        <w:rPr>
          <w:lang w:val="en-AU"/>
        </w:rPr>
        <w:t>,</w:t>
      </w:r>
      <w:r w:rsidR="00C44343">
        <w:rPr>
          <w:lang w:val="en-AU"/>
        </w:rPr>
        <w:t xml:space="preserve"> until sexual maturity was first observed within a </w:t>
      </w:r>
      <w:r w:rsidR="00652163">
        <w:rPr>
          <w:lang w:val="en-AU"/>
        </w:rPr>
        <w:t>replicate</w:t>
      </w:r>
      <w:r w:rsidR="00581D41">
        <w:rPr>
          <w:lang w:val="en-AU"/>
        </w:rPr>
        <w:t>.</w:t>
      </w:r>
      <w:r w:rsidR="00C44343">
        <w:rPr>
          <w:lang w:val="en-AU"/>
        </w:rPr>
        <w:t xml:space="preserve"> </w:t>
      </w:r>
      <w:r w:rsidR="00581D41">
        <w:rPr>
          <w:lang w:val="en-AU"/>
        </w:rPr>
        <w:t>When sexual maturity first occurred within a replicate, all</w:t>
      </w:r>
      <w:r w:rsidR="00DE19AD">
        <w:rPr>
          <w:lang w:val="en-AU"/>
        </w:rPr>
        <w:t xml:space="preserve"> larval </w:t>
      </w:r>
      <w:proofErr w:type="spellStart"/>
      <w:r w:rsidR="00DE19AD">
        <w:rPr>
          <w:lang w:val="en-AU"/>
        </w:rPr>
        <w:t>subreplicates</w:t>
      </w:r>
      <w:proofErr w:type="spellEnd"/>
      <w:r w:rsidR="00DE19AD">
        <w:rPr>
          <w:lang w:val="en-AU"/>
        </w:rPr>
        <w:t xml:space="preserve"> were</w:t>
      </w:r>
      <w:r w:rsidR="00581D41">
        <w:rPr>
          <w:lang w:val="en-AU"/>
        </w:rPr>
        <w:t xml:space="preserve"> censused,</w:t>
      </w:r>
      <w:r w:rsidR="00DE19AD">
        <w:rPr>
          <w:lang w:val="en-AU"/>
        </w:rPr>
        <w:t xml:space="preserve"> pooled</w:t>
      </w:r>
      <w:r w:rsidR="00652163">
        <w:rPr>
          <w:lang w:val="en-AU"/>
        </w:rPr>
        <w:t>, mixed, and reallocated</w:t>
      </w:r>
      <w:r w:rsidR="00DE19AD">
        <w:rPr>
          <w:lang w:val="en-AU"/>
        </w:rPr>
        <w:t xml:space="preserve"> into new adult </w:t>
      </w:r>
      <w:proofErr w:type="spellStart"/>
      <w:r w:rsidR="00DE19AD">
        <w:rPr>
          <w:lang w:val="en-AU"/>
        </w:rPr>
        <w:t>subreplicates</w:t>
      </w:r>
      <w:proofErr w:type="spellEnd"/>
      <w:r w:rsidR="00DE19AD">
        <w:rPr>
          <w:lang w:val="en-AU"/>
        </w:rPr>
        <w:t xml:space="preserve"> of 25 </w:t>
      </w:r>
      <w:r w:rsidR="00DE19AD">
        <w:rPr>
          <w:rFonts w:cstheme="minorHAnsi"/>
          <w:lang w:val="en-AU"/>
        </w:rPr>
        <w:t>±</w:t>
      </w:r>
      <w:r w:rsidR="00DE19AD">
        <w:rPr>
          <w:lang w:val="en-AU"/>
        </w:rPr>
        <w:t xml:space="preserve"> 5 individuals</w:t>
      </w:r>
      <w:r w:rsidR="005256B0">
        <w:rPr>
          <w:lang w:val="en-AU"/>
        </w:rPr>
        <w:t>.</w:t>
      </w:r>
      <w:r w:rsidR="006C7220">
        <w:rPr>
          <w:lang w:val="en-AU"/>
        </w:rPr>
        <w:t xml:space="preserve"> W</w:t>
      </w:r>
      <w:r w:rsidR="00884969">
        <w:rPr>
          <w:lang w:val="en-AU"/>
        </w:rPr>
        <w:t>ater changes</w:t>
      </w:r>
      <w:r w:rsidR="006C7220">
        <w:rPr>
          <w:lang w:val="en-AU"/>
        </w:rPr>
        <w:t xml:space="preserve"> and censusing </w:t>
      </w:r>
      <w:r w:rsidR="00884969">
        <w:rPr>
          <w:lang w:val="en-AU"/>
        </w:rPr>
        <w:t>occurred fortnightly</w:t>
      </w:r>
      <w:r w:rsidR="006C7220">
        <w:rPr>
          <w:lang w:val="en-AU"/>
        </w:rPr>
        <w:t xml:space="preserve"> for adult </w:t>
      </w:r>
      <w:proofErr w:type="spellStart"/>
      <w:r w:rsidR="006C7220">
        <w:rPr>
          <w:lang w:val="en-AU"/>
        </w:rPr>
        <w:t>subreplicates</w:t>
      </w:r>
      <w:proofErr w:type="spellEnd"/>
      <w:r w:rsidR="00DE19AD">
        <w:rPr>
          <w:lang w:val="en-AU"/>
        </w:rPr>
        <w:t xml:space="preserve">. </w:t>
      </w:r>
      <w:r w:rsidR="00D541A5">
        <w:rPr>
          <w:lang w:val="en-AU"/>
        </w:rPr>
        <w:t xml:space="preserve">All G1 mothers were </w:t>
      </w:r>
      <w:r w:rsidR="006C7220">
        <w:rPr>
          <w:lang w:val="en-AU"/>
        </w:rPr>
        <w:t xml:space="preserve">removed from their </w:t>
      </w:r>
      <w:proofErr w:type="spellStart"/>
      <w:r w:rsidR="006C7220">
        <w:rPr>
          <w:lang w:val="en-AU"/>
        </w:rPr>
        <w:t>subreplicates</w:t>
      </w:r>
      <w:proofErr w:type="spellEnd"/>
      <w:r w:rsidR="00D541A5">
        <w:rPr>
          <w:lang w:val="en-AU"/>
        </w:rPr>
        <w:t xml:space="preserve"> upon producing their first clutch of eggs</w:t>
      </w:r>
      <w:r w:rsidR="006C7220">
        <w:rPr>
          <w:lang w:val="en-AU"/>
        </w:rPr>
        <w:t>.</w:t>
      </w:r>
      <w:r w:rsidR="00D541A5">
        <w:rPr>
          <w:lang w:val="en-AU"/>
        </w:rPr>
        <w:t xml:space="preserve"> </w:t>
      </w:r>
      <w:r w:rsidR="006C7220">
        <w:rPr>
          <w:lang w:val="en-AU"/>
        </w:rPr>
        <w:t>M</w:t>
      </w:r>
      <w:r w:rsidR="00D541A5">
        <w:rPr>
          <w:lang w:val="en-AU"/>
        </w:rPr>
        <w:t>others and their egg sacs were photographed</w:t>
      </w:r>
      <w:r w:rsidR="00302F9C">
        <w:rPr>
          <w:lang w:val="en-AU"/>
        </w:rPr>
        <w:t>,</w:t>
      </w:r>
      <w:r w:rsidR="00D541A5">
        <w:rPr>
          <w:lang w:val="en-AU"/>
        </w:rPr>
        <w:t xml:space="preserve"> </w:t>
      </w:r>
      <w:r w:rsidR="00302F9C">
        <w:rPr>
          <w:lang w:val="en-AU"/>
        </w:rPr>
        <w:t>then</w:t>
      </w:r>
      <w:r w:rsidR="00D541A5">
        <w:rPr>
          <w:lang w:val="en-AU"/>
        </w:rPr>
        <w:t xml:space="preserve"> pooled</w:t>
      </w:r>
      <w:r w:rsidR="00302F9C">
        <w:rPr>
          <w:lang w:val="en-AU"/>
        </w:rPr>
        <w:t xml:space="preserve"> at the replicate level</w:t>
      </w:r>
      <w:r w:rsidR="00D541A5">
        <w:rPr>
          <w:lang w:val="en-AU"/>
        </w:rPr>
        <w:t xml:space="preserve"> into fresh culture trays</w:t>
      </w:r>
      <w:r w:rsidR="00302F9C">
        <w:rPr>
          <w:lang w:val="en-AU"/>
        </w:rPr>
        <w:t xml:space="preserve"> containing 4 mL FSW, antibiotics</w:t>
      </w:r>
      <w:r w:rsidR="009C476A">
        <w:rPr>
          <w:lang w:val="en-AU"/>
        </w:rPr>
        <w:t>, and food</w:t>
      </w:r>
      <w:r w:rsidR="00D541A5">
        <w:rPr>
          <w:lang w:val="en-AU"/>
        </w:rPr>
        <w:t>.</w:t>
      </w:r>
      <w:r w:rsidR="007D7BAF">
        <w:rPr>
          <w:lang w:val="en-AU"/>
        </w:rPr>
        <w:t xml:space="preserve"> </w:t>
      </w:r>
      <w:r w:rsidR="00FA3DA8">
        <w:rPr>
          <w:lang w:val="en-AU"/>
        </w:rPr>
        <w:t>At least 5 G</w:t>
      </w:r>
      <w:r w:rsidR="00302F9C">
        <w:rPr>
          <w:lang w:val="en-AU"/>
        </w:rPr>
        <w:t>1</w:t>
      </w:r>
      <w:r w:rsidR="00FA3DA8">
        <w:rPr>
          <w:lang w:val="en-AU"/>
        </w:rPr>
        <w:t xml:space="preserve"> mothers</w:t>
      </w:r>
      <w:r w:rsidR="00402F94">
        <w:rPr>
          <w:lang w:val="en-AU"/>
        </w:rPr>
        <w:t xml:space="preserve"> and 50 offspring</w:t>
      </w:r>
      <w:r w:rsidR="00FA3DA8">
        <w:rPr>
          <w:lang w:val="en-AU"/>
        </w:rPr>
        <w:t xml:space="preserve"> were obtained for 1</w:t>
      </w:r>
      <w:r w:rsidR="007D7BAF">
        <w:rPr>
          <w:lang w:val="en-AU"/>
        </w:rPr>
        <w:t>7</w:t>
      </w:r>
      <w:r w:rsidR="00FA3DA8">
        <w:rPr>
          <w:lang w:val="en-AU"/>
        </w:rPr>
        <w:t xml:space="preserve"> of 19 replicates</w:t>
      </w:r>
      <w:r w:rsidR="007D7BAF">
        <w:rPr>
          <w:lang w:val="en-AU"/>
        </w:rPr>
        <w:t xml:space="preserve"> (8 high-food and 9 low-food </w:t>
      </w:r>
      <w:r w:rsidR="005C7088">
        <w:rPr>
          <w:lang w:val="en-AU"/>
        </w:rPr>
        <w:t>cultures</w:t>
      </w:r>
      <w:r w:rsidR="007D7BAF">
        <w:rPr>
          <w:lang w:val="en-AU"/>
        </w:rPr>
        <w:t xml:space="preserve">), </w:t>
      </w:r>
      <w:r w:rsidR="0075165E">
        <w:rPr>
          <w:lang w:val="en-AU"/>
        </w:rPr>
        <w:t>and the</w:t>
      </w:r>
      <w:r w:rsidR="00402F94">
        <w:rPr>
          <w:lang w:val="en-AU"/>
        </w:rPr>
        <w:t>se</w:t>
      </w:r>
      <w:r w:rsidR="0075165E">
        <w:rPr>
          <w:lang w:val="en-AU"/>
        </w:rPr>
        <w:t xml:space="preserve"> G2 offspring were collected for the final stage of the experiment</w:t>
      </w:r>
      <w:r w:rsidR="00FA3DA8">
        <w:rPr>
          <w:lang w:val="en-AU"/>
        </w:rPr>
        <w:t>.</w:t>
      </w:r>
      <w:r>
        <w:rPr>
          <w:lang w:val="en-AU"/>
        </w:rPr>
        <w:t xml:space="preserve"> </w:t>
      </w:r>
      <w:r w:rsidR="005C7088">
        <w:rPr>
          <w:lang w:val="en-AU"/>
        </w:rPr>
        <w:t>Replicates containing copepods from the</w:t>
      </w:r>
      <w:r>
        <w:rPr>
          <w:lang w:val="en-AU"/>
        </w:rPr>
        <w:t xml:space="preserve"> </w:t>
      </w:r>
      <w:proofErr w:type="gramStart"/>
      <w:r>
        <w:rPr>
          <w:lang w:val="en-AU"/>
        </w:rPr>
        <w:t>two remaining</w:t>
      </w:r>
      <w:proofErr w:type="gramEnd"/>
      <w:r>
        <w:rPr>
          <w:lang w:val="en-AU"/>
        </w:rPr>
        <w:t xml:space="preserve"> high-food </w:t>
      </w:r>
      <w:r w:rsidR="005C7088">
        <w:rPr>
          <w:lang w:val="en-AU"/>
        </w:rPr>
        <w:t>cultures</w:t>
      </w:r>
      <w:r>
        <w:rPr>
          <w:lang w:val="en-AU"/>
        </w:rPr>
        <w:t xml:space="preserve"> </w:t>
      </w:r>
      <w:r w:rsidR="00287328">
        <w:rPr>
          <w:lang w:val="en-AU"/>
        </w:rPr>
        <w:t xml:space="preserve">were accidentally dropped </w:t>
      </w:r>
      <w:r>
        <w:rPr>
          <w:lang w:val="en-AU"/>
        </w:rPr>
        <w:t>before reaching G2.</w:t>
      </w:r>
    </w:p>
    <w:p w14:paraId="44DF2957" w14:textId="2F8D274D" w:rsidR="00CA1651" w:rsidRDefault="005F009E" w:rsidP="003156FB">
      <w:pPr>
        <w:spacing w:line="480" w:lineRule="auto"/>
        <w:rPr>
          <w:lang w:val="en-AU"/>
        </w:rPr>
      </w:pPr>
      <w:r>
        <w:rPr>
          <w:lang w:val="en-AU"/>
        </w:rPr>
        <w:lastRenderedPageBreak/>
        <w:t xml:space="preserve">G2 larvae were collected from culture trays containing gravid G1 mothers in a similar fashion to G1 larvae collection from G0 mothers. </w:t>
      </w:r>
      <w:r w:rsidR="007C1A20">
        <w:rPr>
          <w:lang w:val="en-AU"/>
        </w:rPr>
        <w:t>For each replicate, G2 larval collection took place over a week after the first clutch hatched.</w:t>
      </w:r>
      <w:r w:rsidR="006A1439">
        <w:rPr>
          <w:lang w:val="en-AU"/>
        </w:rPr>
        <w:t xml:space="preserve"> Larvae collected over the course of this week were continually transferred </w:t>
      </w:r>
      <w:r w:rsidR="007C1A20">
        <w:rPr>
          <w:lang w:val="en-AU"/>
        </w:rPr>
        <w:t xml:space="preserve">to </w:t>
      </w:r>
      <w:proofErr w:type="spellStart"/>
      <w:r w:rsidR="007C1A20">
        <w:rPr>
          <w:lang w:val="en-AU"/>
        </w:rPr>
        <w:t>subreplicates</w:t>
      </w:r>
      <w:proofErr w:type="spellEnd"/>
      <w:r w:rsidR="007C1A20">
        <w:rPr>
          <w:lang w:val="en-AU"/>
        </w:rPr>
        <w:t xml:space="preserve"> of 25 </w:t>
      </w:r>
      <w:r w:rsidR="007C1A20">
        <w:rPr>
          <w:rFonts w:cstheme="minorHAnsi"/>
          <w:lang w:val="en-AU"/>
        </w:rPr>
        <w:t>±</w:t>
      </w:r>
      <w:r w:rsidR="007C1A20">
        <w:rPr>
          <w:lang w:val="en-AU"/>
        </w:rPr>
        <w:t xml:space="preserve"> 5 individuals in new sterile culture trays with 4 mL FSW, antibiotics,</w:t>
      </w:r>
      <w:r w:rsidR="006A1439">
        <w:rPr>
          <w:lang w:val="en-AU"/>
        </w:rPr>
        <w:t xml:space="preserve"> and</w:t>
      </w:r>
      <w:r w:rsidR="007C1A20">
        <w:rPr>
          <w:lang w:val="en-AU"/>
        </w:rPr>
        <w:t xml:space="preserve"> </w:t>
      </w:r>
      <w:r w:rsidR="006A1439">
        <w:rPr>
          <w:lang w:val="en-AU"/>
        </w:rPr>
        <w:t>food</w:t>
      </w:r>
      <w:r w:rsidR="007C1A20">
        <w:rPr>
          <w:lang w:val="en-AU"/>
        </w:rPr>
        <w:t>.</w:t>
      </w:r>
      <w:r w:rsidR="006A1439">
        <w:rPr>
          <w:lang w:val="en-AU"/>
        </w:rPr>
        <w:t xml:space="preserve"> At the end of the collection week these larvae (some of which had metamorphosed) were re-pooled, mixed, and randomly allocated to new </w:t>
      </w:r>
      <w:proofErr w:type="spellStart"/>
      <w:r w:rsidR="006A1439">
        <w:rPr>
          <w:lang w:val="en-AU"/>
        </w:rPr>
        <w:t>subreplicates</w:t>
      </w:r>
      <w:proofErr w:type="spellEnd"/>
      <w:r w:rsidR="006A1439">
        <w:rPr>
          <w:lang w:val="en-AU"/>
        </w:rPr>
        <w:t xml:space="preserve"> of 25 </w:t>
      </w:r>
      <w:r w:rsidR="006A1439">
        <w:rPr>
          <w:rFonts w:cstheme="minorHAnsi"/>
          <w:lang w:val="en-AU"/>
        </w:rPr>
        <w:t>±</w:t>
      </w:r>
      <w:r w:rsidR="006A1439">
        <w:rPr>
          <w:lang w:val="en-AU"/>
        </w:rPr>
        <w:t xml:space="preserve"> 5 individuals in fresh sterile culture trays of 4 mL FSW, antibiotics, and food.</w:t>
      </w:r>
      <w:r w:rsidR="007C1A20">
        <w:rPr>
          <w:lang w:val="en-AU"/>
        </w:rPr>
        <w:t xml:space="preserve"> G2 larvae that hatched outside this </w:t>
      </w:r>
      <w:r w:rsidR="006A1439">
        <w:rPr>
          <w:lang w:val="en-AU"/>
        </w:rPr>
        <w:t>initial</w:t>
      </w:r>
      <w:r w:rsidR="007C1A20">
        <w:rPr>
          <w:lang w:val="en-AU"/>
        </w:rPr>
        <w:t xml:space="preserve"> collection week were</w:t>
      </w:r>
      <w:r w:rsidR="00241329">
        <w:rPr>
          <w:lang w:val="en-AU"/>
        </w:rPr>
        <w:t xml:space="preserve"> retained b</w:t>
      </w:r>
      <w:r w:rsidR="00E22402">
        <w:rPr>
          <w:lang w:val="en-AU"/>
        </w:rPr>
        <w:t>u</w:t>
      </w:r>
      <w:r w:rsidR="00241329">
        <w:rPr>
          <w:lang w:val="en-AU"/>
        </w:rPr>
        <w:t>t</w:t>
      </w:r>
      <w:r w:rsidR="007C1A20">
        <w:rPr>
          <w:lang w:val="en-AU"/>
        </w:rPr>
        <w:t xml:space="preserve"> reared </w:t>
      </w:r>
      <w:r w:rsidR="00FE64C5">
        <w:rPr>
          <w:lang w:val="en-AU"/>
        </w:rPr>
        <w:t xml:space="preserve">in separate </w:t>
      </w:r>
      <w:proofErr w:type="spellStart"/>
      <w:r w:rsidR="00FE64C5">
        <w:rPr>
          <w:lang w:val="en-AU"/>
        </w:rPr>
        <w:t>subreplicates</w:t>
      </w:r>
      <w:proofErr w:type="spellEnd"/>
      <w:r w:rsidR="007C1A20">
        <w:rPr>
          <w:lang w:val="en-AU"/>
        </w:rPr>
        <w:t>.</w:t>
      </w:r>
      <w:r w:rsidR="00953766">
        <w:rPr>
          <w:lang w:val="en-AU"/>
        </w:rPr>
        <w:t xml:space="preserve"> G2 larvae were then reared to sexual maturity</w:t>
      </w:r>
      <w:r w:rsidR="0061539E">
        <w:rPr>
          <w:lang w:val="en-AU"/>
        </w:rPr>
        <w:t xml:space="preserve"> following the same protocol used for G</w:t>
      </w:r>
      <w:r w:rsidR="00442EAC">
        <w:rPr>
          <w:lang w:val="en-AU"/>
        </w:rPr>
        <w:t>1. When metamorphosis was first observed within a replicate, the replicate was censused and individuals were transferred to fresh trays with 4 mL FSW, antibiotics, and food.</w:t>
      </w:r>
      <w:r w:rsidR="0061539E">
        <w:rPr>
          <w:lang w:val="en-AU"/>
        </w:rPr>
        <w:t xml:space="preserve"> </w:t>
      </w:r>
      <w:r w:rsidR="00442EAC">
        <w:rPr>
          <w:lang w:val="en-AU"/>
        </w:rPr>
        <w:t>For</w:t>
      </w:r>
      <w:r w:rsidR="0061539E">
        <w:rPr>
          <w:lang w:val="en-AU"/>
        </w:rPr>
        <w:t xml:space="preserve"> juveniles, water was then changed and censusing was conducted weekly until sexual maturity was first observed within a replicate. Then </w:t>
      </w:r>
      <w:proofErr w:type="spellStart"/>
      <w:r w:rsidR="0061539E">
        <w:rPr>
          <w:lang w:val="en-AU"/>
        </w:rPr>
        <w:t>subreplicates</w:t>
      </w:r>
      <w:proofErr w:type="spellEnd"/>
      <w:r w:rsidR="0061539E">
        <w:rPr>
          <w:lang w:val="en-AU"/>
        </w:rPr>
        <w:t xml:space="preserve"> were censused, pooled, mixed, and reallocated into new adult </w:t>
      </w:r>
      <w:proofErr w:type="spellStart"/>
      <w:r w:rsidR="0061539E">
        <w:rPr>
          <w:lang w:val="en-AU"/>
        </w:rPr>
        <w:t>subreplicates</w:t>
      </w:r>
      <w:proofErr w:type="spellEnd"/>
      <w:r w:rsidR="0061539E">
        <w:rPr>
          <w:lang w:val="en-AU"/>
        </w:rPr>
        <w:t xml:space="preserve"> of 25 </w:t>
      </w:r>
      <w:r w:rsidR="0061539E">
        <w:rPr>
          <w:rFonts w:cstheme="minorHAnsi"/>
          <w:lang w:val="en-AU"/>
        </w:rPr>
        <w:t>±</w:t>
      </w:r>
      <w:r w:rsidR="0061539E">
        <w:rPr>
          <w:lang w:val="en-AU"/>
        </w:rPr>
        <w:t xml:space="preserve"> 5 with fortnightly water changes and censusing.</w:t>
      </w:r>
      <w:r w:rsidR="00953766">
        <w:rPr>
          <w:lang w:val="en-AU"/>
        </w:rPr>
        <w:t xml:space="preserve"> All reproductive G2 mothers were collected and photographed with their first clutch, until all G2 individuals had either produced a first clutch or died.</w:t>
      </w:r>
      <w:r w:rsidR="00F868D1">
        <w:rPr>
          <w:lang w:val="en-AU"/>
        </w:rPr>
        <w:t xml:space="preserve"> </w:t>
      </w:r>
    </w:p>
    <w:p w14:paraId="44218FED" w14:textId="3DDC023E" w:rsidR="00CA1651" w:rsidRPr="00761B8E" w:rsidRDefault="00CA1651" w:rsidP="003156FB">
      <w:pPr>
        <w:spacing w:line="480" w:lineRule="auto"/>
        <w:rPr>
          <w:i/>
          <w:iCs/>
          <w:lang w:val="en-AU"/>
        </w:rPr>
      </w:pPr>
      <w:r w:rsidRPr="00761B8E">
        <w:rPr>
          <w:i/>
          <w:iCs/>
          <w:lang w:val="en-AU"/>
        </w:rPr>
        <w:t>STATISTICAL ANALYS</w:t>
      </w:r>
      <w:r w:rsidR="002765EE" w:rsidRPr="00761B8E">
        <w:rPr>
          <w:i/>
          <w:iCs/>
          <w:lang w:val="en-AU"/>
        </w:rPr>
        <w:t>ES</w:t>
      </w:r>
    </w:p>
    <w:p w14:paraId="7ADEDAEA" w14:textId="70CEB7B2" w:rsidR="007235CA" w:rsidRDefault="007235CA" w:rsidP="003156FB">
      <w:pPr>
        <w:spacing w:line="480" w:lineRule="auto"/>
        <w:rPr>
          <w:lang w:val="en-AU"/>
        </w:rPr>
      </w:pPr>
      <w:r>
        <w:rPr>
          <w:lang w:val="en-AU"/>
        </w:rPr>
        <w:t>All phenotypes</w:t>
      </w:r>
      <w:r w:rsidR="003D1768">
        <w:rPr>
          <w:lang w:val="en-AU"/>
        </w:rPr>
        <w:t xml:space="preserve"> were analysed using linear mixed effects models</w:t>
      </w:r>
      <w:r>
        <w:rPr>
          <w:lang w:val="en-AU"/>
        </w:rPr>
        <w:t xml:space="preserve">. Full models for size, survival, and age at maturity included treatment and generation as fixed effects, as well as their interaction. Fecundity and egg size were modelled separately for each generation due to complex </w:t>
      </w:r>
      <w:r w:rsidR="00D427C4">
        <w:rPr>
          <w:lang w:val="en-AU"/>
        </w:rPr>
        <w:t>interactions and</w:t>
      </w:r>
      <w:r>
        <w:rPr>
          <w:lang w:val="en-AU"/>
        </w:rPr>
        <w:t xml:space="preserve"> included mother size as a fixed covariate</w:t>
      </w:r>
      <w:r w:rsidR="00D427C4">
        <w:rPr>
          <w:lang w:val="en-AU"/>
        </w:rPr>
        <w:t>,</w:t>
      </w:r>
      <w:r>
        <w:rPr>
          <w:lang w:val="en-AU"/>
        </w:rPr>
        <w:t xml:space="preserve"> as well as its interaction with treatment.</w:t>
      </w:r>
      <w:r w:rsidR="00CE66D5">
        <w:rPr>
          <w:lang w:val="en-AU"/>
        </w:rPr>
        <w:t xml:space="preserve"> </w:t>
      </w:r>
      <w:r w:rsidR="00B836CB">
        <w:rPr>
          <w:lang w:val="en-AU"/>
        </w:rPr>
        <w:t xml:space="preserve">G0 feeding block was included as a fixed effect in all models due to insufficient replication to treat as a random effect. </w:t>
      </w:r>
      <w:r w:rsidR="00315A48">
        <w:rPr>
          <w:lang w:val="en-AU"/>
        </w:rPr>
        <w:t xml:space="preserve">All models also included </w:t>
      </w:r>
      <w:r w:rsidR="00BA2640">
        <w:rPr>
          <w:lang w:val="en-AU"/>
        </w:rPr>
        <w:t xml:space="preserve">culture </w:t>
      </w:r>
      <w:r w:rsidR="00315A48">
        <w:rPr>
          <w:lang w:val="en-AU"/>
        </w:rPr>
        <w:t xml:space="preserve">nested within treatment as a random intercept term. Where interaction terms were </w:t>
      </w:r>
      <w:proofErr w:type="gramStart"/>
      <w:r w:rsidR="00315A48">
        <w:rPr>
          <w:lang w:val="en-AU"/>
        </w:rPr>
        <w:t>nonsignificant</w:t>
      </w:r>
      <w:proofErr w:type="gramEnd"/>
      <w:r w:rsidR="00315A48">
        <w:rPr>
          <w:lang w:val="en-AU"/>
        </w:rPr>
        <w:t xml:space="preserve"> they were removed and the analysis was repeated.</w:t>
      </w:r>
      <w:r w:rsidR="002F4A3B">
        <w:rPr>
          <w:lang w:val="en-AU"/>
        </w:rPr>
        <w:t xml:space="preserve"> Models </w:t>
      </w:r>
      <w:r w:rsidR="002F4A3B">
        <w:rPr>
          <w:lang w:val="en-AU"/>
        </w:rPr>
        <w:lastRenderedPageBreak/>
        <w:t xml:space="preserve">were evaluated using type III tests due to imbalance of high-food and low-food replicates. </w:t>
      </w:r>
      <w:r w:rsidR="002623C2">
        <w:rPr>
          <w:i/>
          <w:iCs/>
          <w:lang w:val="en-AU"/>
        </w:rPr>
        <w:t>p</w:t>
      </w:r>
      <w:r w:rsidR="002F4A3B">
        <w:rPr>
          <w:lang w:val="en-AU"/>
        </w:rPr>
        <w:t xml:space="preserve"> values for</w:t>
      </w:r>
      <w:r w:rsidR="003564D1">
        <w:rPr>
          <w:lang w:val="en-AU"/>
        </w:rPr>
        <w:t xml:space="preserve"> relevant</w:t>
      </w:r>
      <w:r w:rsidR="002F4A3B">
        <w:rPr>
          <w:lang w:val="en-AU"/>
        </w:rPr>
        <w:t xml:space="preserve"> fixed effects were obtained </w:t>
      </w:r>
      <w:r w:rsidR="00757119">
        <w:rPr>
          <w:lang w:val="en-AU"/>
        </w:rPr>
        <w:t xml:space="preserve">with </w:t>
      </w:r>
      <w:r w:rsidR="00757119" w:rsidRPr="00757119">
        <w:rPr>
          <w:i/>
          <w:iCs/>
          <w:lang w:val="en-AU"/>
        </w:rPr>
        <w:t>F</w:t>
      </w:r>
      <w:r w:rsidR="00757119">
        <w:rPr>
          <w:lang w:val="en-AU"/>
        </w:rPr>
        <w:t xml:space="preserve"> tests using </w:t>
      </w:r>
      <w:proofErr w:type="spellStart"/>
      <w:r w:rsidR="002F4A3B" w:rsidRPr="00757119">
        <w:rPr>
          <w:lang w:val="en-AU"/>
        </w:rPr>
        <w:t>Sattertwaithe’s</w:t>
      </w:r>
      <w:proofErr w:type="spellEnd"/>
      <w:r w:rsidR="002F4A3B">
        <w:rPr>
          <w:lang w:val="en-AU"/>
        </w:rPr>
        <w:t xml:space="preserve"> approximation</w:t>
      </w:r>
      <w:r w:rsidR="003564D1">
        <w:rPr>
          <w:lang w:val="en-AU"/>
        </w:rPr>
        <w:t>.</w:t>
      </w:r>
      <w:r w:rsidR="00B9715C">
        <w:rPr>
          <w:lang w:val="en-AU"/>
        </w:rPr>
        <w:t xml:space="preserve"> </w:t>
      </w:r>
    </w:p>
    <w:p w14:paraId="77223D0F" w14:textId="21121418" w:rsidR="00C53C1E" w:rsidRDefault="00434A0F" w:rsidP="003156FB">
      <w:pPr>
        <w:spacing w:line="480" w:lineRule="auto"/>
        <w:rPr>
          <w:lang w:val="en-AU"/>
        </w:rPr>
      </w:pPr>
      <w:r>
        <w:rPr>
          <w:lang w:val="en-AU"/>
        </w:rPr>
        <w:t xml:space="preserve">Analyses were performed </w:t>
      </w:r>
      <w:r w:rsidR="0004700F">
        <w:rPr>
          <w:lang w:val="en-AU"/>
        </w:rPr>
        <w:t>with</w:t>
      </w:r>
      <w:r w:rsidR="00741B86">
        <w:rPr>
          <w:lang w:val="en-AU"/>
        </w:rPr>
        <w:t xml:space="preserve"> R version </w:t>
      </w:r>
      <w:r>
        <w:rPr>
          <w:lang w:val="en-AU"/>
        </w:rPr>
        <w:t>4.1.2</w:t>
      </w:r>
      <w:r w:rsidR="00741B86">
        <w:rPr>
          <w:lang w:val="en-AU"/>
        </w:rPr>
        <w:t xml:space="preserve"> </w:t>
      </w:r>
      <w:r w:rsidR="003425C4">
        <w:rPr>
          <w:lang w:val="en-AU"/>
        </w:rPr>
        <w:fldChar w:fldCharType="begin"/>
      </w:r>
      <w:r w:rsidR="00B540A9">
        <w:rPr>
          <w:lang w:val="en-AU"/>
        </w:rPr>
        <w:instrText xml:space="preserve"> ADDIN ZOTERO_ITEM CSL_CITATION {"citationID":"NZUaFeBU","properties":{"formattedCitation":"(R Core Team 2021)","plainCitation":"(R Core Team 2021)","noteIndex":0},"citationItems":[{"id":"t6eam7hd/0zSPPIDQ","uris":["http://zotero.org/users/4715950/items/3PZDAU72"],"itemData":{"id":879,"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3425C4">
        <w:rPr>
          <w:lang w:val="en-AU"/>
        </w:rPr>
        <w:fldChar w:fldCharType="separate"/>
      </w:r>
      <w:r w:rsidR="00B540A9" w:rsidRPr="00B540A9">
        <w:rPr>
          <w:rFonts w:ascii="Calibri" w:hAnsi="Calibri"/>
        </w:rPr>
        <w:t>(R Core Team 2021)</w:t>
      </w:r>
      <w:r w:rsidR="003425C4">
        <w:rPr>
          <w:lang w:val="en-AU"/>
        </w:rPr>
        <w:fldChar w:fldCharType="end"/>
      </w:r>
      <w:r>
        <w:rPr>
          <w:lang w:val="en-AU"/>
        </w:rPr>
        <w:t xml:space="preserve"> and RStudio version 2021.09.1 </w:t>
      </w:r>
      <w:r w:rsidR="00F777FE">
        <w:rPr>
          <w:lang w:val="en-AU"/>
        </w:rPr>
        <w:fldChar w:fldCharType="begin"/>
      </w:r>
      <w:r w:rsidR="00B540A9">
        <w:rPr>
          <w:lang w:val="en-AU"/>
        </w:rPr>
        <w:instrText xml:space="preserve"> ADDIN ZOTERO_ITEM CSL_CITATION {"citationID":"3iUKM8Dc","properties":{"formattedCitation":"(RStudio Team 2021)","plainCitation":"(RStudio Team 2021)","noteIndex":0},"citationItems":[{"id":"t6eam7hd/gC1LBPOh","uris":["http://zotero.org/users/4715950/items/RXC5BL53"],"itemData":{"id":880,"type":"book","event-place":"Boston, MA","publisher":"RStudio, PBC","publisher-place":"Boston, MA","title":"RStudio: Integrated Development Environment for R","URL":"http://www.rstudio.com/","author":[{"literal":"RStudio Team"}],"issued":{"date-parts":[["2021"]]}}}],"schema":"https://github.com/citation-style-language/schema/raw/master/csl-citation.json"} </w:instrText>
      </w:r>
      <w:r w:rsidR="00F777FE">
        <w:rPr>
          <w:lang w:val="en-AU"/>
        </w:rPr>
        <w:fldChar w:fldCharType="separate"/>
      </w:r>
      <w:r w:rsidR="00B540A9" w:rsidRPr="00B540A9">
        <w:rPr>
          <w:rFonts w:ascii="Calibri" w:hAnsi="Calibri"/>
        </w:rPr>
        <w:t>(RStudio Team 2021)</w:t>
      </w:r>
      <w:r w:rsidR="00F777FE">
        <w:rPr>
          <w:lang w:val="en-AU"/>
        </w:rPr>
        <w:fldChar w:fldCharType="end"/>
      </w:r>
      <w:r w:rsidR="0004700F">
        <w:rPr>
          <w:lang w:val="en-AU"/>
        </w:rPr>
        <w:t xml:space="preserve">, using </w:t>
      </w:r>
      <w:proofErr w:type="spellStart"/>
      <w:r w:rsidR="0004700F">
        <w:rPr>
          <w:lang w:val="en-AU"/>
        </w:rPr>
        <w:t>dplyr</w:t>
      </w:r>
      <w:proofErr w:type="spellEnd"/>
      <w:r w:rsidR="0004700F">
        <w:rPr>
          <w:lang w:val="en-AU"/>
        </w:rPr>
        <w:t xml:space="preserve"> </w:t>
      </w:r>
      <w:r w:rsidR="00F777FE">
        <w:rPr>
          <w:lang w:val="en-AU"/>
        </w:rPr>
        <w:fldChar w:fldCharType="begin"/>
      </w:r>
      <w:r w:rsidR="00B540A9">
        <w:rPr>
          <w:lang w:val="en-AU"/>
        </w:rPr>
        <w:instrText xml:space="preserve"> ADDIN ZOTERO_ITEM CSL_CITATION {"citationID":"kjCO6gay","properties":{"formattedCitation":"(Wickham {\\i{}et al.} 2021)","plainCitation":"(Wickham et al. 2021)","noteIndex":0},"citationItems":[{"id":"t6eam7hd/ec6Lu2cn","uris":["http://zotero.org/users/4715950/items/YVGPDUN6"],"itemData":{"id":881,"type":"book","title":"dplyr: A Grammar of Data Manipulation","URL":"https://CRAN.R-project.org/package=dplyr","author":[{"family":"Wickham","given":"Hadley"},{"family":"François","given":"Romain"},{"family":"Henry","given":"Lionel"},{"family":"Müller","given":"Kirill"}],"issued":{"date-parts":[["2021"]]}}}],"schema":"https://github.com/citation-style-language/schema/raw/master/csl-citation.json"} </w:instrText>
      </w:r>
      <w:r w:rsidR="00F777FE">
        <w:rPr>
          <w:lang w:val="en-AU"/>
        </w:rPr>
        <w:fldChar w:fldCharType="separate"/>
      </w:r>
      <w:r w:rsidR="00B540A9" w:rsidRPr="00B540A9">
        <w:rPr>
          <w:rFonts w:ascii="Calibri" w:hAnsi="Calibri" w:cs="Times New Roman"/>
          <w:szCs w:val="24"/>
        </w:rPr>
        <w:t xml:space="preserve">(Wickham </w:t>
      </w:r>
      <w:r w:rsidR="00B540A9" w:rsidRPr="0081758A">
        <w:rPr>
          <w:rFonts w:ascii="Calibri" w:hAnsi="Calibri" w:cs="Times New Roman"/>
          <w:szCs w:val="24"/>
        </w:rPr>
        <w:t xml:space="preserve">et al. </w:t>
      </w:r>
      <w:r w:rsidR="00B540A9" w:rsidRPr="00B540A9">
        <w:rPr>
          <w:rFonts w:ascii="Calibri" w:hAnsi="Calibri" w:cs="Times New Roman"/>
          <w:szCs w:val="24"/>
        </w:rPr>
        <w:t>2021)</w:t>
      </w:r>
      <w:r w:rsidR="00F777FE">
        <w:rPr>
          <w:lang w:val="en-AU"/>
        </w:rPr>
        <w:fldChar w:fldCharType="end"/>
      </w:r>
      <w:r w:rsidR="0004700F">
        <w:rPr>
          <w:lang w:val="en-AU"/>
        </w:rPr>
        <w:t xml:space="preserve"> to </w:t>
      </w:r>
      <w:r w:rsidR="003425C4">
        <w:rPr>
          <w:lang w:val="en-AU"/>
        </w:rPr>
        <w:t>prepare</w:t>
      </w:r>
      <w:r w:rsidR="0004700F">
        <w:rPr>
          <w:lang w:val="en-AU"/>
        </w:rPr>
        <w:t xml:space="preserve"> the data</w:t>
      </w:r>
      <w:r w:rsidR="00741B86">
        <w:rPr>
          <w:lang w:val="en-AU"/>
        </w:rPr>
        <w:t>.</w:t>
      </w:r>
      <w:r w:rsidR="00304AE0">
        <w:rPr>
          <w:lang w:val="en-AU"/>
        </w:rPr>
        <w:t xml:space="preserve"> </w:t>
      </w:r>
      <w:r>
        <w:rPr>
          <w:lang w:val="en-AU"/>
        </w:rPr>
        <w:t xml:space="preserve">Linear mixed effect models were fitted with lme4 </w:t>
      </w:r>
      <w:r w:rsidR="00F777FE">
        <w:rPr>
          <w:lang w:val="en-AU"/>
        </w:rPr>
        <w:fldChar w:fldCharType="begin"/>
      </w:r>
      <w:r w:rsidR="00B540A9">
        <w:rPr>
          <w:lang w:val="en-AU"/>
        </w:rPr>
        <w:instrText xml:space="preserve"> ADDIN ZOTERO_ITEM CSL_CITATION {"citationID":"ROLysIVH","properties":{"formattedCitation":"(Bates {\\i{}et al.} 2015)","plainCitation":"(Bates et al. 2015)","noteIndex":0},"citationItems":[{"id":"t6eam7hd/LUqkRwWc","uris":["http://zotero.org/users/4715950/items/MSESZPAF"],"itemData":{"id":883,"type":"article-journal","container-title":"Journal of Statistical Software","DOI":"10.18637/jss.v067.i01","issue":"1","page":"1–48","title":"Fitting Linear Mixed-Effects Models Using lme4","volume":"67","author":[{"family":"Bates","given":"Douglas"},{"family":"Mächler","given":"Martin"},{"family":"Bolker","given":"Ben"},{"family":"Walker","given":"Steve"}],"issued":{"date-parts":[["2015"]]}},"locator":"4"}],"schema":"https://github.com/citation-style-language/schema/raw/master/csl-citation.json"} </w:instrText>
      </w:r>
      <w:r w:rsidR="00F777FE">
        <w:rPr>
          <w:lang w:val="en-AU"/>
        </w:rPr>
        <w:fldChar w:fldCharType="separate"/>
      </w:r>
      <w:r w:rsidR="00B540A9" w:rsidRPr="00B540A9">
        <w:rPr>
          <w:rFonts w:ascii="Calibri" w:hAnsi="Calibri" w:cs="Times New Roman"/>
          <w:szCs w:val="24"/>
        </w:rPr>
        <w:t xml:space="preserve">(Bates </w:t>
      </w:r>
      <w:r w:rsidR="00B540A9" w:rsidRPr="0081758A">
        <w:rPr>
          <w:rFonts w:ascii="Calibri" w:hAnsi="Calibri" w:cs="Times New Roman"/>
          <w:szCs w:val="24"/>
        </w:rPr>
        <w:t xml:space="preserve">et al. </w:t>
      </w:r>
      <w:r w:rsidR="00B540A9" w:rsidRPr="00B540A9">
        <w:rPr>
          <w:rFonts w:ascii="Calibri" w:hAnsi="Calibri" w:cs="Times New Roman"/>
          <w:szCs w:val="24"/>
        </w:rPr>
        <w:t>2015)</w:t>
      </w:r>
      <w:r w:rsidR="00F777FE">
        <w:rPr>
          <w:lang w:val="en-AU"/>
        </w:rPr>
        <w:fldChar w:fldCharType="end"/>
      </w:r>
      <w:r>
        <w:rPr>
          <w:b/>
          <w:bCs/>
          <w:lang w:val="en-AU"/>
        </w:rPr>
        <w:t xml:space="preserve">. </w:t>
      </w:r>
      <w:r w:rsidR="00F43ED5">
        <w:rPr>
          <w:lang w:val="en-AU"/>
        </w:rPr>
        <w:t xml:space="preserve">The </w:t>
      </w:r>
      <w:proofErr w:type="spellStart"/>
      <w:r w:rsidR="00F43ED5">
        <w:rPr>
          <w:lang w:val="en-AU"/>
        </w:rPr>
        <w:t>lmerTest</w:t>
      </w:r>
      <w:proofErr w:type="spellEnd"/>
      <w:r w:rsidR="00F43ED5">
        <w:rPr>
          <w:lang w:val="en-AU"/>
        </w:rPr>
        <w:t xml:space="preserve"> package</w:t>
      </w:r>
      <w:r w:rsidR="00F777FE">
        <w:rPr>
          <w:lang w:val="en-AU"/>
        </w:rPr>
        <w:t xml:space="preserve"> </w:t>
      </w:r>
      <w:r w:rsidR="007449CD">
        <w:rPr>
          <w:lang w:val="en-AU"/>
        </w:rPr>
        <w:fldChar w:fldCharType="begin"/>
      </w:r>
      <w:r w:rsidR="00B540A9">
        <w:rPr>
          <w:lang w:val="en-AU"/>
        </w:rPr>
        <w:instrText xml:space="preserve"> ADDIN ZOTERO_ITEM CSL_CITATION {"citationID":"OJf07ED1","properties":{"formattedCitation":"(Kuznetsova {\\i{}et al.} 2017)","plainCitation":"(Kuznetsova et al. 2017)","noteIndex":0},"citationItems":[{"id":"t6eam7hd/GdHX8CRh","uris":["http://zotero.org/users/4715950/items/HHMR7XUI"],"itemData":{"id":884,"type":"article-journal","container-title":"Journal of Statistical Software","DOI":"10.18637/jss.v082.i13","issue":"13","page":"1–26","title":"lmerTest Package: Tests in Linear Mixed Effects Models","volume":"82","author":[{"family":"Kuznetsova","given":"Alexandra"},{"family":"Brockhoff","given":"Per B."},{"family":"Christensen","given":"Rune H. B."}],"issued":{"date-parts":[["2017"]]}}}],"schema":"https://github.com/citation-style-language/schema/raw/master/csl-citation.json"} </w:instrText>
      </w:r>
      <w:r w:rsidR="007449CD">
        <w:rPr>
          <w:lang w:val="en-AU"/>
        </w:rPr>
        <w:fldChar w:fldCharType="separate"/>
      </w:r>
      <w:r w:rsidR="00B540A9" w:rsidRPr="00B540A9">
        <w:rPr>
          <w:rFonts w:ascii="Calibri" w:hAnsi="Calibri" w:cs="Times New Roman"/>
          <w:szCs w:val="24"/>
        </w:rPr>
        <w:t xml:space="preserve">(Kuznetsova </w:t>
      </w:r>
      <w:r w:rsidR="00B540A9" w:rsidRPr="0081758A">
        <w:rPr>
          <w:rFonts w:ascii="Calibri" w:hAnsi="Calibri" w:cs="Times New Roman"/>
          <w:szCs w:val="24"/>
        </w:rPr>
        <w:t xml:space="preserve">et al. </w:t>
      </w:r>
      <w:r w:rsidR="00B540A9" w:rsidRPr="00B540A9">
        <w:rPr>
          <w:rFonts w:ascii="Calibri" w:hAnsi="Calibri" w:cs="Times New Roman"/>
          <w:szCs w:val="24"/>
        </w:rPr>
        <w:t>2017)</w:t>
      </w:r>
      <w:r w:rsidR="007449CD">
        <w:rPr>
          <w:lang w:val="en-AU"/>
        </w:rPr>
        <w:fldChar w:fldCharType="end"/>
      </w:r>
      <w:r w:rsidR="00F43ED5">
        <w:rPr>
          <w:lang w:val="en-AU"/>
        </w:rPr>
        <w:t xml:space="preserve"> was used to perform </w:t>
      </w:r>
      <w:proofErr w:type="spellStart"/>
      <w:r w:rsidR="00F43ED5" w:rsidRPr="00F43ED5">
        <w:rPr>
          <w:lang w:val="en-AU"/>
        </w:rPr>
        <w:t>Sattertwaithe</w:t>
      </w:r>
      <w:r w:rsidR="00F43ED5">
        <w:rPr>
          <w:lang w:val="en-AU"/>
        </w:rPr>
        <w:t>’s</w:t>
      </w:r>
      <w:proofErr w:type="spellEnd"/>
      <w:r w:rsidR="00F43ED5" w:rsidRPr="00F43ED5">
        <w:rPr>
          <w:lang w:val="en-AU"/>
        </w:rPr>
        <w:t xml:space="preserve"> approximations</w:t>
      </w:r>
      <w:r w:rsidR="00F43ED5">
        <w:rPr>
          <w:lang w:val="en-AU"/>
        </w:rPr>
        <w:t xml:space="preserve"> and</w:t>
      </w:r>
      <w:r w:rsidR="00F43ED5">
        <w:rPr>
          <w:b/>
          <w:bCs/>
          <w:lang w:val="en-AU"/>
        </w:rPr>
        <w:t xml:space="preserve"> </w:t>
      </w:r>
      <w:r w:rsidR="00F43ED5" w:rsidRPr="00F43ED5">
        <w:rPr>
          <w:lang w:val="en-AU"/>
        </w:rPr>
        <w:t>t</w:t>
      </w:r>
      <w:r w:rsidR="00304AE0">
        <w:rPr>
          <w:lang w:val="en-AU"/>
        </w:rPr>
        <w:t xml:space="preserve">ype III </w:t>
      </w:r>
      <w:r w:rsidR="00F43ED5">
        <w:rPr>
          <w:lang w:val="en-AU"/>
        </w:rPr>
        <w:t>tests on fixed effects, and likelihood ratio tests on random effects</w:t>
      </w:r>
      <w:r w:rsidR="00304AE0">
        <w:rPr>
          <w:lang w:val="en-AU"/>
        </w:rPr>
        <w:t>.</w:t>
      </w:r>
      <w:r w:rsidR="00741B86">
        <w:rPr>
          <w:lang w:val="en-AU"/>
        </w:rPr>
        <w:t xml:space="preserve"> </w:t>
      </w:r>
      <w:r w:rsidR="00236147">
        <w:rPr>
          <w:lang w:val="en-AU"/>
        </w:rPr>
        <w:t>Bootstrapped 95% confidence intervals</w:t>
      </w:r>
      <w:r w:rsidR="00F43ED5">
        <w:rPr>
          <w:lang w:val="en-AU"/>
        </w:rPr>
        <w:t xml:space="preserve"> were obtained</w:t>
      </w:r>
      <w:r w:rsidR="00506435">
        <w:rPr>
          <w:lang w:val="en-AU"/>
        </w:rPr>
        <w:t xml:space="preserve"> between </w:t>
      </w:r>
      <w:r w:rsidR="0009784A">
        <w:rPr>
          <w:lang w:val="en-AU"/>
        </w:rPr>
        <w:t xml:space="preserve">cultures </w:t>
      </w:r>
      <w:r w:rsidR="00F43ED5">
        <w:rPr>
          <w:lang w:val="en-AU"/>
        </w:rPr>
        <w:t>using</w:t>
      </w:r>
      <w:r w:rsidR="00236147">
        <w:rPr>
          <w:lang w:val="en-AU"/>
        </w:rPr>
        <w:t xml:space="preserve"> </w:t>
      </w:r>
      <w:proofErr w:type="spellStart"/>
      <w:r w:rsidR="00236147">
        <w:rPr>
          <w:lang w:val="en-AU"/>
        </w:rPr>
        <w:t>me</w:t>
      </w:r>
      <w:r w:rsidR="00F43ED5">
        <w:rPr>
          <w:lang w:val="en-AU"/>
        </w:rPr>
        <w:t>r</w:t>
      </w:r>
      <w:r w:rsidR="007449CD">
        <w:rPr>
          <w:lang w:val="en-AU"/>
        </w:rPr>
        <w:t>T</w:t>
      </w:r>
      <w:r w:rsidR="00236147">
        <w:rPr>
          <w:lang w:val="en-AU"/>
        </w:rPr>
        <w:t>ools</w:t>
      </w:r>
      <w:proofErr w:type="spellEnd"/>
      <w:r w:rsidR="007449CD">
        <w:rPr>
          <w:lang w:val="en-AU"/>
        </w:rPr>
        <w:t xml:space="preserve"> </w:t>
      </w:r>
      <w:r w:rsidR="007449CD">
        <w:rPr>
          <w:lang w:val="en-AU"/>
        </w:rPr>
        <w:fldChar w:fldCharType="begin"/>
      </w:r>
      <w:r w:rsidR="00B540A9">
        <w:rPr>
          <w:lang w:val="en-AU"/>
        </w:rPr>
        <w:instrText xml:space="preserve"> ADDIN ZOTERO_ITEM CSL_CITATION {"citationID":"sfjQOwxr","properties":{"formattedCitation":"(Knowles &amp; Frederick 2020)","plainCitation":"(Knowles &amp; Frederick 2020)","noteIndex":0},"citationItems":[{"id":"t6eam7hd/2bfIC3MR","uris":["http://zotero.org/users/4715950/items/DWMRKHM7"],"itemData":{"id":885,"type":"book","title":"merTools: Tools for Analyzing Mixed Effect Regression Models","URL":"https://CRAN.R-project.org/package=merTools","author":[{"family":"Knowles","given":"Jared E."},{"family":"Frederick","given":"Carl"}],"issued":{"date-parts":[["2020"]]}}}],"schema":"https://github.com/citation-style-language/schema/raw/master/csl-citation.json"} </w:instrText>
      </w:r>
      <w:r w:rsidR="007449CD">
        <w:rPr>
          <w:lang w:val="en-AU"/>
        </w:rPr>
        <w:fldChar w:fldCharType="separate"/>
      </w:r>
      <w:r w:rsidR="00B540A9" w:rsidRPr="00B540A9">
        <w:rPr>
          <w:rFonts w:ascii="Calibri" w:hAnsi="Calibri"/>
        </w:rPr>
        <w:t>(Knowles &amp; Frederick 2020)</w:t>
      </w:r>
      <w:r w:rsidR="007449CD">
        <w:rPr>
          <w:lang w:val="en-AU"/>
        </w:rPr>
        <w:fldChar w:fldCharType="end"/>
      </w:r>
      <w:r w:rsidR="00917C8F">
        <w:rPr>
          <w:lang w:val="en-AU"/>
        </w:rPr>
        <w:t>,</w:t>
      </w:r>
      <w:r w:rsidR="00F43ED5">
        <w:rPr>
          <w:lang w:val="en-AU"/>
        </w:rPr>
        <w:t xml:space="preserve"> and plots were built using ggplot2</w:t>
      </w:r>
      <w:r w:rsidR="007449CD">
        <w:rPr>
          <w:lang w:val="en-AU"/>
        </w:rPr>
        <w:t xml:space="preserve"> </w:t>
      </w:r>
      <w:r w:rsidR="007449CD">
        <w:rPr>
          <w:lang w:val="en-AU"/>
        </w:rPr>
        <w:fldChar w:fldCharType="begin"/>
      </w:r>
      <w:r w:rsidR="00B540A9">
        <w:rPr>
          <w:lang w:val="en-AU"/>
        </w:rPr>
        <w:instrText xml:space="preserve"> ADDIN ZOTERO_ITEM CSL_CITATION {"citationID":"eihnmIVa","properties":{"formattedCitation":"(Wickham 2016)","plainCitation":"(Wickham 2016)","noteIndex":0},"citationItems":[{"id":"t6eam7hd/gfXOpNPK","uris":["http://zotero.org/users/4715950/items/PT27MNJA"],"itemData":{"id":887,"type":"book","ISBN":"978-3-319-24277-4","publisher":"Springer-Verlag New York","title":"ggplot2: Elegant Graphics for Data Analysis","URL":"https://ggplot2.tidyverse.org","author":[{"family":"Wickham","given":"Hadley"}],"issued":{"date-parts":[["2016"]]}},"locator":"2"}],"schema":"https://github.com/citation-style-language/schema/raw/master/csl-citation.json"} </w:instrText>
      </w:r>
      <w:r w:rsidR="007449CD">
        <w:rPr>
          <w:lang w:val="en-AU"/>
        </w:rPr>
        <w:fldChar w:fldCharType="separate"/>
      </w:r>
      <w:r w:rsidR="00B540A9" w:rsidRPr="00B540A9">
        <w:rPr>
          <w:rFonts w:ascii="Calibri" w:hAnsi="Calibri"/>
        </w:rPr>
        <w:t>(Wickham 2016)</w:t>
      </w:r>
      <w:r w:rsidR="007449CD">
        <w:rPr>
          <w:lang w:val="en-AU"/>
        </w:rPr>
        <w:fldChar w:fldCharType="end"/>
      </w:r>
      <w:r w:rsidR="007449CD">
        <w:rPr>
          <w:lang w:val="en-AU"/>
        </w:rPr>
        <w:t xml:space="preserve">. </w:t>
      </w:r>
      <w:r w:rsidR="0016527E">
        <w:rPr>
          <w:lang w:val="en-AU"/>
        </w:rPr>
        <w:t>Diagnostic r</w:t>
      </w:r>
      <w:r w:rsidR="00741B86" w:rsidRPr="00741B86">
        <w:rPr>
          <w:lang w:val="en-AU"/>
        </w:rPr>
        <w:t>esiduals vs fits and QQ plots were visually assessed</w:t>
      </w:r>
      <w:r w:rsidR="0078240D">
        <w:rPr>
          <w:lang w:val="en-AU"/>
        </w:rPr>
        <w:t xml:space="preserve"> as per Keough </w:t>
      </w:r>
      <w:r w:rsidR="0081758A">
        <w:rPr>
          <w:lang w:val="en-AU"/>
        </w:rPr>
        <w:t>&amp;</w:t>
      </w:r>
      <w:r w:rsidR="0078240D">
        <w:rPr>
          <w:lang w:val="en-AU"/>
        </w:rPr>
        <w:t xml:space="preserve"> Quinn (2002)</w:t>
      </w:r>
      <w:r w:rsidR="00741B86" w:rsidRPr="00741B86">
        <w:rPr>
          <w:lang w:val="en-AU"/>
        </w:rPr>
        <w:t xml:space="preserve">, and VIF calculated </w:t>
      </w:r>
      <w:r w:rsidR="0016527E">
        <w:rPr>
          <w:lang w:val="en-AU"/>
        </w:rPr>
        <w:t>to check for</w:t>
      </w:r>
      <w:r w:rsidR="00741B86" w:rsidRPr="00741B86">
        <w:rPr>
          <w:lang w:val="en-AU"/>
        </w:rPr>
        <w:t xml:space="preserve"> collinearity. Predictors were plotted against each other to visually </w:t>
      </w:r>
      <w:r w:rsidR="00C1767E">
        <w:rPr>
          <w:lang w:val="en-AU"/>
        </w:rPr>
        <w:t>assess</w:t>
      </w:r>
      <w:r w:rsidR="00443445">
        <w:rPr>
          <w:lang w:val="en-AU"/>
        </w:rPr>
        <w:t xml:space="preserve"> acceptable</w:t>
      </w:r>
      <w:r w:rsidR="00741B86" w:rsidRPr="00741B86">
        <w:rPr>
          <w:lang w:val="en-AU"/>
        </w:rPr>
        <w:t xml:space="preserve"> domain/range overlap.</w:t>
      </w:r>
      <w:r w:rsidR="00741B86">
        <w:rPr>
          <w:lang w:val="en-AU"/>
        </w:rPr>
        <w:t xml:space="preserve"> </w:t>
      </w:r>
    </w:p>
    <w:p w14:paraId="6E1C92B7" w14:textId="19F439DA" w:rsidR="00145F3B" w:rsidRPr="0099258D" w:rsidRDefault="00145F3B" w:rsidP="003156FB">
      <w:pPr>
        <w:spacing w:line="480" w:lineRule="auto"/>
        <w:rPr>
          <w:b/>
          <w:bCs/>
          <w:lang w:val="en-AU"/>
        </w:rPr>
      </w:pPr>
      <w:r w:rsidRPr="0099258D">
        <w:rPr>
          <w:b/>
          <w:bCs/>
          <w:lang w:val="en-AU"/>
        </w:rPr>
        <w:t>Results</w:t>
      </w:r>
    </w:p>
    <w:p w14:paraId="213F0FE1" w14:textId="5943718A" w:rsidR="003E7812" w:rsidRPr="0099258D" w:rsidRDefault="005D41D9" w:rsidP="003156FB">
      <w:pPr>
        <w:spacing w:line="480" w:lineRule="auto"/>
        <w:rPr>
          <w:i/>
          <w:iCs/>
          <w:lang w:val="en-AU"/>
        </w:rPr>
      </w:pPr>
      <w:r w:rsidRPr="0099258D">
        <w:rPr>
          <w:i/>
          <w:iCs/>
          <w:lang w:val="en-AU"/>
        </w:rPr>
        <w:t>SURVIVAL AND BODY SIZE</w:t>
      </w:r>
    </w:p>
    <w:p w14:paraId="45B1515E" w14:textId="46F619AF" w:rsidR="006E718F" w:rsidRPr="006E718F" w:rsidRDefault="003E4FAC" w:rsidP="003156FB">
      <w:pPr>
        <w:spacing w:line="480" w:lineRule="auto"/>
        <w:rPr>
          <w:i/>
          <w:iCs/>
          <w:lang w:val="en-AU"/>
        </w:rPr>
      </w:pPr>
      <w:r>
        <w:rPr>
          <w:rStyle w:val="cf01"/>
          <w:rFonts w:asciiTheme="minorHAnsi" w:hAnsiTheme="minorHAnsi" w:cstheme="minorHAnsi"/>
          <w:sz w:val="22"/>
          <w:szCs w:val="22"/>
        </w:rPr>
        <w:t xml:space="preserve">Copepod body sizes </w:t>
      </w:r>
      <w:r w:rsidR="00287328">
        <w:rPr>
          <w:rStyle w:val="cf01"/>
          <w:rFonts w:asciiTheme="minorHAnsi" w:hAnsiTheme="minorHAnsi" w:cstheme="minorHAnsi"/>
          <w:sz w:val="22"/>
          <w:szCs w:val="22"/>
        </w:rPr>
        <w:t xml:space="preserve">evolved in response to the </w:t>
      </w:r>
      <w:r w:rsidR="000D6046" w:rsidRPr="001571A7">
        <w:rPr>
          <w:rStyle w:val="cf01"/>
          <w:rFonts w:asciiTheme="minorHAnsi" w:hAnsiTheme="minorHAnsi" w:cstheme="minorHAnsi"/>
          <w:sz w:val="22"/>
          <w:szCs w:val="22"/>
        </w:rPr>
        <w:t xml:space="preserve">food </w:t>
      </w:r>
      <w:r>
        <w:rPr>
          <w:rStyle w:val="cf01"/>
          <w:rFonts w:asciiTheme="minorHAnsi" w:hAnsiTheme="minorHAnsi" w:cstheme="minorHAnsi"/>
          <w:sz w:val="22"/>
          <w:szCs w:val="22"/>
        </w:rPr>
        <w:t>regime</w:t>
      </w:r>
      <w:r w:rsidR="00455163">
        <w:rPr>
          <w:rStyle w:val="cf01"/>
          <w:rFonts w:asciiTheme="minorHAnsi" w:hAnsiTheme="minorHAnsi" w:cstheme="minorHAnsi"/>
          <w:sz w:val="22"/>
          <w:szCs w:val="22"/>
        </w:rPr>
        <w:t xml:space="preserve">, </w:t>
      </w:r>
      <w:r w:rsidR="00287328">
        <w:rPr>
          <w:rStyle w:val="cf01"/>
          <w:rFonts w:asciiTheme="minorHAnsi" w:hAnsiTheme="minorHAnsi" w:cstheme="minorHAnsi"/>
          <w:sz w:val="22"/>
          <w:szCs w:val="22"/>
        </w:rPr>
        <w:t xml:space="preserve">but </w:t>
      </w:r>
      <w:r w:rsidR="00AE29D1">
        <w:rPr>
          <w:rStyle w:val="cf01"/>
          <w:rFonts w:asciiTheme="minorHAnsi" w:hAnsiTheme="minorHAnsi" w:cstheme="minorHAnsi"/>
          <w:sz w:val="22"/>
          <w:szCs w:val="22"/>
        </w:rPr>
        <w:t xml:space="preserve">the direction of difference changed from one generation to another. </w:t>
      </w:r>
      <w:r w:rsidR="00287328">
        <w:rPr>
          <w:rStyle w:val="cf01"/>
          <w:rFonts w:asciiTheme="minorHAnsi" w:hAnsiTheme="minorHAnsi" w:cstheme="minorHAnsi"/>
          <w:sz w:val="22"/>
          <w:szCs w:val="22"/>
        </w:rPr>
        <w:t xml:space="preserve">Prior to common gardening, G0 </w:t>
      </w:r>
      <w:r w:rsidR="000D6046" w:rsidRPr="001571A7">
        <w:rPr>
          <w:rStyle w:val="cf01"/>
          <w:rFonts w:asciiTheme="minorHAnsi" w:hAnsiTheme="minorHAnsi" w:cstheme="minorHAnsi"/>
          <w:sz w:val="22"/>
          <w:szCs w:val="22"/>
        </w:rPr>
        <w:t>female</w:t>
      </w:r>
      <w:r w:rsidR="00ED583C">
        <w:rPr>
          <w:rStyle w:val="cf01"/>
          <w:rFonts w:asciiTheme="minorHAnsi" w:hAnsiTheme="minorHAnsi" w:cstheme="minorHAnsi"/>
          <w:sz w:val="22"/>
          <w:szCs w:val="22"/>
        </w:rPr>
        <w:t>s</w:t>
      </w:r>
      <w:r w:rsidR="000D6046" w:rsidRPr="001571A7">
        <w:rPr>
          <w:rStyle w:val="cf01"/>
          <w:rFonts w:asciiTheme="minorHAnsi" w:hAnsiTheme="minorHAnsi" w:cstheme="minorHAnsi"/>
          <w:sz w:val="22"/>
          <w:szCs w:val="22"/>
        </w:rPr>
        <w:t xml:space="preserve"> were slightly larger in the high</w:t>
      </w:r>
      <w:r w:rsidR="00C85F2B">
        <w:rPr>
          <w:rStyle w:val="cf01"/>
          <w:rFonts w:asciiTheme="minorHAnsi" w:hAnsiTheme="minorHAnsi" w:cstheme="minorHAnsi"/>
          <w:sz w:val="22"/>
          <w:szCs w:val="22"/>
        </w:rPr>
        <w:t>-</w:t>
      </w:r>
      <w:r w:rsidR="000D6046" w:rsidRPr="001571A7">
        <w:rPr>
          <w:rStyle w:val="cf01"/>
          <w:rFonts w:asciiTheme="minorHAnsi" w:hAnsiTheme="minorHAnsi" w:cstheme="minorHAnsi"/>
          <w:sz w:val="22"/>
          <w:szCs w:val="22"/>
        </w:rPr>
        <w:t xml:space="preserve">food </w:t>
      </w:r>
      <w:r w:rsidR="00455163">
        <w:rPr>
          <w:rStyle w:val="cf01"/>
          <w:rFonts w:asciiTheme="minorHAnsi" w:hAnsiTheme="minorHAnsi" w:cstheme="minorHAnsi"/>
          <w:sz w:val="22"/>
          <w:szCs w:val="22"/>
        </w:rPr>
        <w:t>environments</w:t>
      </w:r>
      <w:r w:rsidR="00287328">
        <w:rPr>
          <w:rStyle w:val="cf01"/>
          <w:rFonts w:asciiTheme="minorHAnsi" w:hAnsiTheme="minorHAnsi" w:cstheme="minorHAnsi"/>
          <w:sz w:val="22"/>
          <w:szCs w:val="22"/>
        </w:rPr>
        <w:t xml:space="preserve"> but </w:t>
      </w:r>
      <w:r w:rsidR="00AE29D1">
        <w:rPr>
          <w:rStyle w:val="cf01"/>
          <w:rFonts w:asciiTheme="minorHAnsi" w:hAnsiTheme="minorHAnsi" w:cstheme="minorHAnsi"/>
          <w:sz w:val="22"/>
          <w:szCs w:val="22"/>
        </w:rPr>
        <w:t>in the common-garden</w:t>
      </w:r>
      <w:r w:rsidR="00874E60">
        <w:rPr>
          <w:rStyle w:val="cf01"/>
          <w:rFonts w:asciiTheme="minorHAnsi" w:hAnsiTheme="minorHAnsi" w:cstheme="minorHAnsi"/>
          <w:sz w:val="22"/>
          <w:szCs w:val="22"/>
        </w:rPr>
        <w:t>ed</w:t>
      </w:r>
      <w:r w:rsidR="00AE29D1">
        <w:rPr>
          <w:rStyle w:val="cf01"/>
          <w:rFonts w:asciiTheme="minorHAnsi" w:hAnsiTheme="minorHAnsi" w:cstheme="minorHAnsi"/>
          <w:sz w:val="22"/>
          <w:szCs w:val="22"/>
        </w:rPr>
        <w:t xml:space="preserve"> generations (G1 </w:t>
      </w:r>
      <w:r w:rsidR="00455163">
        <w:rPr>
          <w:rStyle w:val="cf01"/>
          <w:rFonts w:asciiTheme="minorHAnsi" w:hAnsiTheme="minorHAnsi" w:cstheme="minorHAnsi"/>
          <w:sz w:val="22"/>
          <w:szCs w:val="22"/>
        </w:rPr>
        <w:t>and</w:t>
      </w:r>
      <w:r w:rsidR="00AE29D1">
        <w:rPr>
          <w:rStyle w:val="cf01"/>
          <w:rFonts w:asciiTheme="minorHAnsi" w:hAnsiTheme="minorHAnsi" w:cstheme="minorHAnsi"/>
          <w:sz w:val="22"/>
          <w:szCs w:val="22"/>
        </w:rPr>
        <w:t xml:space="preserve"> G2) females were </w:t>
      </w:r>
      <w:r w:rsidR="00287328">
        <w:rPr>
          <w:rStyle w:val="cf01"/>
          <w:rFonts w:asciiTheme="minorHAnsi" w:hAnsiTheme="minorHAnsi" w:cstheme="minorHAnsi"/>
          <w:sz w:val="22"/>
          <w:szCs w:val="22"/>
        </w:rPr>
        <w:t xml:space="preserve">consistently </w:t>
      </w:r>
      <w:r w:rsidR="00AE29D1">
        <w:rPr>
          <w:rStyle w:val="cf01"/>
          <w:rFonts w:asciiTheme="minorHAnsi" w:hAnsiTheme="minorHAnsi" w:cstheme="minorHAnsi"/>
          <w:sz w:val="22"/>
          <w:szCs w:val="22"/>
        </w:rPr>
        <w:t xml:space="preserve">larger in the </w:t>
      </w:r>
      <w:r w:rsidR="00ED583C">
        <w:rPr>
          <w:rStyle w:val="cf01"/>
          <w:rFonts w:asciiTheme="minorHAnsi" w:hAnsiTheme="minorHAnsi" w:cstheme="minorHAnsi"/>
          <w:sz w:val="22"/>
          <w:szCs w:val="22"/>
        </w:rPr>
        <w:t>low</w:t>
      </w:r>
      <w:r w:rsidR="00A15B5C">
        <w:rPr>
          <w:rStyle w:val="cf01"/>
          <w:rFonts w:asciiTheme="minorHAnsi" w:hAnsiTheme="minorHAnsi" w:cstheme="minorHAnsi"/>
          <w:sz w:val="22"/>
          <w:szCs w:val="22"/>
        </w:rPr>
        <w:t>-</w:t>
      </w:r>
      <w:r w:rsidR="00ED583C">
        <w:rPr>
          <w:rStyle w:val="cf01"/>
          <w:rFonts w:asciiTheme="minorHAnsi" w:hAnsiTheme="minorHAnsi" w:cstheme="minorHAnsi"/>
          <w:sz w:val="22"/>
          <w:szCs w:val="22"/>
        </w:rPr>
        <w:t xml:space="preserve">food </w:t>
      </w:r>
      <w:r w:rsidR="00A15B5C">
        <w:rPr>
          <w:rStyle w:val="cf01"/>
          <w:rFonts w:asciiTheme="minorHAnsi" w:hAnsiTheme="minorHAnsi" w:cstheme="minorHAnsi"/>
          <w:sz w:val="22"/>
          <w:szCs w:val="22"/>
        </w:rPr>
        <w:t>regimes</w:t>
      </w:r>
      <w:r w:rsidR="00ED583C">
        <w:rPr>
          <w:rStyle w:val="cf01"/>
          <w:rFonts w:asciiTheme="minorHAnsi" w:hAnsiTheme="minorHAnsi" w:cstheme="minorHAnsi"/>
          <w:sz w:val="22"/>
          <w:szCs w:val="22"/>
        </w:rPr>
        <w:t xml:space="preserve"> relative to the high food </w:t>
      </w:r>
      <w:r w:rsidR="00BE6E4D">
        <w:rPr>
          <w:rStyle w:val="cf01"/>
          <w:rFonts w:asciiTheme="minorHAnsi" w:hAnsiTheme="minorHAnsi" w:cstheme="minorHAnsi"/>
          <w:sz w:val="22"/>
          <w:szCs w:val="22"/>
        </w:rPr>
        <w:t>regimes</w:t>
      </w:r>
      <w:r w:rsidR="00ED583C">
        <w:rPr>
          <w:rStyle w:val="cf01"/>
          <w:rFonts w:asciiTheme="minorHAnsi" w:hAnsiTheme="minorHAnsi" w:cstheme="minorHAnsi"/>
          <w:sz w:val="22"/>
          <w:szCs w:val="22"/>
        </w:rPr>
        <w:t xml:space="preserve"> </w:t>
      </w:r>
      <w:r w:rsidR="000D6046" w:rsidRPr="001571A7">
        <w:rPr>
          <w:rStyle w:val="cf01"/>
          <w:rFonts w:asciiTheme="minorHAnsi" w:hAnsiTheme="minorHAnsi" w:cstheme="minorHAnsi"/>
          <w:sz w:val="22"/>
          <w:szCs w:val="22"/>
        </w:rPr>
        <w:t xml:space="preserve">(Table </w:t>
      </w:r>
      <w:r w:rsidR="00115F5B">
        <w:rPr>
          <w:rStyle w:val="cf01"/>
          <w:rFonts w:asciiTheme="minorHAnsi" w:hAnsiTheme="minorHAnsi" w:cstheme="minorHAnsi"/>
          <w:sz w:val="22"/>
          <w:szCs w:val="22"/>
        </w:rPr>
        <w:t>1</w:t>
      </w:r>
      <w:r w:rsidR="000D6046" w:rsidRPr="001571A7">
        <w:rPr>
          <w:rStyle w:val="cf01"/>
          <w:rFonts w:asciiTheme="minorHAnsi" w:hAnsiTheme="minorHAnsi" w:cstheme="minorHAnsi"/>
          <w:sz w:val="22"/>
          <w:szCs w:val="22"/>
        </w:rPr>
        <w:t>, Figure 1</w:t>
      </w:r>
      <w:r w:rsidR="00115F5B">
        <w:rPr>
          <w:rStyle w:val="cf01"/>
          <w:rFonts w:asciiTheme="minorHAnsi" w:hAnsiTheme="minorHAnsi" w:cstheme="minorHAnsi"/>
          <w:sz w:val="22"/>
          <w:szCs w:val="22"/>
        </w:rPr>
        <w:t>a</w:t>
      </w:r>
      <w:r w:rsidR="000D6046" w:rsidRPr="001571A7">
        <w:rPr>
          <w:rStyle w:val="cf01"/>
          <w:rFonts w:asciiTheme="minorHAnsi" w:hAnsiTheme="minorHAnsi" w:cstheme="minorHAnsi"/>
          <w:sz w:val="22"/>
          <w:szCs w:val="22"/>
        </w:rPr>
        <w:t xml:space="preserve">). There was also an increase in body size over course of the common gardening </w:t>
      </w:r>
      <w:r w:rsidR="00FD1AAE">
        <w:rPr>
          <w:rStyle w:val="cf01"/>
          <w:rFonts w:asciiTheme="minorHAnsi" w:hAnsiTheme="minorHAnsi" w:cstheme="minorHAnsi"/>
          <w:sz w:val="22"/>
          <w:szCs w:val="22"/>
        </w:rPr>
        <w:t xml:space="preserve">relative to G0 </w:t>
      </w:r>
      <w:r w:rsidR="000D6046" w:rsidRPr="001571A7">
        <w:rPr>
          <w:rStyle w:val="cf01"/>
          <w:rFonts w:asciiTheme="minorHAnsi" w:hAnsiTheme="minorHAnsi" w:cstheme="minorHAnsi"/>
          <w:sz w:val="22"/>
          <w:szCs w:val="22"/>
        </w:rPr>
        <w:t>(Figure 1</w:t>
      </w:r>
      <w:r w:rsidR="00115F5B">
        <w:rPr>
          <w:rStyle w:val="cf01"/>
          <w:rFonts w:asciiTheme="minorHAnsi" w:hAnsiTheme="minorHAnsi" w:cstheme="minorHAnsi"/>
          <w:sz w:val="22"/>
          <w:szCs w:val="22"/>
        </w:rPr>
        <w:t>a</w:t>
      </w:r>
      <w:r w:rsidR="000D6046" w:rsidRPr="001571A7">
        <w:rPr>
          <w:rStyle w:val="cf01"/>
          <w:rFonts w:asciiTheme="minorHAnsi" w:hAnsiTheme="minorHAnsi" w:cstheme="minorHAnsi"/>
          <w:sz w:val="22"/>
          <w:szCs w:val="22"/>
        </w:rPr>
        <w:t>).</w:t>
      </w:r>
      <w:r w:rsidR="000D6046" w:rsidRPr="000D6046">
        <w:rPr>
          <w:rFonts w:cstheme="minorHAnsi"/>
          <w:lang w:val="en-AU"/>
        </w:rPr>
        <w:t xml:space="preserve"> Survival </w:t>
      </w:r>
      <w:r w:rsidR="00AE29D1">
        <w:rPr>
          <w:rFonts w:cstheme="minorHAnsi"/>
          <w:lang w:val="en-AU"/>
        </w:rPr>
        <w:t xml:space="preserve">in the common garden </w:t>
      </w:r>
      <w:r w:rsidR="000D6046" w:rsidRPr="000D6046">
        <w:rPr>
          <w:rFonts w:cstheme="minorHAnsi"/>
          <w:lang w:val="en-AU"/>
        </w:rPr>
        <w:t>was unaffected by food regime (</w:t>
      </w:r>
      <w:r w:rsidR="00F52198">
        <w:rPr>
          <w:rFonts w:cstheme="minorHAnsi"/>
          <w:lang w:val="en-AU"/>
        </w:rPr>
        <w:t>T</w:t>
      </w:r>
      <w:r w:rsidR="000D6046" w:rsidRPr="000D6046">
        <w:rPr>
          <w:rFonts w:cstheme="minorHAnsi"/>
          <w:lang w:val="en-AU"/>
        </w:rPr>
        <w:t>able</w:t>
      </w:r>
      <w:r w:rsidR="00115F5B">
        <w:rPr>
          <w:rFonts w:cstheme="minorHAnsi"/>
          <w:lang w:val="en-AU"/>
        </w:rPr>
        <w:t xml:space="preserve"> S1</w:t>
      </w:r>
      <w:r w:rsidR="000D6046" w:rsidRPr="000D6046">
        <w:rPr>
          <w:rFonts w:cstheme="minorHAnsi"/>
          <w:lang w:val="en-AU"/>
        </w:rPr>
        <w:t xml:space="preserve"> and </w:t>
      </w:r>
      <w:r w:rsidR="00115F5B">
        <w:rPr>
          <w:rFonts w:cstheme="minorHAnsi"/>
          <w:lang w:val="en-AU"/>
        </w:rPr>
        <w:t>F</w:t>
      </w:r>
      <w:r w:rsidR="000D6046" w:rsidRPr="000D6046">
        <w:rPr>
          <w:rFonts w:cstheme="minorHAnsi"/>
          <w:lang w:val="en-AU"/>
        </w:rPr>
        <w:t>igure</w:t>
      </w:r>
      <w:r w:rsidR="00115F5B">
        <w:rPr>
          <w:rFonts w:cstheme="minorHAnsi"/>
          <w:lang w:val="en-AU"/>
        </w:rPr>
        <w:t xml:space="preserve"> S1</w:t>
      </w:r>
      <w:r w:rsidR="00F52198">
        <w:rPr>
          <w:rFonts w:cstheme="minorHAnsi"/>
          <w:lang w:val="en-AU"/>
        </w:rPr>
        <w:t>, see Supporting Information)</w:t>
      </w:r>
      <w:r w:rsidR="00C673C8">
        <w:rPr>
          <w:lang w:val="en-AU"/>
        </w:rPr>
        <w:t>.</w:t>
      </w:r>
    </w:p>
    <w:p w14:paraId="4153B85E" w14:textId="64186B9C" w:rsidR="003F6CD7" w:rsidRPr="0099258D" w:rsidRDefault="00691707" w:rsidP="003156FB">
      <w:pPr>
        <w:spacing w:line="480" w:lineRule="auto"/>
        <w:rPr>
          <w:i/>
          <w:iCs/>
          <w:lang w:val="en-AU"/>
        </w:rPr>
      </w:pPr>
      <w:r w:rsidRPr="0099258D">
        <w:rPr>
          <w:i/>
          <w:iCs/>
          <w:lang w:val="en-AU"/>
        </w:rPr>
        <w:t>AGE AT</w:t>
      </w:r>
      <w:r w:rsidR="003F6CD7" w:rsidRPr="0099258D">
        <w:rPr>
          <w:i/>
          <w:iCs/>
          <w:lang w:val="en-AU"/>
        </w:rPr>
        <w:t xml:space="preserve"> MATURITY</w:t>
      </w:r>
    </w:p>
    <w:p w14:paraId="7ED3F185" w14:textId="325D12B2" w:rsidR="00C143A4" w:rsidRDefault="00A7114F" w:rsidP="003156FB">
      <w:pPr>
        <w:spacing w:line="480" w:lineRule="auto"/>
        <w:rPr>
          <w:lang w:val="en-AU"/>
        </w:rPr>
      </w:pPr>
      <w:r>
        <w:rPr>
          <w:lang w:val="en-AU"/>
        </w:rPr>
        <w:t xml:space="preserve">Age at maturity differed between food </w:t>
      </w:r>
      <w:r w:rsidR="002818FB">
        <w:rPr>
          <w:lang w:val="en-AU"/>
        </w:rPr>
        <w:t>regimes</w:t>
      </w:r>
      <w:r>
        <w:rPr>
          <w:lang w:val="en-AU"/>
        </w:rPr>
        <w:t xml:space="preserve"> in G1 copepods but converged in G2</w:t>
      </w:r>
      <w:r w:rsidR="00DA7B8C">
        <w:rPr>
          <w:lang w:val="en-AU"/>
        </w:rPr>
        <w:t xml:space="preserve"> (Table </w:t>
      </w:r>
      <w:r w:rsidR="00115F5B">
        <w:rPr>
          <w:lang w:val="en-AU"/>
        </w:rPr>
        <w:t>2, Figure 1b</w:t>
      </w:r>
      <w:r w:rsidR="00DA7B8C">
        <w:rPr>
          <w:lang w:val="en-AU"/>
        </w:rPr>
        <w:t>)</w:t>
      </w:r>
      <w:r>
        <w:rPr>
          <w:lang w:val="en-AU"/>
        </w:rPr>
        <w:t>.</w:t>
      </w:r>
      <w:r w:rsidR="00DA7B8C">
        <w:rPr>
          <w:lang w:val="en-AU"/>
        </w:rPr>
        <w:t xml:space="preserve"> In G1</w:t>
      </w:r>
      <w:r w:rsidR="00254160">
        <w:rPr>
          <w:lang w:val="en-AU"/>
        </w:rPr>
        <w:t xml:space="preserve">, copepods </w:t>
      </w:r>
      <w:r w:rsidR="00F70972">
        <w:rPr>
          <w:lang w:val="en-AU"/>
        </w:rPr>
        <w:t xml:space="preserve">that had evolved in </w:t>
      </w:r>
      <w:r w:rsidR="00254160">
        <w:rPr>
          <w:lang w:val="en-AU"/>
        </w:rPr>
        <w:t xml:space="preserve">high-food </w:t>
      </w:r>
      <w:r w:rsidR="002818FB">
        <w:rPr>
          <w:lang w:val="en-AU"/>
        </w:rPr>
        <w:t xml:space="preserve">regimes </w:t>
      </w:r>
      <w:r w:rsidR="0026247B">
        <w:rPr>
          <w:lang w:val="en-AU"/>
        </w:rPr>
        <w:t>matured later</w:t>
      </w:r>
      <w:r w:rsidR="00F70972">
        <w:rPr>
          <w:lang w:val="en-AU"/>
        </w:rPr>
        <w:t xml:space="preserve"> despite being smaller </w:t>
      </w:r>
      <w:r w:rsidR="0026247B">
        <w:rPr>
          <w:lang w:val="en-AU"/>
        </w:rPr>
        <w:t xml:space="preserve">than </w:t>
      </w:r>
      <w:r w:rsidR="00254160">
        <w:rPr>
          <w:lang w:val="en-AU"/>
        </w:rPr>
        <w:t xml:space="preserve">copepods </w:t>
      </w:r>
      <w:r w:rsidR="00F70972">
        <w:rPr>
          <w:lang w:val="en-AU"/>
        </w:rPr>
        <w:t xml:space="preserve">that had evolved in </w:t>
      </w:r>
      <w:r w:rsidR="00254160">
        <w:rPr>
          <w:lang w:val="en-AU"/>
        </w:rPr>
        <w:t xml:space="preserve">low-food </w:t>
      </w:r>
      <w:r w:rsidR="002818FB">
        <w:rPr>
          <w:lang w:val="en-AU"/>
        </w:rPr>
        <w:t>regimes</w:t>
      </w:r>
      <w:r w:rsidR="000D6046">
        <w:rPr>
          <w:lang w:val="en-AU"/>
        </w:rPr>
        <w:t>,</w:t>
      </w:r>
      <w:r w:rsidR="00254160">
        <w:rPr>
          <w:lang w:val="en-AU"/>
        </w:rPr>
        <w:t xml:space="preserve"> </w:t>
      </w:r>
      <w:r w:rsidR="0026247B">
        <w:rPr>
          <w:lang w:val="en-AU"/>
        </w:rPr>
        <w:t>but b</w:t>
      </w:r>
      <w:r w:rsidR="00D55FA9">
        <w:rPr>
          <w:lang w:val="en-AU"/>
        </w:rPr>
        <w:t>y G2</w:t>
      </w:r>
      <w:r w:rsidR="0026247B">
        <w:rPr>
          <w:lang w:val="en-AU"/>
        </w:rPr>
        <w:t>, these differences had disappeared.</w:t>
      </w:r>
    </w:p>
    <w:p w14:paraId="6289757D" w14:textId="55945658" w:rsidR="003F6CD7" w:rsidRPr="0099258D" w:rsidRDefault="000D6046" w:rsidP="003156FB">
      <w:pPr>
        <w:spacing w:line="480" w:lineRule="auto"/>
        <w:rPr>
          <w:i/>
          <w:iCs/>
          <w:lang w:val="en-AU"/>
        </w:rPr>
      </w:pPr>
      <w:r w:rsidRPr="0099258D">
        <w:rPr>
          <w:i/>
          <w:iCs/>
          <w:lang w:val="en-AU"/>
        </w:rPr>
        <w:lastRenderedPageBreak/>
        <w:t>R</w:t>
      </w:r>
      <w:r w:rsidR="003F6CD7" w:rsidRPr="0099258D">
        <w:rPr>
          <w:i/>
          <w:iCs/>
          <w:lang w:val="en-AU"/>
        </w:rPr>
        <w:t>E</w:t>
      </w:r>
      <w:r w:rsidRPr="0099258D">
        <w:rPr>
          <w:i/>
          <w:iCs/>
          <w:lang w:val="en-AU"/>
        </w:rPr>
        <w:t>PRODUCTIVE OUTPUT</w:t>
      </w:r>
    </w:p>
    <w:p w14:paraId="1AD69BEF" w14:textId="5CBA7CE1" w:rsidR="00C61C3A" w:rsidRDefault="00AE29D1" w:rsidP="003156FB">
      <w:pPr>
        <w:spacing w:line="480" w:lineRule="auto"/>
        <w:rPr>
          <w:lang w:val="en-AU"/>
        </w:rPr>
      </w:pPr>
      <w:r>
        <w:rPr>
          <w:lang w:val="en-AU"/>
        </w:rPr>
        <w:t xml:space="preserve">The relationships between </w:t>
      </w:r>
      <w:r w:rsidR="00EE61B5">
        <w:rPr>
          <w:lang w:val="en-AU"/>
        </w:rPr>
        <w:t>maternal</w:t>
      </w:r>
      <w:r>
        <w:rPr>
          <w:lang w:val="en-AU"/>
        </w:rPr>
        <w:t xml:space="preserve"> size </w:t>
      </w:r>
      <w:r w:rsidR="00F70972">
        <w:rPr>
          <w:lang w:val="en-AU"/>
        </w:rPr>
        <w:t xml:space="preserve">and reproduction </w:t>
      </w:r>
      <w:r>
        <w:rPr>
          <w:lang w:val="en-AU"/>
        </w:rPr>
        <w:t>evolved in response</w:t>
      </w:r>
      <w:r w:rsidR="00EE61B5">
        <w:rPr>
          <w:lang w:val="en-AU"/>
        </w:rPr>
        <w:t xml:space="preserve"> to</w:t>
      </w:r>
      <w:r>
        <w:rPr>
          <w:lang w:val="en-AU"/>
        </w:rPr>
        <w:t xml:space="preserve"> food regime</w:t>
      </w:r>
      <w:r w:rsidR="00F70972">
        <w:rPr>
          <w:lang w:val="en-AU"/>
        </w:rPr>
        <w:t xml:space="preserve"> b</w:t>
      </w:r>
      <w:r>
        <w:rPr>
          <w:lang w:val="en-AU"/>
        </w:rPr>
        <w:t>ut these effects only manifested in the second generation of common gardening</w:t>
      </w:r>
      <w:r w:rsidR="00115F5B">
        <w:rPr>
          <w:lang w:val="en-AU"/>
        </w:rPr>
        <w:t xml:space="preserve"> (</w:t>
      </w:r>
      <w:r w:rsidR="00471852">
        <w:rPr>
          <w:lang w:val="en-AU"/>
        </w:rPr>
        <w:t xml:space="preserve">Egg size: </w:t>
      </w:r>
      <w:r w:rsidR="00115F5B">
        <w:rPr>
          <w:lang w:val="en-AU"/>
        </w:rPr>
        <w:t xml:space="preserve">Table 3, </w:t>
      </w:r>
      <w:r w:rsidR="00471852">
        <w:rPr>
          <w:lang w:val="en-AU"/>
        </w:rPr>
        <w:t xml:space="preserve">Fecundity: </w:t>
      </w:r>
      <w:r w:rsidR="00115F5B">
        <w:rPr>
          <w:lang w:val="en-AU"/>
        </w:rPr>
        <w:t>Table 4)</w:t>
      </w:r>
      <w:r>
        <w:rPr>
          <w:lang w:val="en-AU"/>
        </w:rPr>
        <w:t xml:space="preserve">. </w:t>
      </w:r>
      <w:r w:rsidR="00E24EA7">
        <w:rPr>
          <w:lang w:val="en-AU"/>
        </w:rPr>
        <w:t>L</w:t>
      </w:r>
      <w:r w:rsidR="0095207B">
        <w:rPr>
          <w:lang w:val="en-AU"/>
        </w:rPr>
        <w:t xml:space="preserve">arger mothers from </w:t>
      </w:r>
      <w:r>
        <w:rPr>
          <w:lang w:val="en-AU"/>
        </w:rPr>
        <w:t xml:space="preserve">the </w:t>
      </w:r>
      <w:r w:rsidR="0095207B">
        <w:rPr>
          <w:lang w:val="en-AU"/>
        </w:rPr>
        <w:t xml:space="preserve">low-food </w:t>
      </w:r>
      <w:r>
        <w:rPr>
          <w:lang w:val="en-AU"/>
        </w:rPr>
        <w:t xml:space="preserve">lineages </w:t>
      </w:r>
      <w:r w:rsidR="0095207B">
        <w:rPr>
          <w:lang w:val="en-AU"/>
        </w:rPr>
        <w:t>produced larger</w:t>
      </w:r>
      <w:r w:rsidR="00657A80">
        <w:rPr>
          <w:lang w:val="en-AU"/>
        </w:rPr>
        <w:t xml:space="preserve"> (Figure </w:t>
      </w:r>
      <w:r w:rsidR="00115F5B">
        <w:rPr>
          <w:lang w:val="en-AU"/>
        </w:rPr>
        <w:t>1c</w:t>
      </w:r>
      <w:r w:rsidR="00657A80">
        <w:rPr>
          <w:lang w:val="en-AU"/>
        </w:rPr>
        <w:t>)</w:t>
      </w:r>
      <w:r w:rsidR="00E24EA7">
        <w:rPr>
          <w:lang w:val="en-AU"/>
        </w:rPr>
        <w:t xml:space="preserve"> but </w:t>
      </w:r>
      <w:r>
        <w:rPr>
          <w:lang w:val="en-AU"/>
        </w:rPr>
        <w:t xml:space="preserve">slightly </w:t>
      </w:r>
      <w:r w:rsidR="00E24EA7">
        <w:rPr>
          <w:lang w:val="en-AU"/>
        </w:rPr>
        <w:t>fewer</w:t>
      </w:r>
      <w:r>
        <w:rPr>
          <w:lang w:val="en-AU"/>
        </w:rPr>
        <w:t xml:space="preserve"> offspring </w:t>
      </w:r>
      <w:r w:rsidR="00657A80">
        <w:rPr>
          <w:lang w:val="en-AU"/>
        </w:rPr>
        <w:t xml:space="preserve">(Figure </w:t>
      </w:r>
      <w:r w:rsidR="00115F5B">
        <w:rPr>
          <w:lang w:val="en-AU"/>
        </w:rPr>
        <w:t>1d</w:t>
      </w:r>
      <w:r w:rsidR="00657A80">
        <w:rPr>
          <w:lang w:val="en-AU"/>
        </w:rPr>
        <w:t>)</w:t>
      </w:r>
      <w:r>
        <w:rPr>
          <w:lang w:val="en-AU"/>
        </w:rPr>
        <w:t xml:space="preserve">, whereas from the high-food lineages </w:t>
      </w:r>
      <w:r w:rsidR="0095207B">
        <w:rPr>
          <w:lang w:val="en-AU"/>
        </w:rPr>
        <w:t>larger mothers produced</w:t>
      </w:r>
      <w:r w:rsidR="00657A80">
        <w:rPr>
          <w:lang w:val="en-AU"/>
        </w:rPr>
        <w:t xml:space="preserve"> smaller</w:t>
      </w:r>
      <w:r w:rsidR="000C3F37">
        <w:rPr>
          <w:lang w:val="en-AU"/>
        </w:rPr>
        <w:t xml:space="preserve"> </w:t>
      </w:r>
      <w:r w:rsidR="00EE61B5">
        <w:rPr>
          <w:lang w:val="en-AU"/>
        </w:rPr>
        <w:t xml:space="preserve">(Figure </w:t>
      </w:r>
      <w:r w:rsidR="00115F5B">
        <w:rPr>
          <w:lang w:val="en-AU"/>
        </w:rPr>
        <w:t>1c</w:t>
      </w:r>
      <w:r w:rsidR="00EE61B5">
        <w:rPr>
          <w:lang w:val="en-AU"/>
        </w:rPr>
        <w:t xml:space="preserve">) </w:t>
      </w:r>
      <w:r>
        <w:rPr>
          <w:lang w:val="en-AU"/>
        </w:rPr>
        <w:t xml:space="preserve">but more offspring </w:t>
      </w:r>
      <w:r w:rsidR="001131A5">
        <w:rPr>
          <w:lang w:val="en-AU"/>
        </w:rPr>
        <w:t xml:space="preserve">(Figure </w:t>
      </w:r>
      <w:r w:rsidR="00115F5B">
        <w:rPr>
          <w:lang w:val="en-AU"/>
        </w:rPr>
        <w:t>1d</w:t>
      </w:r>
      <w:r w:rsidR="001131A5">
        <w:rPr>
          <w:lang w:val="en-AU"/>
        </w:rPr>
        <w:t>)</w:t>
      </w:r>
      <w:r w:rsidR="00A117B6">
        <w:rPr>
          <w:lang w:val="en-AU"/>
        </w:rPr>
        <w:t>.</w:t>
      </w:r>
      <w:r w:rsidR="00A555E0" w:rsidRPr="00A555E0">
        <w:rPr>
          <w:lang w:val="en-AU"/>
        </w:rPr>
        <w:t xml:space="preserve"> </w:t>
      </w:r>
      <w:r>
        <w:rPr>
          <w:lang w:val="en-AU"/>
        </w:rPr>
        <w:t xml:space="preserve">Combining these two components of reproduction, mothers from the low-food lineages showed a steeper positive relationship between body size and reproductive output than mothers from the high food lineages </w:t>
      </w:r>
      <w:r w:rsidR="00A555E0">
        <w:rPr>
          <w:lang w:val="en-AU"/>
        </w:rPr>
        <w:t xml:space="preserve">(Figure </w:t>
      </w:r>
      <w:r w:rsidR="00414A3D">
        <w:rPr>
          <w:lang w:val="en-AU"/>
        </w:rPr>
        <w:t>2</w:t>
      </w:r>
      <w:r w:rsidR="00A555E0">
        <w:rPr>
          <w:lang w:val="en-AU"/>
        </w:rPr>
        <w:t>).</w:t>
      </w:r>
    </w:p>
    <w:p w14:paraId="0C1BA32B" w14:textId="2623F9C2" w:rsidR="009723A5" w:rsidRPr="0099258D" w:rsidRDefault="00473C90" w:rsidP="003156FB">
      <w:pPr>
        <w:spacing w:line="480" w:lineRule="auto"/>
        <w:rPr>
          <w:b/>
          <w:bCs/>
          <w:lang w:val="en-AU"/>
        </w:rPr>
      </w:pPr>
      <w:r w:rsidRPr="0099258D">
        <w:rPr>
          <w:b/>
          <w:bCs/>
          <w:lang w:val="en-AU"/>
        </w:rPr>
        <w:t>Discussion</w:t>
      </w:r>
    </w:p>
    <w:p w14:paraId="632C565C" w14:textId="2CA13590" w:rsidR="00AD77B1" w:rsidRDefault="00AE0469" w:rsidP="003156FB">
      <w:pPr>
        <w:spacing w:line="480" w:lineRule="auto"/>
        <w:rPr>
          <w:lang w:val="en-AU"/>
        </w:rPr>
      </w:pPr>
      <w:r>
        <w:rPr>
          <w:lang w:val="en-AU"/>
        </w:rPr>
        <w:t>C</w:t>
      </w:r>
      <w:r w:rsidR="00F82B31" w:rsidRPr="00CE6197">
        <w:rPr>
          <w:lang w:val="en-AU"/>
        </w:rPr>
        <w:t>opepods</w:t>
      </w:r>
      <w:r w:rsidR="00695F7D" w:rsidRPr="00CE6197">
        <w:rPr>
          <w:lang w:val="en-AU"/>
        </w:rPr>
        <w:t xml:space="preserve"> </w:t>
      </w:r>
      <w:r w:rsidR="00E85152">
        <w:rPr>
          <w:lang w:val="en-AU"/>
        </w:rPr>
        <w:t xml:space="preserve">under different resource regimes evolved different </w:t>
      </w:r>
      <w:r w:rsidR="00E8618C" w:rsidRPr="00CE6197">
        <w:rPr>
          <w:lang w:val="en-AU"/>
        </w:rPr>
        <w:t>life histories</w:t>
      </w:r>
      <w:r w:rsidR="00E85152">
        <w:rPr>
          <w:lang w:val="en-AU"/>
        </w:rPr>
        <w:t>:</w:t>
      </w:r>
      <w:r w:rsidR="00E8618C" w:rsidRPr="00CE6197">
        <w:rPr>
          <w:lang w:val="en-AU"/>
        </w:rPr>
        <w:t xml:space="preserve"> </w:t>
      </w:r>
      <w:r w:rsidR="00AE29D1">
        <w:rPr>
          <w:lang w:val="en-AU"/>
        </w:rPr>
        <w:t xml:space="preserve">body </w:t>
      </w:r>
      <w:r w:rsidR="00F82B31" w:rsidRPr="00CE6197">
        <w:rPr>
          <w:lang w:val="en-AU"/>
        </w:rPr>
        <w:t>size</w:t>
      </w:r>
      <w:r w:rsidR="003B2002">
        <w:rPr>
          <w:lang w:val="en-AU"/>
        </w:rPr>
        <w:t>,</w:t>
      </w:r>
      <w:r w:rsidR="00F82B31" w:rsidRPr="00CE6197">
        <w:rPr>
          <w:lang w:val="en-AU"/>
        </w:rPr>
        <w:t xml:space="preserve"> fecundity, and </w:t>
      </w:r>
      <w:r w:rsidR="00AE29D1">
        <w:rPr>
          <w:lang w:val="en-AU"/>
        </w:rPr>
        <w:t>per</w:t>
      </w:r>
      <w:r w:rsidR="00E85152">
        <w:rPr>
          <w:lang w:val="en-AU"/>
        </w:rPr>
        <w:t>-</w:t>
      </w:r>
      <w:r w:rsidR="00AE29D1">
        <w:rPr>
          <w:lang w:val="en-AU"/>
        </w:rPr>
        <w:t xml:space="preserve">offspring investment all </w:t>
      </w:r>
      <w:r w:rsidR="00E85152">
        <w:rPr>
          <w:lang w:val="en-AU"/>
        </w:rPr>
        <w:t xml:space="preserve">evolved, while age at maturity also changed but appeared to be driven by a strong parental environment effects that dissipated </w:t>
      </w:r>
      <w:r w:rsidR="00874E60">
        <w:rPr>
          <w:lang w:val="en-AU"/>
        </w:rPr>
        <w:t>across generations</w:t>
      </w:r>
      <w:r w:rsidR="00E85152">
        <w:rPr>
          <w:lang w:val="en-AU"/>
        </w:rPr>
        <w:t xml:space="preserve">. </w:t>
      </w:r>
      <w:r w:rsidR="00CE0E0E" w:rsidRPr="00CE6197">
        <w:rPr>
          <w:lang w:val="en-AU"/>
        </w:rPr>
        <w:t>C</w:t>
      </w:r>
      <w:r w:rsidR="00692F19" w:rsidRPr="00CE6197">
        <w:rPr>
          <w:lang w:val="en-AU"/>
        </w:rPr>
        <w:t xml:space="preserve">opepods </w:t>
      </w:r>
      <w:r w:rsidR="00E85152">
        <w:rPr>
          <w:lang w:val="en-AU"/>
        </w:rPr>
        <w:t>evolved to be slightly larger in low food regimes, and larger mothers invested more in their individual offspring in this environment. Meanwhile, in high food regimes, copepods evolved to smaller and larger mothers invested less in offspring but were much more fecund.</w:t>
      </w:r>
      <w:r w:rsidR="0004757E">
        <w:rPr>
          <w:lang w:val="en-AU"/>
        </w:rPr>
        <w:t xml:space="preserve"> Interestingly</w:t>
      </w:r>
      <w:r w:rsidR="008F038A">
        <w:rPr>
          <w:lang w:val="en-AU"/>
        </w:rPr>
        <w:t>,</w:t>
      </w:r>
      <w:r w:rsidR="0004757E">
        <w:rPr>
          <w:lang w:val="en-AU"/>
        </w:rPr>
        <w:t xml:space="preserve"> we found evidence for difference</w:t>
      </w:r>
      <w:r w:rsidR="008F038A">
        <w:rPr>
          <w:lang w:val="en-AU"/>
        </w:rPr>
        <w:t>s</w:t>
      </w:r>
      <w:r w:rsidR="0004757E">
        <w:rPr>
          <w:lang w:val="en-AU"/>
        </w:rPr>
        <w:t xml:space="preserve"> in evolved responses </w:t>
      </w:r>
      <w:r w:rsidR="00E85152">
        <w:rPr>
          <w:lang w:val="en-AU"/>
        </w:rPr>
        <w:t xml:space="preserve">to different resource environments relative to the </w:t>
      </w:r>
      <w:r w:rsidR="0004757E">
        <w:rPr>
          <w:lang w:val="en-AU"/>
        </w:rPr>
        <w:t>expressed phenotypes in those environments</w:t>
      </w:r>
      <w:r w:rsidR="009166C4">
        <w:rPr>
          <w:lang w:val="en-AU"/>
        </w:rPr>
        <w:t>,</w:t>
      </w:r>
      <w:r w:rsidR="0004757E">
        <w:rPr>
          <w:lang w:val="en-AU"/>
        </w:rPr>
        <w:t xml:space="preserve"> indicating </w:t>
      </w:r>
      <w:proofErr w:type="spellStart"/>
      <w:r w:rsidR="0004757E">
        <w:rPr>
          <w:lang w:val="en-AU"/>
        </w:rPr>
        <w:t>countergradient</w:t>
      </w:r>
      <w:proofErr w:type="spellEnd"/>
      <w:r w:rsidR="0004757E">
        <w:rPr>
          <w:lang w:val="en-AU"/>
        </w:rPr>
        <w:t xml:space="preserve"> evolution. </w:t>
      </w:r>
      <w:r w:rsidR="00395A7E">
        <w:rPr>
          <w:lang w:val="en-AU"/>
        </w:rPr>
        <w:t>Overall</w:t>
      </w:r>
      <w:r w:rsidR="00557503">
        <w:rPr>
          <w:lang w:val="en-AU"/>
        </w:rPr>
        <w:t>,</w:t>
      </w:r>
      <w:r w:rsidR="00674A29" w:rsidRPr="00CE6197">
        <w:rPr>
          <w:lang w:val="en-AU"/>
        </w:rPr>
        <w:t xml:space="preserve"> our</w:t>
      </w:r>
      <w:r w:rsidR="00111747" w:rsidRPr="00CE6197">
        <w:rPr>
          <w:lang w:val="en-AU"/>
        </w:rPr>
        <w:t xml:space="preserve"> results </w:t>
      </w:r>
      <w:r w:rsidR="0004757E">
        <w:rPr>
          <w:lang w:val="en-AU"/>
        </w:rPr>
        <w:t xml:space="preserve">match the findings of some </w:t>
      </w:r>
      <w:r w:rsidR="00111747" w:rsidRPr="00CE6197">
        <w:rPr>
          <w:lang w:val="en-AU"/>
        </w:rPr>
        <w:t xml:space="preserve">previous </w:t>
      </w:r>
      <w:r w:rsidR="0004757E">
        <w:rPr>
          <w:lang w:val="en-AU"/>
        </w:rPr>
        <w:t>studies on life history evolution in response to resource regime but not others</w:t>
      </w:r>
      <w:r w:rsidR="007C18BE" w:rsidRPr="00CE6197">
        <w:rPr>
          <w:lang w:val="en-AU"/>
        </w:rPr>
        <w:t>.</w:t>
      </w:r>
    </w:p>
    <w:p w14:paraId="1004E30E" w14:textId="3B085126" w:rsidR="0004757E" w:rsidRDefault="00E85152" w:rsidP="003156FB">
      <w:pPr>
        <w:spacing w:line="480" w:lineRule="auto"/>
        <w:rPr>
          <w:lang w:val="en-AU"/>
        </w:rPr>
      </w:pPr>
      <w:r>
        <w:rPr>
          <w:lang w:val="en-AU"/>
        </w:rPr>
        <w:t xml:space="preserve">Copepods were smaller in the low food regime but their offspring </w:t>
      </w:r>
      <w:r w:rsidR="00F86DEB">
        <w:rPr>
          <w:lang w:val="en-AU"/>
        </w:rPr>
        <w:t xml:space="preserve">grew to be larger </w:t>
      </w:r>
      <w:r>
        <w:rPr>
          <w:lang w:val="en-AU"/>
        </w:rPr>
        <w:t xml:space="preserve">when transferred to common </w:t>
      </w:r>
      <w:r w:rsidR="00F86DEB">
        <w:rPr>
          <w:lang w:val="en-AU"/>
        </w:rPr>
        <w:t>environment –</w:t>
      </w:r>
      <w:r>
        <w:rPr>
          <w:lang w:val="en-AU"/>
        </w:rPr>
        <w:t xml:space="preserve"> </w:t>
      </w:r>
      <w:r w:rsidR="00F86DEB">
        <w:rPr>
          <w:lang w:val="en-AU"/>
        </w:rPr>
        <w:t xml:space="preserve">indicating </w:t>
      </w:r>
      <w:proofErr w:type="spellStart"/>
      <w:r w:rsidR="00F86DEB">
        <w:rPr>
          <w:lang w:val="en-AU"/>
        </w:rPr>
        <w:t>countergradient</w:t>
      </w:r>
      <w:proofErr w:type="spellEnd"/>
      <w:r w:rsidR="00F86DEB">
        <w:rPr>
          <w:lang w:val="en-AU"/>
        </w:rPr>
        <w:t xml:space="preserve"> evolution in body size. A</w:t>
      </w:r>
      <w:r w:rsidR="00450CBD">
        <w:rPr>
          <w:lang w:val="en-AU"/>
        </w:rPr>
        <w:t>ssuming cubic</w:t>
      </w:r>
      <w:r w:rsidR="0067496A">
        <w:rPr>
          <w:lang w:val="en-AU"/>
        </w:rPr>
        <w:t xml:space="preserve"> scaling</w:t>
      </w:r>
      <w:r w:rsidR="00450CBD">
        <w:rPr>
          <w:lang w:val="en-AU"/>
        </w:rPr>
        <w:t xml:space="preserve"> with length, </w:t>
      </w:r>
      <w:r w:rsidR="003B0E73">
        <w:rPr>
          <w:lang w:val="en-AU"/>
        </w:rPr>
        <w:t xml:space="preserve">copepods </w:t>
      </w:r>
      <w:r w:rsidR="00EA2180">
        <w:rPr>
          <w:lang w:val="en-AU"/>
        </w:rPr>
        <w:t>from</w:t>
      </w:r>
      <w:r w:rsidR="003B0E73">
        <w:rPr>
          <w:lang w:val="en-AU"/>
        </w:rPr>
        <w:t xml:space="preserve"> low-food environment</w:t>
      </w:r>
      <w:r w:rsidR="00EA2180">
        <w:rPr>
          <w:lang w:val="en-AU"/>
        </w:rPr>
        <w:t>s</w:t>
      </w:r>
      <w:r w:rsidR="003B0E73">
        <w:rPr>
          <w:lang w:val="en-AU"/>
        </w:rPr>
        <w:t xml:space="preserve"> were only 5.9% smaller by volume</w:t>
      </w:r>
      <w:r w:rsidR="00D803EE">
        <w:rPr>
          <w:lang w:val="en-AU"/>
        </w:rPr>
        <w:t>.</w:t>
      </w:r>
      <w:r w:rsidR="003B0E73">
        <w:rPr>
          <w:lang w:val="en-AU"/>
        </w:rPr>
        <w:t xml:space="preserve"> </w:t>
      </w:r>
      <w:r w:rsidR="00D803EE">
        <w:rPr>
          <w:lang w:val="en-AU"/>
        </w:rPr>
        <w:t>O</w:t>
      </w:r>
      <w:r w:rsidR="00EA2180">
        <w:rPr>
          <w:lang w:val="en-AU"/>
        </w:rPr>
        <w:t xml:space="preserve">nce released from </w:t>
      </w:r>
      <w:r w:rsidR="00874E60">
        <w:rPr>
          <w:lang w:val="en-AU"/>
        </w:rPr>
        <w:t xml:space="preserve">the low-food </w:t>
      </w:r>
      <w:r w:rsidR="00EA2180">
        <w:rPr>
          <w:lang w:val="en-AU"/>
        </w:rPr>
        <w:t>conditions</w:t>
      </w:r>
      <w:r w:rsidR="00874E60">
        <w:rPr>
          <w:lang w:val="en-AU"/>
        </w:rPr>
        <w:t>, they</w:t>
      </w:r>
      <w:r w:rsidR="00EA2180">
        <w:rPr>
          <w:lang w:val="en-AU"/>
        </w:rPr>
        <w:t xml:space="preserve"> were 3.5%-5.6% larger than copepods from high-food lineages</w:t>
      </w:r>
      <w:r w:rsidR="000F1B48">
        <w:rPr>
          <w:lang w:val="en-AU"/>
        </w:rPr>
        <w:t>, suggesting that the</w:t>
      </w:r>
      <w:r w:rsidR="00EA2180">
        <w:rPr>
          <w:lang w:val="en-AU"/>
        </w:rPr>
        <w:t xml:space="preserve"> impact of food scarcity </w:t>
      </w:r>
      <w:r w:rsidR="000F1B48">
        <w:rPr>
          <w:lang w:val="en-AU"/>
        </w:rPr>
        <w:t>was</w:t>
      </w:r>
      <w:r w:rsidR="00EA2180">
        <w:rPr>
          <w:lang w:val="en-AU"/>
        </w:rPr>
        <w:t xml:space="preserve"> moderated by genetic compensation </w:t>
      </w:r>
      <w:r w:rsidR="00EA2180">
        <w:rPr>
          <w:lang w:val="en-AU"/>
        </w:rPr>
        <w:fldChar w:fldCharType="begin"/>
      </w:r>
      <w:r w:rsidR="00B540A9">
        <w:rPr>
          <w:lang w:val="en-AU"/>
        </w:rPr>
        <w:instrText xml:space="preserve"> ADDIN ZOTERO_ITEM CSL_CITATION {"citationID":"SZdHO3Aw","properties":{"formattedCitation":"(Grether 2005)","plainCitation":"(Grether 2005)","noteIndex":0},"citationItems":[{"id":"t6eam7hd/xQMwJbSw","uris":["http://zotero.org/users/4715950/items/2GUYDW22"],"itemData":{"id":839,"type":"article-journal","abstract":"When a species encounters novel environmental conditions, some phenotypic characters may develop differently than in the ancestral environment. Most environmental perturbations of development are likely to reduce fitness, and thus selection would usually be expected to favor genetic changes that restore the ancestral phenotype. I propose the term “genetic compensation” to refer to this form of adaptive evolution. Genetic compensation is a subset of genetic accommodation and the reverse of genetic assimilation. When genetic compensation has occurred along a spatial environmental gradient, the mean trait values of populations in different environments may be more similar in the field than when representatives of the same populations are raised in a common environment (i.e., countergradient variation). If compensation is complete, genetic divergence between populations may be cryptic, that is, not detectable in the field. Here I apply the concept of genetic compensation to three examples involving carotenoid‐based sexual coloration and then use these and other examples to discuss the concept in a broader context. I show that genetic compensation may lead to a cryptic form of reproductive isolation between populations evolving in different environments, may explain some puzzling cases in which heritable traits exposed to strong directional selection fail to show the expected evolutionary response, and may complicate efforts to monitor populations for signs of environmental deterioration.","container-title":"The American Naturalist","DOI":"10.1086/432023","ISSN":"0003-0147","issue":"4","journalAbbreviation":"The American Naturalist","note":"publisher: The University of Chicago Press","page":"E115-E123","source":"www-journals-uchicago-edu.ezproxy.lib.monash.edu.au (Atypon)","title":"Environmental Change, Phenotypic Plasticity, and Genetic Compensation.","volume":"166","author":[{"family":"Grether","given":"Gregory F."}],"issued":{"date-parts":[["2005",10,1]]}}}],"schema":"https://github.com/citation-style-language/schema/raw/master/csl-citation.json"} </w:instrText>
      </w:r>
      <w:r w:rsidR="00EA2180">
        <w:rPr>
          <w:lang w:val="en-AU"/>
        </w:rPr>
        <w:fldChar w:fldCharType="separate"/>
      </w:r>
      <w:r w:rsidR="00B540A9" w:rsidRPr="00B540A9">
        <w:rPr>
          <w:rFonts w:ascii="Calibri" w:hAnsi="Calibri"/>
        </w:rPr>
        <w:t>(Grether 2005)</w:t>
      </w:r>
      <w:r w:rsidR="00EA2180">
        <w:rPr>
          <w:lang w:val="en-AU"/>
        </w:rPr>
        <w:fldChar w:fldCharType="end"/>
      </w:r>
      <w:r w:rsidR="00EA2180">
        <w:rPr>
          <w:lang w:val="en-AU"/>
        </w:rPr>
        <w:t>.</w:t>
      </w:r>
      <w:r>
        <w:rPr>
          <w:lang w:val="en-AU"/>
        </w:rPr>
        <w:t xml:space="preserve"> </w:t>
      </w:r>
      <w:r w:rsidR="00F86DEB">
        <w:rPr>
          <w:lang w:val="en-AU"/>
        </w:rPr>
        <w:t xml:space="preserve">Such </w:t>
      </w:r>
      <w:proofErr w:type="spellStart"/>
      <w:r w:rsidR="00F86DEB">
        <w:rPr>
          <w:lang w:val="en-AU"/>
        </w:rPr>
        <w:t>countergradient</w:t>
      </w:r>
      <w:proofErr w:type="spellEnd"/>
      <w:r w:rsidR="00F86DEB">
        <w:rPr>
          <w:lang w:val="en-AU"/>
        </w:rPr>
        <w:t xml:space="preserve"> variation is observed in field studies as well and seems </w:t>
      </w:r>
      <w:r w:rsidR="00F86DEB">
        <w:rPr>
          <w:lang w:val="en-AU"/>
        </w:rPr>
        <w:lastRenderedPageBreak/>
        <w:t>particularly common in fish</w:t>
      </w:r>
      <w:r w:rsidR="003B02D5">
        <w:rPr>
          <w:lang w:val="en-AU"/>
        </w:rPr>
        <w:t xml:space="preserve"> </w:t>
      </w:r>
      <w:r w:rsidR="003B02D5">
        <w:rPr>
          <w:lang w:val="en-AU"/>
        </w:rPr>
        <w:fldChar w:fldCharType="begin"/>
      </w:r>
      <w:r w:rsidR="00B540A9">
        <w:rPr>
          <w:lang w:val="en-AU"/>
        </w:rPr>
        <w:instrText xml:space="preserve"> ADDIN ZOTERO_ITEM CSL_CITATION {"citationID":"uYgIJySI","properties":{"formattedCitation":"(Arendt &amp; Wilson 1999; Conover {\\i{}et al.} 2009)","plainCitation":"(Arendt &amp; Wilson 1999; Conover et al. 2009)","noteIndex":0},"citationItems":[{"id":881,"uris":["http://zotero.org/users/local/bOFqAaHi/items/4SH8839C"],"itemData":{"id":881,"type":"article-journal","container-title":"Ecology","issue":"8","note":"number: 8\npublisher: Wiley Online Library","page":"2793–2798","title":"Countergradient selection for rapid growth in pumpkinseed sunfish: disentangling ecological and evolutionary effects","volume":"80","author":[{"family":"Arendt","given":"Jeffrey David"},{"family":"Wilson","given":"David Sloan"}],"issued":{"date-parts":[["1999"]]}}},{"id":953,"uris":["http://zotero.org/users/local/bOFqAaHi/items/XY7JAX7T"],"itemData":{"id":953,"type":"article-journal","container-title":"Annals of the New York Academy of Sciences","issue":"1","note":"number: 1\npublisher: Wiley Online Library","page":"100–129","title":"The covariance between genetic and environmental influences across ecological gradients: reassessing the evolutionary significance of countergradient and cogradient variation","volume":"1168","author":[{"family":"Conover","given":"David O"},{"family":"Duffy","given":"Tara A"},{"family":"Hice","given":"Lyndie A"}],"issued":{"date-parts":[["2009"]]}}}],"schema":"https://github.com/citation-style-language/schema/raw/master/csl-citation.json"} </w:instrText>
      </w:r>
      <w:r w:rsidR="003B02D5">
        <w:rPr>
          <w:lang w:val="en-AU"/>
        </w:rPr>
        <w:fldChar w:fldCharType="separate"/>
      </w:r>
      <w:r w:rsidR="00B540A9" w:rsidRPr="00B540A9">
        <w:rPr>
          <w:rFonts w:ascii="Calibri" w:hAnsi="Calibri" w:cs="Times New Roman"/>
          <w:szCs w:val="24"/>
        </w:rPr>
        <w:t xml:space="preserve">(Arendt &amp; Wilson 1999; Conover </w:t>
      </w:r>
      <w:r w:rsidR="00B540A9" w:rsidRPr="00132F85">
        <w:rPr>
          <w:rFonts w:ascii="Calibri" w:hAnsi="Calibri" w:cs="Times New Roman"/>
          <w:szCs w:val="24"/>
        </w:rPr>
        <w:t xml:space="preserve">et al. </w:t>
      </w:r>
      <w:r w:rsidR="00B540A9" w:rsidRPr="00B540A9">
        <w:rPr>
          <w:rFonts w:ascii="Calibri" w:hAnsi="Calibri" w:cs="Times New Roman"/>
          <w:szCs w:val="24"/>
        </w:rPr>
        <w:t>2009)</w:t>
      </w:r>
      <w:r w:rsidR="003B02D5">
        <w:rPr>
          <w:lang w:val="en-AU"/>
        </w:rPr>
        <w:fldChar w:fldCharType="end"/>
      </w:r>
      <w:r w:rsidR="00F86DEB">
        <w:rPr>
          <w:lang w:val="en-AU"/>
        </w:rPr>
        <w:t>. Phytoplankton productivity is predicted to decline on average with future climate change, due to thermal shoaling and changes in nutrient availability at the sea surface. Our results imply that such changes will invoke evolutionary change in copepod body sizes but that these changes might be masked</w:t>
      </w:r>
      <w:r w:rsidR="00A16041">
        <w:rPr>
          <w:lang w:val="en-AU"/>
        </w:rPr>
        <w:t xml:space="preserve"> by</w:t>
      </w:r>
      <w:r w:rsidR="00F86DEB">
        <w:rPr>
          <w:lang w:val="en-AU"/>
        </w:rPr>
        <w:t xml:space="preserve"> </w:t>
      </w:r>
      <w:proofErr w:type="spellStart"/>
      <w:r w:rsidR="00F86DEB">
        <w:rPr>
          <w:lang w:val="en-AU"/>
        </w:rPr>
        <w:t>countergradient</w:t>
      </w:r>
      <w:proofErr w:type="spellEnd"/>
      <w:r w:rsidR="00F86DEB">
        <w:rPr>
          <w:lang w:val="en-AU"/>
        </w:rPr>
        <w:t xml:space="preserve"> evolution. Studies seeking to understa</w:t>
      </w:r>
      <w:bookmarkStart w:id="0" w:name="_GoBack"/>
      <w:bookmarkEnd w:id="0"/>
      <w:r w:rsidR="00F86DEB">
        <w:rPr>
          <w:lang w:val="en-AU"/>
        </w:rPr>
        <w:t xml:space="preserve">nd how copepod body sizes </w:t>
      </w:r>
      <w:r w:rsidR="008024A8">
        <w:rPr>
          <w:lang w:val="en-AU"/>
        </w:rPr>
        <w:t xml:space="preserve">have changed and continue to </w:t>
      </w:r>
      <w:r w:rsidR="00F86DEB">
        <w:rPr>
          <w:lang w:val="en-AU"/>
        </w:rPr>
        <w:t>change should consider common garden experiments to disentangle phenotypic and genetic responses, which may counteract each other</w:t>
      </w:r>
      <w:r w:rsidR="008024A8">
        <w:rPr>
          <w:lang w:val="en-AU"/>
        </w:rPr>
        <w:t xml:space="preserve">, resulting in what is sometimes called ‘cryptic evolution’ </w:t>
      </w:r>
      <w:r w:rsidR="008024A8">
        <w:rPr>
          <w:lang w:val="en-AU"/>
        </w:rPr>
        <w:fldChar w:fldCharType="begin"/>
      </w:r>
      <w:r w:rsidR="00B540A9">
        <w:rPr>
          <w:lang w:val="en-AU"/>
        </w:rPr>
        <w:instrText xml:space="preserve"> ADDIN ZOTERO_ITEM CSL_CITATION {"citationID":"oeBVfiCx","properties":{"formattedCitation":"(Grether 2005)","plainCitation":"(Grether 2005)","noteIndex":0},"citationItems":[{"id":"t6eam7hd/xQMwJbSw","uris":["http://zotero.org/users/4715950/items/2GUYDW22"],"itemData":{"id":839,"type":"article-journal","abstract":"When a species encounters novel environmental conditions, some phenotypic characters may develop differently than in the ancestral environment. Most environmental perturbations of development are likely to reduce fitness, and thus selection would usually be expected to favor genetic changes that restore the ancestral phenotype. I propose the term “genetic compensation” to refer to this form of adaptive evolution. Genetic compensation is a subset of genetic accommodation and the reverse of genetic assimilation. When genetic compensation has occurred along a spatial environmental gradient, the mean trait values of populations in different environments may be more similar in the field than when representatives of the same populations are raised in a common environment (i.e., countergradient variation). If compensation is complete, genetic divergence between populations may be cryptic, that is, not detectable in the field. Here I apply the concept of genetic compensation to three examples involving carotenoid‐based sexual coloration and then use these and other examples to discuss the concept in a broader context. I show that genetic compensation may lead to a cryptic form of reproductive isolation between populations evolving in different environments, may explain some puzzling cases in which heritable traits exposed to strong directional selection fail to show the expected evolutionary response, and may complicate efforts to monitor populations for signs of environmental deterioration.","container-title":"The American Naturalist","DOI":"10.1086/432023","ISSN":"0003-0147","issue":"4","journalAbbreviation":"The American Naturalist","note":"publisher: The University of Chicago Press","page":"E115-E123","source":"www-journals-uchicago-edu.ezproxy.lib.monash.edu.au (Atypon)","title":"Environmental Change, Phenotypic Plasticity, and Genetic Compensation.","volume":"166","author":[{"family":"Grether","given":"Gregory F."}],"issued":{"date-parts":[["2005",10,1]]}}}],"schema":"https://github.com/citation-style-language/schema/raw/master/csl-citation.json"} </w:instrText>
      </w:r>
      <w:r w:rsidR="008024A8">
        <w:rPr>
          <w:lang w:val="en-AU"/>
        </w:rPr>
        <w:fldChar w:fldCharType="separate"/>
      </w:r>
      <w:r w:rsidR="00B540A9" w:rsidRPr="00B540A9">
        <w:rPr>
          <w:rFonts w:ascii="Calibri" w:hAnsi="Calibri"/>
        </w:rPr>
        <w:t>(Grether 2005)</w:t>
      </w:r>
      <w:r w:rsidR="008024A8">
        <w:rPr>
          <w:lang w:val="en-AU"/>
        </w:rPr>
        <w:fldChar w:fldCharType="end"/>
      </w:r>
      <w:r w:rsidR="00F86DEB">
        <w:rPr>
          <w:lang w:val="en-AU"/>
        </w:rPr>
        <w:t xml:space="preserve">. </w:t>
      </w:r>
    </w:p>
    <w:p w14:paraId="2B0648D5" w14:textId="737C99A7" w:rsidR="00D46F78" w:rsidRDefault="00D46F78" w:rsidP="003156FB">
      <w:pPr>
        <w:spacing w:line="480" w:lineRule="auto"/>
        <w:rPr>
          <w:lang w:val="en-AU"/>
        </w:rPr>
      </w:pPr>
      <w:r>
        <w:rPr>
          <w:lang w:val="en-AU"/>
        </w:rPr>
        <w:t xml:space="preserve">The relationship between body size and reproductive investment evolved, albeit in subtle ways. In low food environments, </w:t>
      </w:r>
      <w:r w:rsidR="00386BD4">
        <w:rPr>
          <w:lang w:val="en-AU"/>
        </w:rPr>
        <w:t xml:space="preserve">egg size increased with maternal size at the expense of </w:t>
      </w:r>
      <w:r>
        <w:rPr>
          <w:lang w:val="en-AU"/>
        </w:rPr>
        <w:t xml:space="preserve">fecundity while, </w:t>
      </w:r>
      <w:r w:rsidR="00386BD4">
        <w:rPr>
          <w:lang w:val="en-AU"/>
        </w:rPr>
        <w:t xml:space="preserve">while clutch size increased with maternal size at the expense of egg size in high-food lineages. </w:t>
      </w:r>
      <w:r>
        <w:rPr>
          <w:lang w:val="en-AU"/>
        </w:rPr>
        <w:t xml:space="preserve">These results are in keeping with general offspring size theory whereby in poor environments, mothers make larger offspring in order to buffer them from harsh conditions </w:t>
      </w:r>
      <w:r w:rsidR="00141105">
        <w:rPr>
          <w:lang w:val="en-AU"/>
        </w:rPr>
        <w:fldChar w:fldCharType="begin"/>
      </w:r>
      <w:r w:rsidR="00B540A9">
        <w:rPr>
          <w:lang w:val="en-AU"/>
        </w:rPr>
        <w:instrText xml:space="preserve"> ADDIN ZOTERO_ITEM CSL_CITATION {"citationID":"XaS5HUgR","properties":{"formattedCitation":"(Parker &amp; Begon 1986)","plainCitation":"(Parker &amp; Begon 1986)","noteIndex":0},"citationItems":[{"id":"t6eam7hd/1sonAjJI","uris":["http://zotero.org/users/4715950/items/R7EV7QD2"],"itemData":{"id":1176,"type":"article-journal","abstract":"In this paper, we develop a series of models for predicting optimal egg size and clutch size in different environments and for different maternal phenotypes. The models investigate the interaction between three components of fitness: (1) the intrinsic effect of egg size, (2) the density effect, the effect of the density of competing offspring (including competition with sibs and with non-sibs), and (3) the hierarchy effect, the effect of egg size relative to the sizes of competing eggs laid by other females. The environmental effects that we consider are the intensities of sib and non-sib competition, the number of egg-laying females, and some aspects of seasonal development. The particular aspects of maternal phenotype examined are foraging efficiency and the gametic reserve available at the time of egg laying (broadly equivalent to female size). Regarding environmental effects, increasing intensities of sib competition select for the production of smaller clutches of larger eggs, and increasing intensities of non-sib competition select for even smaller clutches of even larger eggs. We show, however, that this occurs because viability depends on egg phenotype, not because competition depends on density. In addition, we show that in seasonal environments the production of smaller clutches of larger eggs is favored by slower rates of preadult development and shorter overall season lengths. Regarding maternal phenotype, we derive the following conclusions. The intrinsic effects of egg size promote the production of eggs of a constant size by all females, so that larger females lay larger clutches. Sib competition (considered a density effect with no hierarchy component) favors constancy of clutch size for all females, so that larger females lay larger eggs. If, however, sib competition is coupled with circumstances in which females have high gametic reserves and/or low search costs for future oviposition sites, egg size and clutch size should vary with respect to female size, but larger females should lay more clutches. Non-sib competition acting through total competitor density (the density effect) favors the production of a constant clutch size by all females, such that larger females lay larger eggs. The action of non-sib competition on egg size relative to the sizes of others' eggs (the hierarchy effect), although tending to increase egg size overall, may cause smaller females to produce eggs larger than those produced by larger females. This latter effect, however, is confined to cases in which there are few competing females; typically, the hierarchy effect will favor approximately constant egg sizes for all females, so that larger females lay larger clutches.","container-title":"The American Naturalist","ISSN":"0003-0147","issue":"4","note":"publisher: [University of Chicago Press, American Society of Naturalists]","page":"573-592","source":"JSTOR","title":"Optimal Egg Size and Clutch Size: Effects of Environment and Maternal Phenotype","title-short":"Optimal Egg Size and Clutch Size","volume":"128","author":[{"family":"Parker","given":"Geoffrey A."},{"family":"Begon","given":"Michael"}],"issued":{"date-parts":[["1986"]]}}}],"schema":"https://github.com/citation-style-language/schema/raw/master/csl-citation.json"} </w:instrText>
      </w:r>
      <w:r w:rsidR="00141105">
        <w:rPr>
          <w:lang w:val="en-AU"/>
        </w:rPr>
        <w:fldChar w:fldCharType="separate"/>
      </w:r>
      <w:r w:rsidR="00B540A9" w:rsidRPr="00B540A9">
        <w:rPr>
          <w:rFonts w:ascii="Calibri" w:hAnsi="Calibri"/>
        </w:rPr>
        <w:t>(Parker &amp; Begon 1986)</w:t>
      </w:r>
      <w:r w:rsidR="00141105">
        <w:rPr>
          <w:lang w:val="en-AU"/>
        </w:rPr>
        <w:fldChar w:fldCharType="end"/>
      </w:r>
      <w:r>
        <w:rPr>
          <w:lang w:val="en-AU"/>
        </w:rPr>
        <w:t xml:space="preserve">. Such phenotypic effects have been observed in </w:t>
      </w:r>
      <w:r w:rsidR="00B446FE">
        <w:rPr>
          <w:lang w:val="en-AU"/>
        </w:rPr>
        <w:t xml:space="preserve">other taxa (e.g. Allen et al. </w:t>
      </w:r>
      <w:r w:rsidR="00B446FE">
        <w:rPr>
          <w:lang w:val="en-AU"/>
        </w:rPr>
        <w:fldChar w:fldCharType="begin"/>
      </w:r>
      <w:r w:rsidR="00706556">
        <w:rPr>
          <w:lang w:val="en-AU"/>
        </w:rPr>
        <w:instrText xml:space="preserve"> ADDIN ZOTERO_ITEM CSL_CITATION {"citationID":"NICZpPwe","properties":{"formattedCitation":"(2008)","plainCitation":"(2008)","noteIndex":0},"citationItems":[{"id":"t6eam7hd/cKTD17VJ","uris":["http://zotero.org/users/4715950/items/2L7BXNBD"],"itemData":{"id":407,"type":"article-journal","abstract":"When provisioning offspring, mothers balance the benefits of producing a few large, fitter offspring with the costs of decreased fecundity. The optimal balance between offspring size and fecundity depends on the environment. Theory predicts that larger offspring have advantages in adverse conditions, but in favorable conditions size is less important. Thus, if environmental quality varies, selection should favor mothers that adaptively allocate resources in response to local conditions to maximize maternal fitness. In the bryozoan Bugula neritina, we show that the intensity of intraspecific competition dramatically changes the offspring size/performance relationship in the field. In benign or extremely competitive environments, offspring size is less important, but at intermediate levels of competition, colonies from larger larvae have higher performance than colonies from smaller larvae. We predicted mothers should produce larger offspring when intermediate competition is likely and tested these expectations in the field by manipulating the density of brood colonies. Our findings matched expectations: mothers produced larger larvae at high densities and smaller larvae at low densities. In addition, mothers from high‐density environments produced larvae that have higher dispersal potential, which may enable offspring to escape crowded environments. It appears mothers can adaptively adjust offspring size to maximize maternal fitness, altering the offspring phenotype across multiple life‐history stages.","container-title":"The American Naturalist","DOI":"10.1086/524952","ISSN":"0003-0147","issue":"2","journalAbbreviation":"The American Naturalist","page":"225-237","source":"www-journals-uchicago-edu.ezproxy.lib.monash.edu.au (Atypon)","title":"Offspring Size Plasticity in Response to Intraspecific Competition: An Adaptive Maternal Effect across Life‐History Stages.","title-short":"Offspring Size Plasticity in Response to Intraspecific Competition","volume":"171","author":[{"family":"Allen","given":"Richard M."},{"family":"Buckley","given":"Yvonne M."},{"family":"Marshall","given":"Dustin J."}],"issued":{"date-parts":[["2008",2,1]]}},"suppress-author":true}],"schema":"https://github.com/citation-style-language/schema/raw/master/csl-citation.json"} </w:instrText>
      </w:r>
      <w:r w:rsidR="00B446FE">
        <w:rPr>
          <w:lang w:val="en-AU"/>
        </w:rPr>
        <w:fldChar w:fldCharType="separate"/>
      </w:r>
      <w:r w:rsidR="00B540A9" w:rsidRPr="00B540A9">
        <w:rPr>
          <w:rFonts w:ascii="Calibri" w:hAnsi="Calibri"/>
        </w:rPr>
        <w:t>2008</w:t>
      </w:r>
      <w:r w:rsidR="00B446FE">
        <w:rPr>
          <w:lang w:val="en-AU"/>
        </w:rPr>
        <w:fldChar w:fldCharType="end"/>
      </w:r>
      <w:r w:rsidR="00B446FE">
        <w:rPr>
          <w:lang w:val="en-AU"/>
        </w:rPr>
        <w:t xml:space="preserve">; Fox </w:t>
      </w:r>
      <w:r w:rsidR="00625B2F">
        <w:rPr>
          <w:lang w:val="en-AU"/>
        </w:rPr>
        <w:t>&amp;</w:t>
      </w:r>
      <w:r w:rsidR="00B446FE">
        <w:rPr>
          <w:lang w:val="en-AU"/>
        </w:rPr>
        <w:t xml:space="preserve"> </w:t>
      </w:r>
      <w:proofErr w:type="spellStart"/>
      <w:r w:rsidR="00B446FE">
        <w:rPr>
          <w:lang w:val="en-AU"/>
        </w:rPr>
        <w:t>Czesak</w:t>
      </w:r>
      <w:proofErr w:type="spellEnd"/>
      <w:r w:rsidR="00B446FE">
        <w:rPr>
          <w:lang w:val="en-AU"/>
        </w:rPr>
        <w:t xml:space="preserve"> </w:t>
      </w:r>
      <w:r w:rsidR="00246010">
        <w:rPr>
          <w:lang w:val="en-AU"/>
        </w:rPr>
        <w:fldChar w:fldCharType="begin"/>
      </w:r>
      <w:r w:rsidR="00706556">
        <w:rPr>
          <w:lang w:val="en-AU"/>
        </w:rPr>
        <w:instrText xml:space="preserve"> ADDIN ZOTERO_ITEM CSL_CITATION {"citationID":"EhV2Ryj8","properties":{"formattedCitation":"(2000)","plainCitation":"(2000)","noteIndex":0},"citationItems":[{"id":"t6eam7hd/i94F50Ox","uris":["http://zotero.org/users/4715950/items/YASNCCYQ"],"itemData":{"id":360,"type":"article-journal","abstract":"Most models of optimal progeny size assume that there is a trade-off between progeny size and number, and that progeny fitness increases with increasing investment per young. We find that both assumptions are supported by empirical studies but that the trade-off is less apparent when organisms are iteroparous, use adult-acquired resources for reproduction, or provide parental care. We then review patterns of variation in progeny size among species, among populations within species, among individuals within populations, and among progeny produced by a single female. We argue that much of the variation in progeny size among species, and among populations within species, is likely due to variation in natural selection. However, few studies have manipulated progeny environments and demonstrated that the relationship between progeny size and fitness actually differs among environments, and fewer still have demonstrated why selection favors different sized progeny in different environments. We argue that much of the variation in progeny size among females within populations, and among progeny produced by a single female, is probably nonadaptive. However, some species of arthropods exhibit plasticity in progeny size in response to several environmental factors, and much of this plasticity is likely adaptive. We conclude that advances in theory have substantially outpaced empirical data. We hope that this review will stimulate researchers to examine the specific factors that result in variation in selection on progeny size within and among populations, and how this variation in selection influences the evolution of the patterns we observe.","container-title":"Annual Review of Entomology","DOI":"10.1146/annurev.ento.45.1.341","issue":"1","note":"PMID: 10761581","page":"341-369","source":"Annual Reviews","title":"Evolutionary Ecology of Progeny Size in Arthropods","volume":"45","author":[{"family":"Fox","given":"Charles W."},{"family":"Czesak","given":"Mary Ellen"}],"issued":{"date-parts":[["2000"]]}},"suppress-author":true}],"schema":"https://github.com/citation-style-language/schema/raw/master/csl-citation.json"} </w:instrText>
      </w:r>
      <w:r w:rsidR="00246010">
        <w:rPr>
          <w:lang w:val="en-AU"/>
        </w:rPr>
        <w:fldChar w:fldCharType="separate"/>
      </w:r>
      <w:r w:rsidR="00B540A9" w:rsidRPr="00B540A9">
        <w:rPr>
          <w:rFonts w:ascii="Calibri" w:hAnsi="Calibri"/>
        </w:rPr>
        <w:t>2000</w:t>
      </w:r>
      <w:r w:rsidR="00246010">
        <w:rPr>
          <w:lang w:val="en-AU"/>
        </w:rPr>
        <w:fldChar w:fldCharType="end"/>
      </w:r>
      <w:r w:rsidR="00B446FE">
        <w:rPr>
          <w:lang w:val="en-AU"/>
        </w:rPr>
        <w:t>; see Marshall et al.</w:t>
      </w:r>
      <w:r w:rsidR="00386BD4">
        <w:rPr>
          <w:lang w:val="en-AU"/>
        </w:rPr>
        <w:t xml:space="preserve"> </w:t>
      </w:r>
      <w:r w:rsidR="00386BD4">
        <w:rPr>
          <w:lang w:val="en-AU"/>
        </w:rPr>
        <w:fldChar w:fldCharType="begin"/>
      </w:r>
      <w:r w:rsidR="00706556">
        <w:rPr>
          <w:lang w:val="en-AU"/>
        </w:rPr>
        <w:instrText xml:space="preserve"> ADDIN ZOTERO_ITEM CSL_CITATION {"citationID":"2WijbsIY","properties":{"formattedCitation":"(2018)","plainCitation":"(2018)","noteIndex":0},"citationItems":[{"id":"t6eam7hd/jFjAxtUw","uris":["http://zotero.org/users/4715950/items/V7J9WYWK"],"itemData":{"id":1294,"type":"article-journal","abstract":"Offspring size is a key functional trait that can affect all phases of the life history, from birth to reproduction, and is common to all the Metazoa. Despite its ubiquity, reviews of this trait tend to be taxon-specific. We explored the causes and consequences of offspring size variation across plants, invertebrates and vertebrates. We find that offspring size shows clear latitudinal patterns among species: fish, amphibians, invertebrates and birds show a positive covariation in offspring size with latitude; plants and turtles show a negative covariation with latitude. We highlight the developmental window hypothesis as an explanation for why plants and turtles show negative covariance with latitude. Meanwhile, we find evidence for stronger, positive selection on offspring size at higher latitudes for most animals. Offspring size also varies at all scales of organization, from populations through to broods from the same female. We explore the reasons for this variation and suspect that much of this variation is adaptive, but in many cases, there are too few tests to generalize. We show that larger offspring lose relatively less energy during development to independence such that larger offspring may have greater net energy budgets than smaller offspring. Larger offspring therefore enter the independent phase with relatively more energy reserves than smaller offspring. This may explain why larger offspring tend to outperform smaller offspring but more work on how offspring size affects energy acquisition is needed. While life-history theorists have been fascinated by offspring size for over a century, key knowledge gaps remain. One important next step is to estimate the true energy costs of producing offspring of different sizes and numbers. A plain language summary is available for this article.","container-title":"Functional Ecology","DOI":"10.1111/1365-2435.13099","ISSN":"1365-2435","issue":"6","language":"en","note":"_eprint: https://onlinelibrary.wiley.com/doi/pdf/10.1111/1365-2435.13099","page":"1436-1446","source":"Wiley Online Library","title":"A global synthesis of offspring size variation, its eco-evolutionary causes and consequences","volume":"32","author":[{"family":"Marshall","given":"Dustin J."},{"family":"Pettersen","given":"Amanda K."},{"family":"Cameron","given":"Hayley"}],"issued":{"date-parts":[["2018"]]}},"suppress-author":true}],"schema":"https://github.com/citation-style-language/schema/raw/master/csl-citation.json"} </w:instrText>
      </w:r>
      <w:r w:rsidR="00386BD4">
        <w:rPr>
          <w:lang w:val="en-AU"/>
        </w:rPr>
        <w:fldChar w:fldCharType="separate"/>
      </w:r>
      <w:r w:rsidR="00B540A9" w:rsidRPr="00B540A9">
        <w:rPr>
          <w:rFonts w:ascii="Calibri" w:hAnsi="Calibri"/>
        </w:rPr>
        <w:t>2018</w:t>
      </w:r>
      <w:r w:rsidR="00386BD4">
        <w:rPr>
          <w:lang w:val="en-AU"/>
        </w:rPr>
        <w:fldChar w:fldCharType="end"/>
      </w:r>
      <w:r w:rsidR="00B446FE">
        <w:rPr>
          <w:lang w:val="en-AU"/>
        </w:rPr>
        <w:t xml:space="preserve"> for a review)</w:t>
      </w:r>
      <w:r>
        <w:rPr>
          <w:lang w:val="en-AU"/>
        </w:rPr>
        <w:t xml:space="preserve"> but to our knowledge, ours is one of the few unequivocal demonstrations that differences in reproductive investment strategies can rapidly evolve.</w:t>
      </w:r>
    </w:p>
    <w:p w14:paraId="757CF160" w14:textId="22FDD658" w:rsidR="00386BD4" w:rsidRDefault="00D46F78" w:rsidP="003156FB">
      <w:pPr>
        <w:spacing w:line="480" w:lineRule="auto"/>
        <w:rPr>
          <w:lang w:val="en-AU"/>
        </w:rPr>
      </w:pPr>
      <w:r>
        <w:rPr>
          <w:lang w:val="en-AU"/>
        </w:rPr>
        <w:t xml:space="preserve">Regardless of evolutionary lineage, larger mothers reproduced more than smaller mothers, implying larger mothers have more resources to invest in offspring. Larger individuals may be better competitors, able to acquire more resources for reproduction (e.g. </w:t>
      </w:r>
      <w:proofErr w:type="spellStart"/>
      <w:r>
        <w:rPr>
          <w:lang w:val="en-AU"/>
        </w:rPr>
        <w:t>Bassar</w:t>
      </w:r>
      <w:proofErr w:type="spellEnd"/>
      <w:r>
        <w:rPr>
          <w:lang w:val="en-AU"/>
        </w:rPr>
        <w:t xml:space="preserve"> et al. </w:t>
      </w:r>
      <w:r>
        <w:rPr>
          <w:lang w:val="en-AU"/>
        </w:rPr>
        <w:fldChar w:fldCharType="begin"/>
      </w:r>
      <w:r w:rsidR="00706556">
        <w:rPr>
          <w:lang w:val="en-AU"/>
        </w:rPr>
        <w:instrText xml:space="preserve"> ADDIN ZOTERO_ITEM CSL_CITATION {"citationID":"iOOOHpL8","properties":{"formattedCitation":"(2016)","plainCitation":"(2016)","noteIndex":0},"citationItems":[{"id":"t6eam7hd/62OKxy0U","uris":["http://zotero.org/users/4715950/items/9V9RYEMR"],"itemData":{"id":1579,"type":"article-journal","abstract":"The effects of asymmetric interactions on population dynamics has been widely investigated, but there has been little work aimed at understanding how life history parameters like generation time, life expectancy and the variance in lifetime reproductive success are impacted by different types of competition. We develop a new framework for incorporating trait‐mediated density‐dependence into size‐structured models and use Trinidadian guppies to show how different types of competitive interactions impact life history parameters. Our results show the degree of symmetry in competitive interactions can have dramatic effects on the speed of the life history. For some vital rates, shifting the competitive superiority from small to large individuals resulted in a doubling of the generation time. Such large influences of competitive symmetry on the timescale of demographic processes, and hence evolution, highlights the interwoven nature of ecological and evolutionary processes and the importance of density‐dependence in understanding eco‐evolutionary dynamics.","container-title":"Ecology Letters","DOI":"10.1111/ele.12563","ISSN":"1461-023X","issue":"3","journalAbbreviation":"Ecol Lett","note":"PMID: 26843397\nPMCID: PMC4991285","page":"268-278","source":"PubMed Central","title":"The effects of asymmetric competition on the life history of Trinidadian guppies","volume":"19","author":[{"family":"Bassar","given":"Ronald D."},{"family":"Childs","given":"Dylan Z."},{"family":"Rees","given":"Mark"},{"family":"Tuljapurkar","given":"Shripad"},{"family":"Reznick","given":"David N."},{"family":"Coulson","given":"Tim"}],"issued":{"date-parts":[["2016",3]]}},"suppress-author":true}],"schema":"https://github.com/citation-style-language/schema/raw/master/csl-citation.json"} </w:instrText>
      </w:r>
      <w:r>
        <w:rPr>
          <w:lang w:val="en-AU"/>
        </w:rPr>
        <w:fldChar w:fldCharType="separate"/>
      </w:r>
      <w:r w:rsidR="00B540A9" w:rsidRPr="00B540A9">
        <w:rPr>
          <w:rFonts w:ascii="Calibri" w:hAnsi="Calibri"/>
        </w:rPr>
        <w:t>2016</w:t>
      </w:r>
      <w:r>
        <w:rPr>
          <w:lang w:val="en-AU"/>
        </w:rPr>
        <w:fldChar w:fldCharType="end"/>
      </w:r>
      <w:r>
        <w:rPr>
          <w:lang w:val="en-AU"/>
        </w:rPr>
        <w:t xml:space="preserve">). Larger mothers may also alter their allocation of resources among fitness components, or may simply be physically able to brood more or larger eggs </w:t>
      </w:r>
      <w:r>
        <w:rPr>
          <w:lang w:val="en-AU"/>
        </w:rPr>
        <w:fldChar w:fldCharType="begin"/>
      </w:r>
      <w:r w:rsidR="00B540A9">
        <w:rPr>
          <w:lang w:val="en-AU"/>
        </w:rPr>
        <w:instrText xml:space="preserve"> ADDIN ZOTERO_ITEM CSL_CITATION {"citationID":"fILSFFBg","properties":{"formattedCitation":"(Bernardo 1996)","plainCitation":"(Bernardo 1996)","noteIndex":0},"citationItems":[{"id":"t6eam7hd/kNUr3ehJ","uris":["http://zotero.org/users/4715950/items/SZ2LNQDL"],"itemData":{"id":1153,"type":"article-journal","container-title":"American zoologist","issue":"2","note":"publisher: Oxford University Press UK","page":"216–236","title":"The particular maternal effect of propagule size, especially egg size: patterns, models, quality of evidence and interpretations","volume":"36","author":[{"family":"Bernardo","given":"Joseph"}],"issued":{"date-parts":[["1996"]]}}}],"schema":"https://github.com/citation-style-language/schema/raw/master/csl-citation.json"} </w:instrText>
      </w:r>
      <w:r>
        <w:rPr>
          <w:lang w:val="en-AU"/>
        </w:rPr>
        <w:fldChar w:fldCharType="separate"/>
      </w:r>
      <w:r w:rsidR="00B540A9" w:rsidRPr="00B540A9">
        <w:rPr>
          <w:rFonts w:ascii="Calibri" w:hAnsi="Calibri"/>
        </w:rPr>
        <w:t>(Bernardo 1996)</w:t>
      </w:r>
      <w:r>
        <w:rPr>
          <w:lang w:val="en-AU"/>
        </w:rPr>
        <w:fldChar w:fldCharType="end"/>
      </w:r>
      <w:r>
        <w:rPr>
          <w:lang w:val="en-AU"/>
        </w:rPr>
        <w:t>. We find that the way in which larger mothers use this resource advantage depends on the resource regime they evolved – larger mothers from low resource regimes use</w:t>
      </w:r>
      <w:r w:rsidR="00874E60">
        <w:rPr>
          <w:lang w:val="en-AU"/>
        </w:rPr>
        <w:t xml:space="preserve"> size advantages </w:t>
      </w:r>
      <w:r>
        <w:rPr>
          <w:lang w:val="en-AU"/>
        </w:rPr>
        <w:t xml:space="preserve">to make better provisioned offspring, </w:t>
      </w:r>
      <w:r w:rsidR="00874E60">
        <w:rPr>
          <w:lang w:val="en-AU"/>
        </w:rPr>
        <w:t xml:space="preserve">while </w:t>
      </w:r>
      <w:r>
        <w:rPr>
          <w:lang w:val="en-AU"/>
        </w:rPr>
        <w:t xml:space="preserve">larger mothers from high resource regimes make more offspring. Ultimately, this yields an evolved difference in reproductive scaling – reproductive scaling was steeper in low resource environments </w:t>
      </w:r>
      <w:r>
        <w:rPr>
          <w:lang w:val="en-AU"/>
        </w:rPr>
        <w:lastRenderedPageBreak/>
        <w:t>than high resource environments. Interestingly, low resource lineages also evolved larger body sizes (at least genetically) – it may be that they evolved to be larger so as to gain the fitness advantages of increased body size that come from steeper reproductive scaling but this remains speculative. Nevertheless, to our knowledge our study is the first to demonstrate experimental evolution in reproductive scaling, which has clear consequences for population dynamics</w:t>
      </w:r>
      <w:r w:rsidR="003B02D5">
        <w:rPr>
          <w:lang w:val="en-AU"/>
        </w:rPr>
        <w:t xml:space="preserve"> </w:t>
      </w:r>
      <w:r w:rsidR="003B02D5">
        <w:rPr>
          <w:lang w:val="en-AU"/>
        </w:rPr>
        <w:fldChar w:fldCharType="begin"/>
      </w:r>
      <w:r w:rsidR="00B540A9">
        <w:rPr>
          <w:lang w:val="en-AU"/>
        </w:rPr>
        <w:instrText xml:space="preserve"> ADDIN ZOTERO_ITEM CSL_CITATION {"citationID":"oSxOmLyD","properties":{"formattedCitation":"(Marshall {\\i{}et al.} 2022)","plainCitation":"(Marshall et al. 2022)","noteIndex":0},"citationItems":[{"id":1180,"uris":["http://zotero.org/users/local/bOFqAaHi/items/TQL5L97P"],"itemData":{"id":1180,"type":"article-journal","container-title":"Proceedings of the National Academy of Sciences","DOI":"10.1073/pnas.2200713119","issue":"21","note":"publisher: Proceedings of the National Academy of Sciences","page":"e2200713119","source":"pnas.org (Atypon)","title":"Long-term experimental evolution decouples size and production costs in Escherichia coli","volume":"119","author":[{"family":"Marshall","given":"Dustin J."},{"family":"Malerba","given":"Martino"},{"family":"Lines","given":"Thomas"},{"family":"Sezmis","given":"Aysha L."},{"family":"Hasan","given":"Chowdhury M."},{"family":"Lenski","given":"Richard E."},{"family":"McDonald","given":"Michael J."}],"issued":{"date-parts":[["2022",5,24]]}}}],"schema":"https://github.com/citation-style-language/schema/raw/master/csl-citation.json"} </w:instrText>
      </w:r>
      <w:r w:rsidR="003B02D5">
        <w:rPr>
          <w:lang w:val="en-AU"/>
        </w:rPr>
        <w:fldChar w:fldCharType="separate"/>
      </w:r>
      <w:r w:rsidR="00B540A9" w:rsidRPr="00B540A9">
        <w:rPr>
          <w:rFonts w:ascii="Calibri" w:hAnsi="Calibri" w:cs="Times New Roman"/>
          <w:szCs w:val="24"/>
        </w:rPr>
        <w:t xml:space="preserve">(Marshall </w:t>
      </w:r>
      <w:r w:rsidR="00B540A9" w:rsidRPr="002D0130">
        <w:rPr>
          <w:rFonts w:ascii="Calibri" w:hAnsi="Calibri" w:cs="Times New Roman"/>
          <w:szCs w:val="24"/>
        </w:rPr>
        <w:t xml:space="preserve">et al. </w:t>
      </w:r>
      <w:r w:rsidR="00B540A9" w:rsidRPr="00B540A9">
        <w:rPr>
          <w:rFonts w:ascii="Calibri" w:hAnsi="Calibri" w:cs="Times New Roman"/>
          <w:szCs w:val="24"/>
        </w:rPr>
        <w:t>2022)</w:t>
      </w:r>
      <w:r w:rsidR="003B02D5">
        <w:rPr>
          <w:lang w:val="en-AU"/>
        </w:rPr>
        <w:fldChar w:fldCharType="end"/>
      </w:r>
      <w:r>
        <w:rPr>
          <w:lang w:val="en-AU"/>
        </w:rPr>
        <w:t xml:space="preserve">. </w:t>
      </w:r>
    </w:p>
    <w:p w14:paraId="5AADECE8" w14:textId="67700B0E" w:rsidR="00272492" w:rsidRDefault="008024A8" w:rsidP="003156FB">
      <w:pPr>
        <w:spacing w:line="480" w:lineRule="auto"/>
      </w:pPr>
      <w:r>
        <w:rPr>
          <w:lang w:val="en-AU"/>
        </w:rPr>
        <w:t xml:space="preserve">Our findings show similarities and differences with regards to previous work. Some of the best explorations of the </w:t>
      </w:r>
      <w:r>
        <w:t xml:space="preserve">role of different </w:t>
      </w:r>
      <w:r w:rsidR="00252DEA">
        <w:t>food regime</w:t>
      </w:r>
      <w:r>
        <w:t>s</w:t>
      </w:r>
      <w:r w:rsidR="00252DEA">
        <w:t xml:space="preserve"> on </w:t>
      </w:r>
      <w:r>
        <w:t xml:space="preserve">the evolution of </w:t>
      </w:r>
      <w:r w:rsidR="00252DEA">
        <w:t>life histories</w:t>
      </w:r>
      <w:r>
        <w:t xml:space="preserve"> are in </w:t>
      </w:r>
      <w:r w:rsidR="00272492">
        <w:t>Trinidad</w:t>
      </w:r>
      <w:r w:rsidR="00252DEA">
        <w:t>ian</w:t>
      </w:r>
      <w:r w:rsidR="00272492">
        <w:t xml:space="preserve"> guppies </w:t>
      </w:r>
      <w:r w:rsidR="00272492">
        <w:fldChar w:fldCharType="begin"/>
      </w:r>
      <w:r w:rsidR="00B540A9">
        <w:instrText xml:space="preserve"> ADDIN ZOTERO_ITEM CSL_CITATION {"citationID":"5GIaeqQo","properties":{"formattedCitation":"(Reznick &amp; Travis 2019; Felmy {\\i{}et al.} 2022)","plainCitation":"(Reznick &amp; Travis 2019; Felmy et al. 2022)","noteIndex":0},"citationItems":[{"id":"t6eam7hd/BTLD4vn6","uris":["http://zotero.org/users/4715950/items/3SLQD6GX"],"itemData":{"id":1333,"type":"article-journal","abstract":"Life-history phenotypes emerge from clusters of traits that are the product of genes and phenotypic plasticity. If the impact of the environment differs substantially between traits, then life histories might not evolve as a cohesive whole. We quantified the sensitivity of components of the life history to food availability, a key environmental difference in the habitat occupied by contrasting ecotypes, for 36 traits in fast- and slow-reproducing Trinidadian guppies. Our dataset included six putatively independent origins of the slow-reproducing, derived ecotype. Traits varied substantially in plastic and genetic control. Twelve traits were influenced only by food availability (body lengths, body weights), five only by genetic differentiation (interbirth intervals, offspring sizes), 10 by both (litter sizes, reproductive timing), and nine by neither (fat contents, reproductive allotment). Ecotype-by-food interactions were negligible. The response to low food was aligned with the genetic difference between high- and low-food environments, suggesting that plasticity was adaptive. The heterogeneity among traits in environmental sensitivity and genetic differentiation reveals that the components of the life history may not evolve in concert. Ecotypes may instead represent mosaics of trait groups that differ in their rate of evolution.","container-title":"Evolution","DOI":"10.1111/evo.14440","ISSN":"1558-5646","issue":"3","language":"en","note":"_eprint: https://onlinelibrary.wiley.com/doi/pdf/10.1111/evo.14440","page":"585-604","source":"Wiley Online Library","title":"Life histories as mosaics: Plastic and genetic components differ among traits that underpin life-history strategies","title-short":"Life histories as mosaics","volume":"76","author":[{"family":"Felmy","given":"Anja"},{"family":"Reznick","given":"David N."},{"family":"Travis","given":"Joseph"},{"family":"Potter","given":"Tomos"},{"family":"Coulson","given":"Tim"}],"issued":{"date-parts":[["2022"]]}}},{"id":"t6eam7hd/Lex3KAWh","uris":["http://zotero.org/users/4715950/items/8WMUG78N"],"itemData":{"id":937,"type":"article-journal","container-title":"Annual Review of Ecology, Evolution, and Systematics","note":"publisher: Annual Reviews","page":"335–354","title":"Experimental studies of evolution and eco-evo dynamics in guppies (Poecilia reticulata)","volume":"50","author":[{"family":"Reznick","given":"David N"},{"family":"Travis","given":"Joseph"}],"issued":{"date-parts":[["2019"]]}}}],"schema":"https://github.com/citation-style-language/schema/raw/master/csl-citation.json"} </w:instrText>
      </w:r>
      <w:r w:rsidR="00272492">
        <w:fldChar w:fldCharType="separate"/>
      </w:r>
      <w:r w:rsidR="00B540A9" w:rsidRPr="00B540A9">
        <w:rPr>
          <w:rFonts w:ascii="Calibri" w:hAnsi="Calibri" w:cs="Times New Roman"/>
          <w:szCs w:val="24"/>
        </w:rPr>
        <w:t>(</w:t>
      </w:r>
      <w:r w:rsidR="002D0130" w:rsidRPr="00B540A9">
        <w:rPr>
          <w:rFonts w:ascii="Calibri" w:hAnsi="Calibri" w:cs="Times New Roman"/>
          <w:szCs w:val="24"/>
        </w:rPr>
        <w:t xml:space="preserve">Felmy </w:t>
      </w:r>
      <w:r w:rsidR="002D0130" w:rsidRPr="002D0130">
        <w:rPr>
          <w:rFonts w:ascii="Calibri" w:hAnsi="Calibri" w:cs="Times New Roman"/>
          <w:szCs w:val="24"/>
        </w:rPr>
        <w:t xml:space="preserve">et al. </w:t>
      </w:r>
      <w:r w:rsidR="002D0130" w:rsidRPr="00B540A9">
        <w:rPr>
          <w:rFonts w:ascii="Calibri" w:hAnsi="Calibri" w:cs="Times New Roman"/>
          <w:szCs w:val="24"/>
        </w:rPr>
        <w:t>2022</w:t>
      </w:r>
      <w:r w:rsidR="002D0130">
        <w:rPr>
          <w:rFonts w:ascii="Calibri" w:hAnsi="Calibri" w:cs="Times New Roman"/>
          <w:szCs w:val="24"/>
        </w:rPr>
        <w:t xml:space="preserve">; </w:t>
      </w:r>
      <w:r w:rsidR="00B540A9" w:rsidRPr="00B540A9">
        <w:rPr>
          <w:rFonts w:ascii="Calibri" w:hAnsi="Calibri" w:cs="Times New Roman"/>
          <w:szCs w:val="24"/>
        </w:rPr>
        <w:t>Reznick &amp; Travis 2019)</w:t>
      </w:r>
      <w:r w:rsidR="00272492">
        <w:fldChar w:fldCharType="end"/>
      </w:r>
      <w:r w:rsidR="00272492">
        <w:t xml:space="preserve"> and Bahamas mosquitofish </w:t>
      </w:r>
      <w:r w:rsidR="00272492">
        <w:rPr>
          <w:lang w:val="en-AU"/>
        </w:rPr>
        <w:fldChar w:fldCharType="begin"/>
      </w:r>
      <w:r w:rsidR="00B540A9">
        <w:rPr>
          <w:lang w:val="en-AU"/>
        </w:rPr>
        <w:instrText xml:space="preserve"> ADDIN ZOTERO_ITEM CSL_CITATION {"citationID":"XBeO3YOZ","properties":{"formattedCitation":"(Hulth\\uc0\\u233{}n {\\i{}et al.} 2021)","plainCitation":"(Hulthén et al. 2021)","noteIndex":0},"citationItems":[{"id":"t6eam7hd/LO1y2afk","uris":["http://zotero.org/users/4715950/items/XLSFGUAN"],"itemData":{"id":1524,"type":"article-journal","abstract":"Predation risk and resource availability are two primary factors predicted by theory to drive the evolution of life histories. Yet, disentangling their roles in life-history evolution in the wild is challenging because (1) the two factors often co-vary across environments, and (2) environmental effects on phenotypes can mask patterns of genotypic evolution. Here, we use the model system of the post-Pleistocene radiation of Bahamas mosquitofish (Gambusia hubbsi) inhabiting blue holes to provide a strong test of the roles of predation and resources in life-history evolution, as the two factors do not co-vary in this system and we attempted to minimize environmental effects by raising eight populations under common laboratory conditions. We tested a priori predictions of predation- and resource-driven evolution in five life-history traits. We found that life-history evolution in Bahamas mosquitofish largely reflected complex interactions in the effects of predation and resource availability. High predation risk has driven the evolution of higher fecundity, smaller offspring size, more frequent reproduction, and slower growth rate—but this predation-driven divergence primarily occurred in environments with relatively high resource availability, and the effects of resources on life-history evolution was generally greater within environments having high predation risk. This implies that resource-driven selection on life histories overrides selection from predators when resources are particularly scarce. While several results matched a priori predictions, with the added nuance of interdependence among selective agents, some did not. For instance, only resource levels, not predation risk, explained evolutionary change in male age at maturity, with more rapid sexual maturation in higher-resource environments. We also found faster (not slower) juvenile growth rates within low-resource and low-predation environments, probably caused by selection in these high-competition scenarios favoring greater growth efficiency. Our approach, using common-garden experiments with a natural system of low- and high-predation populations that span a continuum of resource availability, provides a powerful way to deepen our understanding of life-history evolution. Overall, it appears that life-history evolution in this adaptive radiation has resulted from a complex interplay between predation and resources, underscoring the need for increased attention on more sophisticated interactions among selective agents in driving phenotypic diversification.","container-title":"Frontiers in Ecology and Evolution","ISSN":"2296-701X","source":"Frontiers","title":"Predation and Resource Availability Interact to Drive Life-History Evolution in an Adaptive Radiation of Livebearing Fish","URL":"https://www.frontiersin.org/article/10.3389/fevo.2021.619277","volume":"9","author":[{"family":"Hulthén","given":"Kaj"},{"family":"Hill","given":"Jacob S."},{"family":"Jenkins","given":"Matthew R."},{"family":"Langerhans","given":"Randall Brian"}],"accessed":{"date-parts":[["2022",6,6]]},"issued":{"date-parts":[["2021"]]}}}],"schema":"https://github.com/citation-style-language/schema/raw/master/csl-citation.json"} </w:instrText>
      </w:r>
      <w:r w:rsidR="00272492">
        <w:rPr>
          <w:lang w:val="en-AU"/>
        </w:rPr>
        <w:fldChar w:fldCharType="separate"/>
      </w:r>
      <w:r w:rsidR="00B540A9" w:rsidRPr="00B540A9">
        <w:rPr>
          <w:rFonts w:ascii="Calibri" w:hAnsi="Calibri" w:cs="Times New Roman"/>
          <w:szCs w:val="24"/>
        </w:rPr>
        <w:t xml:space="preserve">(Hulthén </w:t>
      </w:r>
      <w:r w:rsidR="00B540A9" w:rsidRPr="002D0130">
        <w:rPr>
          <w:rFonts w:ascii="Calibri" w:hAnsi="Calibri" w:cs="Times New Roman"/>
          <w:szCs w:val="24"/>
        </w:rPr>
        <w:t xml:space="preserve">et al. </w:t>
      </w:r>
      <w:r w:rsidR="00B540A9" w:rsidRPr="00B540A9">
        <w:rPr>
          <w:rFonts w:ascii="Calibri" w:hAnsi="Calibri" w:cs="Times New Roman"/>
          <w:szCs w:val="24"/>
        </w:rPr>
        <w:t>2021)</w:t>
      </w:r>
      <w:r w:rsidR="00272492">
        <w:rPr>
          <w:lang w:val="en-AU"/>
        </w:rPr>
        <w:fldChar w:fldCharType="end"/>
      </w:r>
      <w:r w:rsidR="00252DEA">
        <w:rPr>
          <w:lang w:val="en-AU"/>
        </w:rPr>
        <w:t>.</w:t>
      </w:r>
      <w:r w:rsidR="00272492">
        <w:t xml:space="preserve"> </w:t>
      </w:r>
      <w:r>
        <w:t>Both the fishes</w:t>
      </w:r>
      <w:r w:rsidR="00CC4355">
        <w:t xml:space="preserve"> and </w:t>
      </w:r>
      <w:proofErr w:type="spellStart"/>
      <w:r w:rsidR="00CC4355">
        <w:rPr>
          <w:i/>
          <w:iCs/>
        </w:rPr>
        <w:t>Tisbe</w:t>
      </w:r>
      <w:proofErr w:type="spellEnd"/>
      <w:r w:rsidR="00CC4355">
        <w:rPr>
          <w:i/>
          <w:iCs/>
        </w:rPr>
        <w:t xml:space="preserve"> sp.</w:t>
      </w:r>
      <w:r w:rsidR="00CC4355">
        <w:t xml:space="preserve"> exhibit similar</w:t>
      </w:r>
      <w:r w:rsidR="00272492">
        <w:t xml:space="preserve"> genetic responses to food regimes</w:t>
      </w:r>
      <w:r w:rsidR="005E3A8A">
        <w:t>,</w:t>
      </w:r>
      <w:r w:rsidR="00722F07">
        <w:t xml:space="preserve"> including cryptic evolution in body size</w:t>
      </w:r>
      <w:r w:rsidR="005E3A8A">
        <w:t xml:space="preserve"> and</w:t>
      </w:r>
      <w:r w:rsidR="00272492">
        <w:t xml:space="preserve"> </w:t>
      </w:r>
      <w:r w:rsidR="004A2348">
        <w:t>different egg size-fecundity trade-offs</w:t>
      </w:r>
      <w:r w:rsidR="00CC4355">
        <w:t>, although time to maturity also evolved in guppies</w:t>
      </w:r>
      <w:r w:rsidR="00272492">
        <w:t xml:space="preserve">. </w:t>
      </w:r>
      <w:r>
        <w:t xml:space="preserve">In contrast, </w:t>
      </w:r>
      <w:r w:rsidR="00272492">
        <w:t xml:space="preserve">mosquitofish evolved larger offspring and quicker maturation </w:t>
      </w:r>
      <w:r w:rsidR="005E3A8A">
        <w:t xml:space="preserve">in high-food environments, </w:t>
      </w:r>
      <w:r>
        <w:t xml:space="preserve">in direct contrast </w:t>
      </w:r>
      <w:r w:rsidR="005E3A8A">
        <w:t>with copepods</w:t>
      </w:r>
      <w:r w:rsidR="00272492">
        <w:t xml:space="preserve">. </w:t>
      </w:r>
      <w:r>
        <w:t xml:space="preserve">These variable results suggest to us at least that generalisations are not yet possible. </w:t>
      </w:r>
    </w:p>
    <w:p w14:paraId="0E4B7B8B" w14:textId="50170F6D" w:rsidR="008024A8" w:rsidRDefault="008024A8" w:rsidP="003156FB">
      <w:pPr>
        <w:spacing w:line="480" w:lineRule="auto"/>
      </w:pPr>
      <w:r>
        <w:t xml:space="preserve">Interestingly, we found differences in the timing of maturity in G1 copepods but not G2, suggesting that age at maturity is a transgenerational effect rather than an evolved response. It seems to us at least that the low food parental environment programs offspring to mature sooner than offspring whose parents experience high food levels. While transgenerational plasticity in key life history traits is relatively common, we are unaware of studies that have shown such effects on the timing of maturity specifically. That this effect disappears after a single generation suggests that this parentally program trait has evolved to track environmental variation closely, with minimal persistent lags as predicted by some theory (Burgess </w:t>
      </w:r>
      <w:r w:rsidR="002D0130">
        <w:t>&amp;</w:t>
      </w:r>
      <w:r>
        <w:t xml:space="preserve"> Marshall 2014). </w:t>
      </w:r>
    </w:p>
    <w:p w14:paraId="483AEE92" w14:textId="4DD0EC82" w:rsidR="00A647BF" w:rsidRDefault="00865F00" w:rsidP="003156FB">
      <w:pPr>
        <w:spacing w:line="480" w:lineRule="auto"/>
        <w:rPr>
          <w:lang w:val="en-AU"/>
        </w:rPr>
      </w:pPr>
      <w:r>
        <w:rPr>
          <w:lang w:val="en-AU"/>
        </w:rPr>
        <w:t xml:space="preserve">Ocean primary productivity is expected to decline </w:t>
      </w:r>
      <w:r w:rsidR="00C13571">
        <w:rPr>
          <w:lang w:val="en-AU"/>
        </w:rPr>
        <w:t>due to</w:t>
      </w:r>
      <w:r>
        <w:rPr>
          <w:lang w:val="en-AU"/>
        </w:rPr>
        <w:t xml:space="preserve"> climate change</w:t>
      </w:r>
      <w:r w:rsidR="00B50168">
        <w:rPr>
          <w:lang w:val="en-AU"/>
        </w:rPr>
        <w:t xml:space="preserve"> </w:t>
      </w:r>
      <w:r w:rsidR="00B50168">
        <w:rPr>
          <w:lang w:val="en-AU"/>
        </w:rPr>
        <w:fldChar w:fldCharType="begin"/>
      </w:r>
      <w:r w:rsidR="00B540A9">
        <w:rPr>
          <w:lang w:val="en-AU"/>
        </w:rPr>
        <w:instrText xml:space="preserve"> ADDIN ZOTERO_ITEM CSL_CITATION {"citationID":"PQeU5aZO","properties":{"formattedCitation":"(Fu {\\i{}et al.} 2016)","plainCitation":"(Fu et al. 2016)","noteIndex":0},"citationItems":[{"id":"t6eam7hd/o9x4deNn","uris":["http://zotero.org/users/4715950/items/8FJLNVBD"],"itemData":{"id":1288,"type":"article-journal","container-title":"Biogeosciences","issue":"18","note":"publisher: Copernicus GmbH","page":"5151–5170","source":"Google Scholar","title":"Climate change impacts on net primary production (NPP) and export production (EP) regulated by increasing stratification and phytoplankton community structure in the CMIP5 models","volume":"13","author":[{"family":"Fu","given":"Weiwei"},{"family":"Randerson","given":"James T."},{"family":"Moore","given":"J. Keith"}],"issued":{"date-parts":[["2016"]]}}}],"schema":"https://github.com/citation-style-language/schema/raw/master/csl-citation.json"} </w:instrText>
      </w:r>
      <w:r w:rsidR="00B50168">
        <w:rPr>
          <w:lang w:val="en-AU"/>
        </w:rPr>
        <w:fldChar w:fldCharType="separate"/>
      </w:r>
      <w:r w:rsidR="00B540A9" w:rsidRPr="00B540A9">
        <w:rPr>
          <w:rFonts w:ascii="Calibri" w:hAnsi="Calibri" w:cs="Times New Roman"/>
          <w:szCs w:val="24"/>
        </w:rPr>
        <w:t xml:space="preserve">(Fu </w:t>
      </w:r>
      <w:r w:rsidR="00B540A9" w:rsidRPr="002D0130">
        <w:rPr>
          <w:rFonts w:ascii="Calibri" w:hAnsi="Calibri" w:cs="Times New Roman"/>
          <w:szCs w:val="24"/>
        </w:rPr>
        <w:t xml:space="preserve">et al. </w:t>
      </w:r>
      <w:r w:rsidR="00B540A9" w:rsidRPr="00B540A9">
        <w:rPr>
          <w:rFonts w:ascii="Calibri" w:hAnsi="Calibri" w:cs="Times New Roman"/>
          <w:szCs w:val="24"/>
        </w:rPr>
        <w:t>2016)</w:t>
      </w:r>
      <w:r w:rsidR="00B50168">
        <w:rPr>
          <w:lang w:val="en-AU"/>
        </w:rPr>
        <w:fldChar w:fldCharType="end"/>
      </w:r>
      <w:r>
        <w:rPr>
          <w:lang w:val="en-AU"/>
        </w:rPr>
        <w:t xml:space="preserve">. </w:t>
      </w:r>
      <w:r w:rsidR="00114378">
        <w:rPr>
          <w:lang w:val="en-AU"/>
        </w:rPr>
        <w:t xml:space="preserve">Warming increases upper ocean stratification , impacting nutrient fluxes and light availability for photosynthesis </w:t>
      </w:r>
      <w:r w:rsidR="00B50168">
        <w:rPr>
          <w:lang w:val="en-AU"/>
        </w:rPr>
        <w:fldChar w:fldCharType="begin"/>
      </w:r>
      <w:r w:rsidR="00B540A9">
        <w:rPr>
          <w:lang w:val="en-AU"/>
        </w:rPr>
        <w:instrText xml:space="preserve"> ADDIN ZOTERO_ITEM CSL_CITATION {"citationID":"kBTmMIo5","properties":{"formattedCitation":"(Hannon {\\i{}et al.} 2001)","plainCitation":"(Hannon et al. 2001)","noteIndex":0},"citationItems":[{"id":"t6eam7hd/6f0xW1Eo","uris":["http://zotero.org/users/4715950/items/JU8C9DSC"],"itemData":{"id":1299,"type":"article-journal","container-title":"Deep Sea Research Part II: Topical Studies in Oceanography","issue":"11-12","note":"publisher: Elsevier","page":"2745–2773","title":"Modeling the bloom evolution and carbon flows during SOIREE: Implications for future in situ iron-enrichments in the Southern Ocean","volume":"48","author":[{"family":"Hannon","given":"Etienne"},{"family":"Boyd","given":"PW"},{"family":"Silvoso","given":"M"},{"family":"Lancelot","given":"Christiane"}],"issued":{"date-parts":[["2001"]]}}}],"schema":"https://github.com/citation-style-language/schema/raw/master/csl-citation.json"} </w:instrText>
      </w:r>
      <w:r w:rsidR="00B50168">
        <w:rPr>
          <w:lang w:val="en-AU"/>
        </w:rPr>
        <w:fldChar w:fldCharType="separate"/>
      </w:r>
      <w:r w:rsidR="00B540A9" w:rsidRPr="00B540A9">
        <w:rPr>
          <w:rFonts w:ascii="Calibri" w:hAnsi="Calibri" w:cs="Times New Roman"/>
          <w:szCs w:val="24"/>
        </w:rPr>
        <w:t>(Hannon</w:t>
      </w:r>
      <w:r w:rsidR="00B540A9" w:rsidRPr="002D0130">
        <w:rPr>
          <w:rFonts w:ascii="Calibri" w:hAnsi="Calibri" w:cs="Times New Roman"/>
          <w:szCs w:val="24"/>
        </w:rPr>
        <w:t xml:space="preserve"> et al. </w:t>
      </w:r>
      <w:r w:rsidR="00B540A9" w:rsidRPr="00B540A9">
        <w:rPr>
          <w:rFonts w:ascii="Calibri" w:hAnsi="Calibri" w:cs="Times New Roman"/>
          <w:szCs w:val="24"/>
        </w:rPr>
        <w:t>2001)</w:t>
      </w:r>
      <w:r w:rsidR="00B50168">
        <w:rPr>
          <w:lang w:val="en-AU"/>
        </w:rPr>
        <w:fldChar w:fldCharType="end"/>
      </w:r>
      <w:r w:rsidR="00B50168">
        <w:rPr>
          <w:lang w:val="en-AU"/>
        </w:rPr>
        <w:t xml:space="preserve">. </w:t>
      </w:r>
      <w:r w:rsidR="00755337">
        <w:rPr>
          <w:lang w:val="en-AU"/>
        </w:rPr>
        <w:t xml:space="preserve">The effects of stratification </w:t>
      </w:r>
      <w:r w:rsidR="00381D4F">
        <w:rPr>
          <w:lang w:val="en-AU"/>
        </w:rPr>
        <w:t xml:space="preserve">are exacerbated </w:t>
      </w:r>
      <w:r w:rsidR="00755337">
        <w:rPr>
          <w:lang w:val="en-AU"/>
        </w:rPr>
        <w:t>as h</w:t>
      </w:r>
      <w:r w:rsidR="00A71BA8">
        <w:rPr>
          <w:lang w:val="en-AU"/>
        </w:rPr>
        <w:t xml:space="preserve">igher temperatures select for smaller phytoplankton cell size, which yield a lower total biovolume relative </w:t>
      </w:r>
      <w:r w:rsidR="00A71BA8">
        <w:rPr>
          <w:lang w:val="en-AU"/>
        </w:rPr>
        <w:lastRenderedPageBreak/>
        <w:t xml:space="preserve">to larger cells at a given nutrient </w:t>
      </w:r>
      <w:r w:rsidR="00513710">
        <w:rPr>
          <w:lang w:val="en-AU"/>
        </w:rPr>
        <w:t xml:space="preserve">flux </w:t>
      </w:r>
      <w:r w:rsidR="00C5365D">
        <w:rPr>
          <w:lang w:val="en-AU"/>
        </w:rPr>
        <w:fldChar w:fldCharType="begin"/>
      </w:r>
      <w:r w:rsidR="00B540A9">
        <w:rPr>
          <w:lang w:val="en-AU"/>
        </w:rPr>
        <w:instrText xml:space="preserve"> ADDIN ZOTERO_ITEM CSL_CITATION {"citationID":"1FR2Onwr","properties":{"formattedCitation":"(Malerba {\\i{}et al.} 2018)","plainCitation":"(Malerba et al. 2018)","noteIndex":0},"citationItems":[{"id":"t6eam7hd/KEy5807J","uris":["http://zotero.org/users/4715950/items/2KB8ZJDB"],"itemData":{"id":1575,"type":"article-journal","container-title":"Ecology letters","issue":"1","note":"publisher: Wiley Online Library","page":"54–62","title":"Eco-energetic consequences of evolutionary shifts in body size","volume":"21","author":[{"family":"Malerba","given":"Martino E"},{"family":"White","given":"Craig R"},{"family":"Marshall","given":"Dustin J"}],"issued":{"date-parts":[["2018"]]}}}],"schema":"https://github.com/citation-style-language/schema/raw/master/csl-citation.json"} </w:instrText>
      </w:r>
      <w:r w:rsidR="00C5365D">
        <w:rPr>
          <w:lang w:val="en-AU"/>
        </w:rPr>
        <w:fldChar w:fldCharType="separate"/>
      </w:r>
      <w:r w:rsidR="00B540A9" w:rsidRPr="00B540A9">
        <w:rPr>
          <w:rFonts w:ascii="Calibri" w:hAnsi="Calibri" w:cs="Times New Roman"/>
          <w:szCs w:val="24"/>
        </w:rPr>
        <w:t xml:space="preserve">(Malerba </w:t>
      </w:r>
      <w:r w:rsidR="00B540A9" w:rsidRPr="002D0130">
        <w:rPr>
          <w:rFonts w:ascii="Calibri" w:hAnsi="Calibri" w:cs="Times New Roman"/>
          <w:szCs w:val="24"/>
        </w:rPr>
        <w:t xml:space="preserve">et al. </w:t>
      </w:r>
      <w:r w:rsidR="00B540A9" w:rsidRPr="00B540A9">
        <w:rPr>
          <w:rFonts w:ascii="Calibri" w:hAnsi="Calibri" w:cs="Times New Roman"/>
          <w:szCs w:val="24"/>
        </w:rPr>
        <w:t>2018)</w:t>
      </w:r>
      <w:r w:rsidR="00C5365D">
        <w:rPr>
          <w:lang w:val="en-AU"/>
        </w:rPr>
        <w:fldChar w:fldCharType="end"/>
      </w:r>
      <w:r w:rsidR="00A71BA8">
        <w:rPr>
          <w:lang w:val="en-AU"/>
        </w:rPr>
        <w:t xml:space="preserve">. </w:t>
      </w:r>
      <w:r w:rsidR="00E6636A">
        <w:rPr>
          <w:lang w:val="en-AU"/>
        </w:rPr>
        <w:t>H</w:t>
      </w:r>
      <w:r w:rsidR="00A71BA8">
        <w:rPr>
          <w:lang w:val="en-AU"/>
        </w:rPr>
        <w:t xml:space="preserve">igher temperatures </w:t>
      </w:r>
      <w:r w:rsidR="00E6636A">
        <w:rPr>
          <w:lang w:val="en-AU"/>
        </w:rPr>
        <w:t xml:space="preserve">may also </w:t>
      </w:r>
      <w:r w:rsidR="00A71BA8">
        <w:rPr>
          <w:lang w:val="en-AU"/>
        </w:rPr>
        <w:t xml:space="preserve">reduce the efficiency of energy transfer from phytoplankton to copepod grazers </w:t>
      </w:r>
      <w:r w:rsidR="0088486E">
        <w:rPr>
          <w:lang w:val="en-AU"/>
        </w:rPr>
        <w:fldChar w:fldCharType="begin"/>
      </w:r>
      <w:r w:rsidR="00B540A9">
        <w:rPr>
          <w:lang w:val="en-AU"/>
        </w:rPr>
        <w:instrText xml:space="preserve"> ADDIN ZOTERO_ITEM CSL_CITATION {"citationID":"23ywlyqa","properties":{"formattedCitation":"(Barneche {\\i{}et al.} 2021)","plainCitation":"(Barneche et al. 2021)","noteIndex":0},"citationItems":[{"id":"t6eam7hd/a1y5ff9P","uris":["http://zotero.org/users/4715950/items/PIMLRWG7"],"itemData":{"id":1308,"type":"article-journal","container-title":"Nature","issue":"7852","note":"publisher: Nature Publishing Group","page":"76–79","source":"Google Scholar","title":"Warming impairs trophic transfer efficiency in a long-term field experiment","volume":"592","author":[{"family":"Barneche","given":"Diego R."},{"family":"Hulatt","given":"Chris J."},{"family":"Dossena","given":"Matteo"},{"family":"Padfield","given":"Daniel"},{"family":"Woodward","given":"Guy"},{"family":"Trimmer","given":"Mark"},{"family":"Yvon-Durocher","given":"Gabriel"}],"issued":{"date-parts":[["2021"]]}}}],"schema":"https://github.com/citation-style-language/schema/raw/master/csl-citation.json"} </w:instrText>
      </w:r>
      <w:r w:rsidR="0088486E">
        <w:rPr>
          <w:lang w:val="en-AU"/>
        </w:rPr>
        <w:fldChar w:fldCharType="separate"/>
      </w:r>
      <w:r w:rsidR="00B540A9" w:rsidRPr="00B540A9">
        <w:rPr>
          <w:rFonts w:ascii="Calibri" w:hAnsi="Calibri" w:cs="Times New Roman"/>
          <w:szCs w:val="24"/>
        </w:rPr>
        <w:t xml:space="preserve">(Barneche </w:t>
      </w:r>
      <w:r w:rsidR="00B540A9" w:rsidRPr="002D0130">
        <w:rPr>
          <w:rFonts w:ascii="Calibri" w:hAnsi="Calibri" w:cs="Times New Roman"/>
          <w:szCs w:val="24"/>
        </w:rPr>
        <w:t xml:space="preserve">et al. </w:t>
      </w:r>
      <w:r w:rsidR="00B540A9" w:rsidRPr="00B540A9">
        <w:rPr>
          <w:rFonts w:ascii="Calibri" w:hAnsi="Calibri" w:cs="Times New Roman"/>
          <w:szCs w:val="24"/>
        </w:rPr>
        <w:t>2021)</w:t>
      </w:r>
      <w:r w:rsidR="0088486E">
        <w:rPr>
          <w:lang w:val="en-AU"/>
        </w:rPr>
        <w:fldChar w:fldCharType="end"/>
      </w:r>
      <w:r w:rsidR="00A71BA8">
        <w:rPr>
          <w:lang w:val="en-AU"/>
        </w:rPr>
        <w:t xml:space="preserve">. Copepods play a vital role in ocean </w:t>
      </w:r>
      <w:proofErr w:type="spellStart"/>
      <w:r w:rsidR="00A71BA8">
        <w:rPr>
          <w:lang w:val="en-AU"/>
        </w:rPr>
        <w:t>foodwebs</w:t>
      </w:r>
      <w:proofErr w:type="spellEnd"/>
      <w:r w:rsidR="00A71BA8">
        <w:rPr>
          <w:lang w:val="en-AU"/>
        </w:rPr>
        <w:t xml:space="preserve">, comprising the major (&gt;75%) component of zooplankton </w:t>
      </w:r>
      <w:r w:rsidR="00C5365D">
        <w:rPr>
          <w:lang w:val="en-AU"/>
        </w:rPr>
        <w:t xml:space="preserve">biomass and facilitating the flow of nutrients and energy through marine food chains </w:t>
      </w:r>
      <w:r w:rsidR="00C5365D">
        <w:rPr>
          <w:lang w:val="en-AU"/>
        </w:rPr>
        <w:fldChar w:fldCharType="begin"/>
      </w:r>
      <w:r w:rsidR="00B540A9">
        <w:rPr>
          <w:lang w:val="en-AU"/>
        </w:rPr>
        <w:instrText xml:space="preserve"> ADDIN ZOTERO_ITEM CSL_CITATION {"citationID":"rl7C8vIR","properties":{"formattedCitation":"(Conover &amp; Huntley 1991; Pakhomov {\\i{}et al.} 2002)","plainCitation":"(Conover &amp; Huntley 1991; Pakhomov et al. 2002)","noteIndex":0},"citationItems":[{"id":"t6eam7hd/KrssEbtc","uris":["http://zotero.org/users/4715950/items/V8I7FR74"],"itemData":{"id":1300,"type":"article-journal","container-title":"Journal of Marine Systems","issue":"1-2","note":"publisher: Elsevier","page":"1–41","source":"Google Scholar","title":"Copepods in ice-covered seas—distribution, adaptations to seasonally limited food, metabolism, growth patterns and life cycle strategies in polar seas","volume":"2","author":[{"family":"Conover","given":"R. J."},{"family":"Huntley","given":"M."}],"issued":{"date-parts":[["1991"]]}}},{"id":"t6eam7hd/scWciVzR","uris":["http://zotero.org/users/4715950/items/YGPJ5NMC"],"itemData":{"id":1301,"type":"article-journal","container-title":"Marine Ecology Progress Series","page":"73–88","source":"Google Scholar","title":"Contribution of algal sinking and zooplankton grazing to downward flux in the Lazarev Sea (Southern Ocean) during the onset of phytoplankton bloom: a lagrangian study","title-short":"Contribution of algal sinking and zooplankton grazing to downward flux in the Lazarev Sea (Southern Ocean) during the onset of phytoplankton bloom","volume":"233","author":[{"family":"Pakhomov","given":"E. A."},{"family":"Froneman","given":"P. W."},{"family":"Wassmann","given":"P."},{"family":"Ratkova","given":"T."},{"family":"Arashkevich","given":"E."}],"issued":{"date-parts":[["2002"]]}}}],"schema":"https://github.com/citation-style-language/schema/raw/master/csl-citation.json"} </w:instrText>
      </w:r>
      <w:r w:rsidR="00C5365D">
        <w:rPr>
          <w:lang w:val="en-AU"/>
        </w:rPr>
        <w:fldChar w:fldCharType="separate"/>
      </w:r>
      <w:r w:rsidR="00B540A9" w:rsidRPr="00B540A9">
        <w:rPr>
          <w:rFonts w:ascii="Calibri" w:hAnsi="Calibri" w:cs="Times New Roman"/>
          <w:szCs w:val="24"/>
        </w:rPr>
        <w:t>(Conover &amp; Huntley 1991; Pakhomov</w:t>
      </w:r>
      <w:r w:rsidR="00B540A9" w:rsidRPr="002D0130">
        <w:rPr>
          <w:rFonts w:ascii="Calibri" w:hAnsi="Calibri" w:cs="Times New Roman"/>
          <w:szCs w:val="24"/>
        </w:rPr>
        <w:t xml:space="preserve"> et al. </w:t>
      </w:r>
      <w:r w:rsidR="00B540A9" w:rsidRPr="00B540A9">
        <w:rPr>
          <w:rFonts w:ascii="Calibri" w:hAnsi="Calibri" w:cs="Times New Roman"/>
          <w:szCs w:val="24"/>
        </w:rPr>
        <w:t>2002)</w:t>
      </w:r>
      <w:r w:rsidR="00C5365D">
        <w:rPr>
          <w:lang w:val="en-AU"/>
        </w:rPr>
        <w:fldChar w:fldCharType="end"/>
      </w:r>
      <w:r w:rsidR="00C5365D">
        <w:rPr>
          <w:lang w:val="en-AU"/>
        </w:rPr>
        <w:t>.</w:t>
      </w:r>
      <w:r w:rsidR="006064A2">
        <w:rPr>
          <w:lang w:val="en-AU"/>
        </w:rPr>
        <w:t xml:space="preserve"> </w:t>
      </w:r>
      <w:r w:rsidR="005C6D4E">
        <w:rPr>
          <w:lang w:val="en-AU"/>
        </w:rPr>
        <w:t xml:space="preserve">Experimental evolution in </w:t>
      </w:r>
      <w:proofErr w:type="spellStart"/>
      <w:r w:rsidR="005C6D4E">
        <w:rPr>
          <w:i/>
          <w:iCs/>
          <w:lang w:val="en-AU"/>
        </w:rPr>
        <w:t>Tigriopus</w:t>
      </w:r>
      <w:proofErr w:type="spellEnd"/>
      <w:r w:rsidR="005C6D4E">
        <w:rPr>
          <w:lang w:val="en-AU"/>
        </w:rPr>
        <w:t xml:space="preserve"> has provided some </w:t>
      </w:r>
      <w:r w:rsidR="008452A4">
        <w:rPr>
          <w:lang w:val="en-AU"/>
        </w:rPr>
        <w:t>insight as to</w:t>
      </w:r>
      <w:r w:rsidR="005C6D4E">
        <w:rPr>
          <w:lang w:val="en-AU"/>
        </w:rPr>
        <w:t xml:space="preserve"> how planktonic communities may respond to the direct temperature effects of climate change</w:t>
      </w:r>
      <w:r w:rsidR="005E38A2">
        <w:rPr>
          <w:lang w:val="en-AU"/>
        </w:rPr>
        <w:t>,</w:t>
      </w:r>
      <w:r w:rsidR="00206C0E">
        <w:rPr>
          <w:lang w:val="en-AU"/>
        </w:rPr>
        <w:t xml:space="preserve"> </w:t>
      </w:r>
      <w:r w:rsidR="00744E6D">
        <w:rPr>
          <w:lang w:val="en-AU"/>
        </w:rPr>
        <w:t xml:space="preserve">suggesting </w:t>
      </w:r>
      <w:r w:rsidR="004871BA">
        <w:rPr>
          <w:lang w:val="en-AU"/>
        </w:rPr>
        <w:t>a</w:t>
      </w:r>
      <w:r w:rsidR="005E38A2">
        <w:rPr>
          <w:lang w:val="en-AU"/>
        </w:rPr>
        <w:t xml:space="preserve"> limited capacity to evolve </w:t>
      </w:r>
      <w:r w:rsidR="003879AB">
        <w:rPr>
          <w:lang w:val="en-AU"/>
        </w:rPr>
        <w:t xml:space="preserve">greater </w:t>
      </w:r>
      <w:r w:rsidR="005E38A2">
        <w:rPr>
          <w:lang w:val="en-AU"/>
        </w:rPr>
        <w:t>thermal tolerance</w:t>
      </w:r>
      <w:r w:rsidR="00E61E53">
        <w:rPr>
          <w:lang w:val="en-AU"/>
        </w:rPr>
        <w:t xml:space="preserve"> </w:t>
      </w:r>
      <w:r w:rsidR="00540952">
        <w:rPr>
          <w:lang w:val="en-AU"/>
        </w:rPr>
        <w:fldChar w:fldCharType="begin"/>
      </w:r>
      <w:r w:rsidR="00B540A9">
        <w:rPr>
          <w:lang w:val="en-AU"/>
        </w:rPr>
        <w:instrText xml:space="preserve"> ADDIN ZOTERO_ITEM CSL_CITATION {"citationID":"OXvecXZU","properties":{"formattedCitation":"(Kelly {\\i{}et al.} 2012)","plainCitation":"(Kelly et al. 2012)","noteIndex":0},"citationItems":[{"id":"t6eam7hd/Mi8zDMEy","uris":["http://zotero.org/users/4715950/items/GU2KIGYL"],"itemData":{"id":1291,"type":"article-journal","container-title":"Proceedings of the Royal Society B: Biological Sciences","issue":"1727","note":"publisher: The Royal Society","page":"349–356","source":"Google Scholar","title":"Limited potential for adaptation to climate change in a broadly distributed marine crustacean","volume":"279","author":[{"family":"Kelly","given":"Morgan W."},{"family":"Sanford","given":"Eric"},{"family":"Grosberg","given":"Richard K."}],"issued":{"date-parts":[["2012"]]}}}],"schema":"https://github.com/citation-style-language/schema/raw/master/csl-citation.json"} </w:instrText>
      </w:r>
      <w:r w:rsidR="00540952">
        <w:rPr>
          <w:lang w:val="en-AU"/>
        </w:rPr>
        <w:fldChar w:fldCharType="separate"/>
      </w:r>
      <w:r w:rsidR="00B540A9" w:rsidRPr="00B540A9">
        <w:rPr>
          <w:rFonts w:ascii="Calibri" w:hAnsi="Calibri" w:cs="Times New Roman"/>
          <w:szCs w:val="24"/>
        </w:rPr>
        <w:t xml:space="preserve">(Kelly </w:t>
      </w:r>
      <w:r w:rsidR="00B540A9" w:rsidRPr="002D0130">
        <w:rPr>
          <w:rFonts w:ascii="Calibri" w:hAnsi="Calibri" w:cs="Times New Roman"/>
          <w:szCs w:val="24"/>
        </w:rPr>
        <w:t xml:space="preserve">et al. </w:t>
      </w:r>
      <w:r w:rsidR="00B540A9" w:rsidRPr="00B540A9">
        <w:rPr>
          <w:rFonts w:ascii="Calibri" w:hAnsi="Calibri" w:cs="Times New Roman"/>
          <w:szCs w:val="24"/>
        </w:rPr>
        <w:t>2012)</w:t>
      </w:r>
      <w:r w:rsidR="00540952">
        <w:rPr>
          <w:lang w:val="en-AU"/>
        </w:rPr>
        <w:fldChar w:fldCharType="end"/>
      </w:r>
      <w:r w:rsidR="005E38A2">
        <w:rPr>
          <w:lang w:val="en-AU"/>
        </w:rPr>
        <w:t>.</w:t>
      </w:r>
      <w:r w:rsidR="00DD67D5">
        <w:rPr>
          <w:lang w:val="en-AU"/>
        </w:rPr>
        <w:t xml:space="preserve"> </w:t>
      </w:r>
      <w:r w:rsidR="00FD66BD">
        <w:rPr>
          <w:lang w:val="en-AU"/>
        </w:rPr>
        <w:t xml:space="preserve">Our results show that climate change-induced food scarcity </w:t>
      </w:r>
      <w:r w:rsidR="00DD67D5">
        <w:rPr>
          <w:lang w:val="en-AU"/>
        </w:rPr>
        <w:t>will have additional evolutionary impacts – altering body size and fecundity</w:t>
      </w:r>
      <w:r w:rsidR="00FD66BD">
        <w:rPr>
          <w:lang w:val="en-AU"/>
        </w:rPr>
        <w:t xml:space="preserve">. </w:t>
      </w:r>
      <w:r w:rsidR="00DD67D5">
        <w:rPr>
          <w:lang w:val="en-AU"/>
        </w:rPr>
        <w:t xml:space="preserve">Given the pivotal role that copepods play in marine </w:t>
      </w:r>
      <w:proofErr w:type="spellStart"/>
      <w:r w:rsidR="00DD67D5">
        <w:rPr>
          <w:lang w:val="en-AU"/>
        </w:rPr>
        <w:t>foodwebs</w:t>
      </w:r>
      <w:proofErr w:type="spellEnd"/>
      <w:r w:rsidR="00DD67D5">
        <w:rPr>
          <w:lang w:val="en-AU"/>
        </w:rPr>
        <w:t xml:space="preserve">, the knock effects of food-mediated evolution are unlikely to be trivial – copepods will evolve in response to changing food regimes, </w:t>
      </w:r>
      <w:r w:rsidR="00E6636A">
        <w:rPr>
          <w:lang w:val="en-AU"/>
        </w:rPr>
        <w:t xml:space="preserve">and </w:t>
      </w:r>
      <w:r w:rsidR="00DD67D5">
        <w:rPr>
          <w:lang w:val="en-AU"/>
        </w:rPr>
        <w:t xml:space="preserve">this evolution is likely to have consequences for the </w:t>
      </w:r>
      <w:proofErr w:type="spellStart"/>
      <w:r w:rsidR="00DD67D5">
        <w:rPr>
          <w:lang w:val="en-AU"/>
        </w:rPr>
        <w:t>foodchains</w:t>
      </w:r>
      <w:proofErr w:type="spellEnd"/>
      <w:r w:rsidR="00DD67D5">
        <w:rPr>
          <w:lang w:val="en-AU"/>
        </w:rPr>
        <w:t xml:space="preserve"> that rely on them. </w:t>
      </w:r>
    </w:p>
    <w:p w14:paraId="108FC51A" w14:textId="77777777" w:rsidR="004455AD" w:rsidRDefault="004455AD" w:rsidP="003156FB">
      <w:pPr>
        <w:spacing w:line="480" w:lineRule="auto"/>
        <w:rPr>
          <w:b/>
          <w:bCs/>
          <w:lang w:val="en-AU"/>
        </w:rPr>
        <w:sectPr w:rsidR="004455AD" w:rsidSect="00D477B7">
          <w:pgSz w:w="11906" w:h="16838"/>
          <w:pgMar w:top="1440" w:right="1440" w:bottom="1440" w:left="1440" w:header="708" w:footer="708" w:gutter="0"/>
          <w:lnNumType w:countBy="1" w:restart="newSection"/>
          <w:pgNumType w:start="1"/>
          <w:cols w:space="708"/>
          <w:docGrid w:linePitch="360"/>
        </w:sectPr>
      </w:pPr>
    </w:p>
    <w:p w14:paraId="18973C58" w14:textId="5495C412" w:rsidR="00145F3B" w:rsidRPr="0099258D" w:rsidRDefault="00145F3B" w:rsidP="003156FB">
      <w:pPr>
        <w:spacing w:line="480" w:lineRule="auto"/>
        <w:rPr>
          <w:b/>
          <w:bCs/>
          <w:lang w:val="en-AU"/>
        </w:rPr>
      </w:pPr>
      <w:r w:rsidRPr="0099258D">
        <w:rPr>
          <w:b/>
          <w:bCs/>
          <w:lang w:val="en-AU"/>
        </w:rPr>
        <w:lastRenderedPageBreak/>
        <w:t>Acknowledgements</w:t>
      </w:r>
    </w:p>
    <w:p w14:paraId="23C4D69A" w14:textId="2B48F49A" w:rsidR="0099258D" w:rsidRDefault="008C16B2" w:rsidP="003156FB">
      <w:pPr>
        <w:spacing w:line="480" w:lineRule="auto"/>
        <w:rPr>
          <w:b/>
          <w:bCs/>
          <w:lang w:val="en-AU"/>
        </w:rPr>
      </w:pPr>
      <w:r>
        <w:rPr>
          <w:lang w:val="en-AU"/>
        </w:rPr>
        <w:t xml:space="preserve">Thanks to M. </w:t>
      </w:r>
      <w:proofErr w:type="spellStart"/>
      <w:r>
        <w:rPr>
          <w:lang w:val="en-AU"/>
        </w:rPr>
        <w:t>Malerba</w:t>
      </w:r>
      <w:proofErr w:type="spellEnd"/>
      <w:r>
        <w:rPr>
          <w:lang w:val="en-AU"/>
        </w:rPr>
        <w:t xml:space="preserve"> and L. Chapman for </w:t>
      </w:r>
      <w:r w:rsidR="004B1799">
        <w:rPr>
          <w:lang w:val="en-AU"/>
        </w:rPr>
        <w:t>copepod and algae culturing methods</w:t>
      </w:r>
      <w:r>
        <w:rPr>
          <w:lang w:val="en-AU"/>
        </w:rPr>
        <w:t>. We also thank L.</w:t>
      </w:r>
      <w:r w:rsidR="000874EA">
        <w:rPr>
          <w:lang w:val="en-AU"/>
        </w:rPr>
        <w:t xml:space="preserve"> Morris, B. Comerford, M. </w:t>
      </w:r>
      <w:proofErr w:type="spellStart"/>
      <w:r w:rsidR="000874EA">
        <w:rPr>
          <w:lang w:val="en-AU"/>
        </w:rPr>
        <w:t>Parascandalo</w:t>
      </w:r>
      <w:proofErr w:type="spellEnd"/>
      <w:r w:rsidR="000874EA">
        <w:rPr>
          <w:lang w:val="en-AU"/>
        </w:rPr>
        <w:t xml:space="preserve">, and M. </w:t>
      </w:r>
      <w:proofErr w:type="spellStart"/>
      <w:r w:rsidR="000874EA">
        <w:rPr>
          <w:lang w:val="en-AU"/>
        </w:rPr>
        <w:t>Lovass</w:t>
      </w:r>
      <w:proofErr w:type="spellEnd"/>
      <w:r w:rsidR="000874EA">
        <w:rPr>
          <w:lang w:val="en-AU"/>
        </w:rPr>
        <w:t xml:space="preserve"> for maintaining experimental cultures while </w:t>
      </w:r>
      <w:r w:rsidR="0099258D">
        <w:rPr>
          <w:lang w:val="en-AU"/>
        </w:rPr>
        <w:t>AB</w:t>
      </w:r>
      <w:r w:rsidR="000874EA">
        <w:rPr>
          <w:lang w:val="en-AU"/>
        </w:rPr>
        <w:t xml:space="preserve"> was out of the lab. </w:t>
      </w:r>
      <w:r w:rsidR="0099258D">
        <w:rPr>
          <w:lang w:val="en-AU"/>
        </w:rPr>
        <w:t>T</w:t>
      </w:r>
      <w:r w:rsidR="000874EA">
        <w:rPr>
          <w:lang w:val="en-AU"/>
        </w:rPr>
        <w:t xml:space="preserve">hanks to everyone in MEEG lab for support while </w:t>
      </w:r>
      <w:r w:rsidR="00F42D8A">
        <w:rPr>
          <w:lang w:val="en-AU"/>
        </w:rPr>
        <w:t>performing common gardening through COVID lockdowns.</w:t>
      </w:r>
      <w:r>
        <w:rPr>
          <w:lang w:val="en-AU"/>
        </w:rPr>
        <w:t xml:space="preserve"> This research was supported by an Australian Government Research Training Program stipend and Monash Graduate Excellence Scholarship to </w:t>
      </w:r>
      <w:r w:rsidR="0099258D">
        <w:rPr>
          <w:lang w:val="en-AU"/>
        </w:rPr>
        <w:t>AB.</w:t>
      </w:r>
    </w:p>
    <w:p w14:paraId="427752F6" w14:textId="6AC85DD6" w:rsidR="00145F3B" w:rsidRPr="0099258D" w:rsidRDefault="00145F3B" w:rsidP="003156FB">
      <w:pPr>
        <w:spacing w:line="480" w:lineRule="auto"/>
        <w:rPr>
          <w:b/>
          <w:bCs/>
          <w:lang w:val="en-AU"/>
        </w:rPr>
      </w:pPr>
      <w:r w:rsidRPr="0099258D">
        <w:rPr>
          <w:b/>
          <w:bCs/>
          <w:lang w:val="en-AU"/>
        </w:rPr>
        <w:t>References</w:t>
      </w:r>
    </w:p>
    <w:p w14:paraId="64D5F810" w14:textId="77777777" w:rsidR="00B512C2" w:rsidRDefault="004039B0" w:rsidP="003156FB">
      <w:pPr>
        <w:pStyle w:val="Bibliography"/>
        <w:spacing w:line="480" w:lineRule="auto"/>
      </w:pPr>
      <w:r>
        <w:rPr>
          <w:lang w:val="en-AU"/>
        </w:rPr>
        <w:fldChar w:fldCharType="begin"/>
      </w:r>
      <w:r w:rsidR="00B540A9">
        <w:rPr>
          <w:lang w:val="en-AU"/>
        </w:rPr>
        <w:instrText xml:space="preserve"> ADDIN ZOTERO_BIBL {"uncited":[],"omitted":[],"custom":[]} CSL_BIBLIOGRAPHY </w:instrText>
      </w:r>
      <w:r>
        <w:rPr>
          <w:lang w:val="en-AU"/>
        </w:rPr>
        <w:fldChar w:fldCharType="separate"/>
      </w:r>
      <w:r w:rsidR="00B512C2">
        <w:t xml:space="preserve">Abrams, P. (1983). The Theory of Limiting Similarity. </w:t>
      </w:r>
      <w:r w:rsidR="00B512C2">
        <w:rPr>
          <w:i/>
          <w:iCs/>
        </w:rPr>
        <w:t>Annual Review of Ecology and Systematics</w:t>
      </w:r>
      <w:r w:rsidR="00B512C2">
        <w:t>, 14, 359–376.</w:t>
      </w:r>
    </w:p>
    <w:p w14:paraId="7F9A5BD8" w14:textId="77777777" w:rsidR="00B512C2" w:rsidRDefault="00B512C2" w:rsidP="003156FB">
      <w:pPr>
        <w:pStyle w:val="Bibliography"/>
        <w:spacing w:line="480" w:lineRule="auto"/>
      </w:pPr>
      <w:r>
        <w:t xml:space="preserve">Abzhanov, A., Kuo, W.P., Hartmann, C., Grant, B.R., Grant, P.R. &amp; Tabin, C.J. (2006). The calmodulin pathway and evolution of elongated beak morphology in Darwin’s finches. </w:t>
      </w:r>
      <w:r>
        <w:rPr>
          <w:i/>
          <w:iCs/>
        </w:rPr>
        <w:t>Nature</w:t>
      </w:r>
      <w:r>
        <w:t>, 442, 563–567.</w:t>
      </w:r>
    </w:p>
    <w:p w14:paraId="5FC26C19" w14:textId="02CAE0A3" w:rsidR="00B512C2" w:rsidRDefault="00B512C2" w:rsidP="003156FB">
      <w:pPr>
        <w:pStyle w:val="Bibliography"/>
        <w:spacing w:line="480" w:lineRule="auto"/>
      </w:pPr>
      <w:r>
        <w:t xml:space="preserve">Allen, R.M., Buckley, Y.M. &amp; Marshall, D.J. (2008). Offspring Size Plasticity in Response to Intraspecific Competition: An Adaptive Maternal Effect across Life‐History Stages. </w:t>
      </w:r>
      <w:r>
        <w:rPr>
          <w:i/>
          <w:iCs/>
        </w:rPr>
        <w:t>American Naturalist</w:t>
      </w:r>
      <w:r>
        <w:t>, 171, 225–237.</w:t>
      </w:r>
    </w:p>
    <w:p w14:paraId="40B9D406" w14:textId="77777777" w:rsidR="00B512C2" w:rsidRDefault="00B512C2" w:rsidP="003156FB">
      <w:pPr>
        <w:pStyle w:val="Bibliography"/>
        <w:spacing w:line="480" w:lineRule="auto"/>
      </w:pPr>
      <w:r>
        <w:t xml:space="preserve">Arendt, J.D. &amp; Wilson, D.S. (1999). Countergradient selection for rapid growth in pumpkinseed sunfish: disentangling ecological and evolutionary effects. </w:t>
      </w:r>
      <w:r>
        <w:rPr>
          <w:i/>
          <w:iCs/>
        </w:rPr>
        <w:t>Ecology</w:t>
      </w:r>
      <w:r>
        <w:t>, 80, 2793–2798.</w:t>
      </w:r>
    </w:p>
    <w:p w14:paraId="3407B4F6" w14:textId="77777777" w:rsidR="00B512C2" w:rsidRDefault="00B512C2" w:rsidP="003156FB">
      <w:pPr>
        <w:pStyle w:val="Bibliography"/>
        <w:spacing w:line="480" w:lineRule="auto"/>
      </w:pPr>
      <w:r>
        <w:t xml:space="preserve">Barneche, D.R., Hulatt, C.J., Dossena, M., Padfield, D., Woodward, G., Trimmer, M., </w:t>
      </w:r>
      <w:r>
        <w:rPr>
          <w:i/>
          <w:iCs/>
        </w:rPr>
        <w:t>et al.</w:t>
      </w:r>
      <w:r>
        <w:t xml:space="preserve"> (2021). Warming impairs trophic transfer efficiency in a long-term field experiment. </w:t>
      </w:r>
      <w:r>
        <w:rPr>
          <w:i/>
          <w:iCs/>
        </w:rPr>
        <w:t>Nature</w:t>
      </w:r>
      <w:r>
        <w:t>, 592, 76–79.</w:t>
      </w:r>
    </w:p>
    <w:p w14:paraId="26B5FF7C" w14:textId="4938CDFE" w:rsidR="00B512C2" w:rsidRDefault="00B512C2" w:rsidP="003156FB">
      <w:pPr>
        <w:pStyle w:val="Bibliography"/>
        <w:spacing w:line="480" w:lineRule="auto"/>
      </w:pPr>
      <w:r>
        <w:t xml:space="preserve">Bassar, R.D., Childs, D.Z., Rees, M., Tuljapurkar, S., Reznick, D.N. &amp; Coulson, T. (2016). The effects of asymmetric competition on the life history of Trinidadian guppies. </w:t>
      </w:r>
      <w:r>
        <w:rPr>
          <w:i/>
          <w:iCs/>
        </w:rPr>
        <w:t>Ecol</w:t>
      </w:r>
      <w:r w:rsidR="00983891">
        <w:rPr>
          <w:i/>
          <w:iCs/>
        </w:rPr>
        <w:t>ogy</w:t>
      </w:r>
      <w:r>
        <w:rPr>
          <w:i/>
          <w:iCs/>
        </w:rPr>
        <w:t xml:space="preserve"> Lett</w:t>
      </w:r>
      <w:r w:rsidR="00983891">
        <w:rPr>
          <w:i/>
          <w:iCs/>
        </w:rPr>
        <w:t>ers</w:t>
      </w:r>
      <w:r>
        <w:t>, 19, 268–278.</w:t>
      </w:r>
    </w:p>
    <w:p w14:paraId="2F1701C7" w14:textId="77777777" w:rsidR="00B512C2" w:rsidRDefault="00B512C2" w:rsidP="003156FB">
      <w:pPr>
        <w:pStyle w:val="Bibliography"/>
        <w:spacing w:line="480" w:lineRule="auto"/>
      </w:pPr>
      <w:r>
        <w:t xml:space="preserve">Bates, D., Mächler, M., Bolker, B. &amp; Walker, S. (2015). Fitting Linear Mixed-Effects Models Using lme4. </w:t>
      </w:r>
      <w:r>
        <w:rPr>
          <w:i/>
          <w:iCs/>
        </w:rPr>
        <w:t>Journal of Statistical Software</w:t>
      </w:r>
      <w:r>
        <w:t>, 67, 1–48.</w:t>
      </w:r>
    </w:p>
    <w:p w14:paraId="20ABFEF2" w14:textId="6CA57C81" w:rsidR="00B512C2" w:rsidRDefault="00B512C2" w:rsidP="003156FB">
      <w:pPr>
        <w:pStyle w:val="Bibliography"/>
        <w:spacing w:line="480" w:lineRule="auto"/>
      </w:pPr>
      <w:r>
        <w:lastRenderedPageBreak/>
        <w:t xml:space="preserve">Bernardo, J. (1996). The particular maternal effect of propagule size, especially egg size: patterns, models, quality of evidence and interpretations. </w:t>
      </w:r>
      <w:r>
        <w:rPr>
          <w:i/>
          <w:iCs/>
        </w:rPr>
        <w:t xml:space="preserve">American </w:t>
      </w:r>
      <w:r w:rsidR="00983891">
        <w:rPr>
          <w:i/>
          <w:iCs/>
        </w:rPr>
        <w:t>Z</w:t>
      </w:r>
      <w:r>
        <w:rPr>
          <w:i/>
          <w:iCs/>
        </w:rPr>
        <w:t>oologist</w:t>
      </w:r>
      <w:r>
        <w:t>, 36, 216–236.</w:t>
      </w:r>
    </w:p>
    <w:p w14:paraId="0160409E" w14:textId="7A3C602C" w:rsidR="00B512C2" w:rsidRDefault="00B512C2" w:rsidP="003156FB">
      <w:pPr>
        <w:pStyle w:val="Bibliography"/>
        <w:spacing w:line="480" w:lineRule="auto"/>
      </w:pPr>
      <w:r>
        <w:t xml:space="preserve">Brun, P., Payne, M.R. &amp; Kiørboe, T. (2016). Trait biogeography of marine copepods – an analysis across scales. </w:t>
      </w:r>
      <w:r>
        <w:rPr>
          <w:i/>
          <w:iCs/>
        </w:rPr>
        <w:t>Ecol</w:t>
      </w:r>
      <w:r w:rsidR="00983891">
        <w:rPr>
          <w:i/>
          <w:iCs/>
        </w:rPr>
        <w:t>ogy</w:t>
      </w:r>
      <w:r>
        <w:rPr>
          <w:i/>
          <w:iCs/>
        </w:rPr>
        <w:t xml:space="preserve"> Lett</w:t>
      </w:r>
      <w:r w:rsidR="00983891">
        <w:rPr>
          <w:i/>
          <w:iCs/>
        </w:rPr>
        <w:t>ers</w:t>
      </w:r>
      <w:r>
        <w:t>, 19, 1403–1413.</w:t>
      </w:r>
    </w:p>
    <w:p w14:paraId="649B9170" w14:textId="77777777" w:rsidR="00B512C2" w:rsidRDefault="00B512C2" w:rsidP="003156FB">
      <w:pPr>
        <w:pStyle w:val="Bibliography"/>
        <w:spacing w:line="480" w:lineRule="auto"/>
      </w:pPr>
      <w:r>
        <w:t xml:space="preserve">Burgess, S.C. &amp; Marshall, D.J. (2014). Adaptive parental effects: the importance of estimating environmental predictability and offspring fitness appropriately. </w:t>
      </w:r>
      <w:r>
        <w:rPr>
          <w:i/>
          <w:iCs/>
        </w:rPr>
        <w:t>Oikos</w:t>
      </w:r>
      <w:r>
        <w:t>, 123, 769–776.</w:t>
      </w:r>
    </w:p>
    <w:p w14:paraId="3F275DB1" w14:textId="14FA8DF0" w:rsidR="00B512C2" w:rsidRDefault="00B512C2" w:rsidP="003156FB">
      <w:pPr>
        <w:pStyle w:val="Bibliography"/>
        <w:spacing w:line="480" w:lineRule="auto"/>
      </w:pPr>
      <w:r>
        <w:t xml:space="preserve">Charlesworth, B. (1994). </w:t>
      </w:r>
      <w:r>
        <w:rPr>
          <w:i/>
          <w:iCs/>
        </w:rPr>
        <w:t>Evolution in age-structured populations</w:t>
      </w:r>
      <w:r>
        <w:t>. Cambridge University Press</w:t>
      </w:r>
      <w:r w:rsidR="00983891">
        <w:t>,</w:t>
      </w:r>
      <w:r>
        <w:t xml:space="preserve"> Cambridge</w:t>
      </w:r>
      <w:r w:rsidR="00183651">
        <w:t xml:space="preserve">, </w:t>
      </w:r>
      <w:r w:rsidR="00892B54">
        <w:t>UK</w:t>
      </w:r>
      <w:r>
        <w:t>.</w:t>
      </w:r>
    </w:p>
    <w:p w14:paraId="644212BC" w14:textId="4C42CCDD" w:rsidR="00B512C2" w:rsidRDefault="00B512C2" w:rsidP="003156FB">
      <w:pPr>
        <w:pStyle w:val="Bibliography"/>
        <w:spacing w:line="480" w:lineRule="auto"/>
      </w:pPr>
      <w:r>
        <w:t xml:space="preserve">Chesson, P. (2000). Mechanisms of Maintenance of Species Diversity. </w:t>
      </w:r>
      <w:r>
        <w:rPr>
          <w:i/>
          <w:iCs/>
        </w:rPr>
        <w:t>Annu</w:t>
      </w:r>
      <w:r w:rsidR="0014762C">
        <w:rPr>
          <w:i/>
          <w:iCs/>
        </w:rPr>
        <w:t>al</w:t>
      </w:r>
      <w:r>
        <w:rPr>
          <w:i/>
          <w:iCs/>
        </w:rPr>
        <w:t xml:space="preserve"> Rev</w:t>
      </w:r>
      <w:r w:rsidR="0014762C">
        <w:rPr>
          <w:i/>
          <w:iCs/>
        </w:rPr>
        <w:t>iew of</w:t>
      </w:r>
      <w:r>
        <w:rPr>
          <w:i/>
          <w:iCs/>
        </w:rPr>
        <w:t xml:space="preserve"> Ecol</w:t>
      </w:r>
      <w:r w:rsidR="0014762C">
        <w:rPr>
          <w:i/>
          <w:iCs/>
        </w:rPr>
        <w:t xml:space="preserve">ogy, Evolution, and </w:t>
      </w:r>
      <w:r>
        <w:rPr>
          <w:i/>
          <w:iCs/>
        </w:rPr>
        <w:t>Syst</w:t>
      </w:r>
      <w:r w:rsidR="0014762C">
        <w:rPr>
          <w:i/>
          <w:iCs/>
        </w:rPr>
        <w:t>ematics</w:t>
      </w:r>
      <w:r>
        <w:t>, 31, 343–366.</w:t>
      </w:r>
    </w:p>
    <w:p w14:paraId="55D5A26B" w14:textId="77777777" w:rsidR="00B512C2" w:rsidRDefault="00B512C2" w:rsidP="003156FB">
      <w:pPr>
        <w:pStyle w:val="Bibliography"/>
        <w:spacing w:line="480" w:lineRule="auto"/>
      </w:pPr>
      <w:r>
        <w:t xml:space="preserve">Conover, D.O., Duffy, T.A. &amp; Hice, L.A. (2009). The covariance between genetic and environmental influences across ecological gradients: reassessing the evolutionary significance of countergradient and cogradient variation. </w:t>
      </w:r>
      <w:r>
        <w:rPr>
          <w:i/>
          <w:iCs/>
        </w:rPr>
        <w:t>Annals of the New York Academy of Sciences</w:t>
      </w:r>
      <w:r>
        <w:t>, 1168, 100–129.</w:t>
      </w:r>
    </w:p>
    <w:p w14:paraId="7FC4C0D4" w14:textId="77777777" w:rsidR="00B512C2" w:rsidRDefault="00B512C2" w:rsidP="003156FB">
      <w:pPr>
        <w:pStyle w:val="Bibliography"/>
        <w:spacing w:line="480" w:lineRule="auto"/>
      </w:pPr>
      <w:r>
        <w:t xml:space="preserve">Conover, R.J. &amp; Huntley, M. (1991). Copepods in ice-covered seas—distribution, adaptations to seasonally limited food, metabolism, growth patterns and life cycle strategies in polar seas. </w:t>
      </w:r>
      <w:r>
        <w:rPr>
          <w:i/>
          <w:iCs/>
        </w:rPr>
        <w:t>Journal of Marine Systems</w:t>
      </w:r>
      <w:r>
        <w:t>, 2, 1–41.</w:t>
      </w:r>
    </w:p>
    <w:p w14:paraId="3A267CAD" w14:textId="77777777" w:rsidR="00B512C2" w:rsidRDefault="00B512C2" w:rsidP="003156FB">
      <w:pPr>
        <w:pStyle w:val="Bibliography"/>
        <w:spacing w:line="480" w:lineRule="auto"/>
      </w:pPr>
      <w:r>
        <w:t xml:space="preserve">Damuth, J. (1991). Of size and abundance. </w:t>
      </w:r>
      <w:r>
        <w:rPr>
          <w:i/>
          <w:iCs/>
        </w:rPr>
        <w:t>Nature</w:t>
      </w:r>
      <w:r>
        <w:t>, 351, 268.</w:t>
      </w:r>
    </w:p>
    <w:p w14:paraId="7189D5D5" w14:textId="77777777" w:rsidR="00B512C2" w:rsidRDefault="00B512C2" w:rsidP="003156FB">
      <w:pPr>
        <w:pStyle w:val="Bibliography"/>
        <w:spacing w:line="480" w:lineRule="auto"/>
      </w:pPr>
      <w:r>
        <w:t xml:space="preserve">Felmy, A., Reznick, D.N., Travis, J., Potter, T. &amp; Coulson, T. (2022). Life histories as mosaics: Plastic and genetic components differ among traits that underpin life-history strategies. </w:t>
      </w:r>
      <w:r>
        <w:rPr>
          <w:i/>
          <w:iCs/>
        </w:rPr>
        <w:t>Evolution</w:t>
      </w:r>
      <w:r>
        <w:t>, 76, 585–604.</w:t>
      </w:r>
    </w:p>
    <w:p w14:paraId="4FDD362D" w14:textId="77777777" w:rsidR="00B512C2" w:rsidRDefault="00B512C2" w:rsidP="003156FB">
      <w:pPr>
        <w:pStyle w:val="Bibliography"/>
        <w:spacing w:line="480" w:lineRule="auto"/>
      </w:pPr>
      <w:r>
        <w:t xml:space="preserve">Fox, C.W. &amp; Czesak, M.E. (2000). Evolutionary Ecology of Progeny Size in Arthropods. </w:t>
      </w:r>
      <w:r>
        <w:rPr>
          <w:i/>
          <w:iCs/>
        </w:rPr>
        <w:t>Annual Review of Entomology</w:t>
      </w:r>
      <w:r>
        <w:t>, 45, 341–369.</w:t>
      </w:r>
    </w:p>
    <w:p w14:paraId="74744877" w14:textId="2CA23A21" w:rsidR="00B512C2" w:rsidRDefault="00B512C2" w:rsidP="003156FB">
      <w:pPr>
        <w:pStyle w:val="Bibliography"/>
        <w:spacing w:line="480" w:lineRule="auto"/>
      </w:pPr>
      <w:r>
        <w:t xml:space="preserve">Fox, C.W. &amp; Wolf, J.B. (Eds.). (2006). </w:t>
      </w:r>
      <w:r>
        <w:rPr>
          <w:i/>
          <w:iCs/>
        </w:rPr>
        <w:t>Evolutionary genetics: concepts and case studies</w:t>
      </w:r>
      <w:r>
        <w:t>. Oxford University Press, Oxford</w:t>
      </w:r>
      <w:r w:rsidR="00183651">
        <w:t xml:space="preserve">, </w:t>
      </w:r>
      <w:r w:rsidR="00892B54">
        <w:t>UK</w:t>
      </w:r>
      <w:r>
        <w:t>.</w:t>
      </w:r>
    </w:p>
    <w:p w14:paraId="2C0D018E" w14:textId="77777777" w:rsidR="00B512C2" w:rsidRDefault="00B512C2" w:rsidP="003156FB">
      <w:pPr>
        <w:pStyle w:val="Bibliography"/>
        <w:spacing w:line="480" w:lineRule="auto"/>
      </w:pPr>
      <w:r>
        <w:lastRenderedPageBreak/>
        <w:t xml:space="preserve">Fu, W., Randerson, J.T. &amp; Moore, J.K. (2016). Climate change impacts on net primary production (NPP) and export production (EP) regulated by increasing stratification and phytoplankton community structure in the CMIP5 models. </w:t>
      </w:r>
      <w:r>
        <w:rPr>
          <w:i/>
          <w:iCs/>
        </w:rPr>
        <w:t>Biogeosciences</w:t>
      </w:r>
      <w:r>
        <w:t>, 13, 5151–5170.</w:t>
      </w:r>
    </w:p>
    <w:p w14:paraId="0A017609" w14:textId="753FBD8B" w:rsidR="00B512C2" w:rsidRDefault="00B512C2" w:rsidP="003156FB">
      <w:pPr>
        <w:pStyle w:val="Bibliography"/>
        <w:spacing w:line="480" w:lineRule="auto"/>
      </w:pPr>
      <w:r>
        <w:t xml:space="preserve">Gadgil, M. &amp; Bossert, W. (1970). Life Historical Consequences of Natural Selection. </w:t>
      </w:r>
      <w:r>
        <w:rPr>
          <w:i/>
          <w:iCs/>
        </w:rPr>
        <w:t>American Naturalist</w:t>
      </w:r>
      <w:r>
        <w:t>, 104, 1–24.</w:t>
      </w:r>
    </w:p>
    <w:p w14:paraId="7519FBC0" w14:textId="77777777" w:rsidR="00B512C2" w:rsidRDefault="00B512C2" w:rsidP="003156FB">
      <w:pPr>
        <w:pStyle w:val="Bibliography"/>
        <w:spacing w:line="480" w:lineRule="auto"/>
      </w:pPr>
      <w:r>
        <w:t xml:space="preserve">Gangur, A.N. &amp; Marshall, D.J. (2020). Facultative feeding in a marine copepod: effects of larval food and temperature on performance. </w:t>
      </w:r>
      <w:r>
        <w:rPr>
          <w:i/>
          <w:iCs/>
        </w:rPr>
        <w:t>Marine Ecology Progress Series</w:t>
      </w:r>
      <w:r>
        <w:t>, 652, 33–47.</w:t>
      </w:r>
    </w:p>
    <w:p w14:paraId="00DBF5B5" w14:textId="77777777" w:rsidR="00B512C2" w:rsidRDefault="00B512C2" w:rsidP="003156FB">
      <w:pPr>
        <w:pStyle w:val="Bibliography"/>
        <w:spacing w:line="480" w:lineRule="auto"/>
      </w:pPr>
      <w:r>
        <w:t xml:space="preserve">Grant, P.R. &amp; Grant, B.R. (2006). Evolution of Character Displacement in Darwin’s Finches. </w:t>
      </w:r>
      <w:r>
        <w:rPr>
          <w:i/>
          <w:iCs/>
        </w:rPr>
        <w:t>Science</w:t>
      </w:r>
      <w:r>
        <w:t>, 313, 224–226.</w:t>
      </w:r>
    </w:p>
    <w:p w14:paraId="116DC519" w14:textId="295768B8" w:rsidR="00B512C2" w:rsidRDefault="00B512C2" w:rsidP="003156FB">
      <w:pPr>
        <w:pStyle w:val="Bibliography"/>
        <w:spacing w:line="480" w:lineRule="auto"/>
      </w:pPr>
      <w:r>
        <w:t xml:space="preserve">Grether, G.F. (2005). Environmental Change, Phenotypic Plasticity, and Genetic Compensation. </w:t>
      </w:r>
      <w:r>
        <w:rPr>
          <w:i/>
          <w:iCs/>
        </w:rPr>
        <w:t>American Naturalist</w:t>
      </w:r>
      <w:r>
        <w:t>, 166, E115–E123.</w:t>
      </w:r>
    </w:p>
    <w:p w14:paraId="3B2F073B" w14:textId="77777777" w:rsidR="00B512C2" w:rsidRDefault="00B512C2" w:rsidP="003156FB">
      <w:pPr>
        <w:pStyle w:val="Bibliography"/>
        <w:spacing w:line="480" w:lineRule="auto"/>
      </w:pPr>
      <w:r>
        <w:t xml:space="preserve">Grether, G.F., Millie, D.F., Bryant, M.J., Reznick, D.N. &amp; Mayea, W. (2001). Rain forest canopy cover, resource availability, and life history evolution in guppies. </w:t>
      </w:r>
      <w:r>
        <w:rPr>
          <w:i/>
          <w:iCs/>
        </w:rPr>
        <w:t>Ecology</w:t>
      </w:r>
      <w:r>
        <w:t>, 82, 1546–1559.</w:t>
      </w:r>
    </w:p>
    <w:p w14:paraId="16353BCA" w14:textId="391615DE" w:rsidR="00B512C2" w:rsidRDefault="00B512C2" w:rsidP="003156FB">
      <w:pPr>
        <w:pStyle w:val="Bibliography"/>
        <w:spacing w:line="480" w:lineRule="auto"/>
      </w:pPr>
      <w:r>
        <w:t xml:space="preserve">Guillard, R.R.L. &amp; Ryther, J.H. (1962). Studies of marine planktonic diatoms: </w:t>
      </w:r>
      <w:r w:rsidR="00983891">
        <w:t>I</w:t>
      </w:r>
      <w:r>
        <w:t xml:space="preserve">. </w:t>
      </w:r>
      <w:r w:rsidR="00983891">
        <w:t>C</w:t>
      </w:r>
      <w:r>
        <w:t xml:space="preserve">yclotella nana </w:t>
      </w:r>
      <w:r w:rsidR="00983891">
        <w:t>H</w:t>
      </w:r>
      <w:r>
        <w:t xml:space="preserve">ustedt, and </w:t>
      </w:r>
      <w:r w:rsidR="00983891">
        <w:t>D</w:t>
      </w:r>
      <w:r>
        <w:t xml:space="preserve">etonula confervacea (cleve) </w:t>
      </w:r>
      <w:r w:rsidR="00983891">
        <w:t>G</w:t>
      </w:r>
      <w:r>
        <w:t xml:space="preserve">ran. </w:t>
      </w:r>
      <w:r>
        <w:rPr>
          <w:i/>
          <w:iCs/>
        </w:rPr>
        <w:t>Can</w:t>
      </w:r>
      <w:r w:rsidR="00016E99">
        <w:rPr>
          <w:i/>
          <w:iCs/>
        </w:rPr>
        <w:t>adian</w:t>
      </w:r>
      <w:r>
        <w:rPr>
          <w:i/>
          <w:iCs/>
        </w:rPr>
        <w:t xml:space="preserve"> J</w:t>
      </w:r>
      <w:r w:rsidR="00016E99">
        <w:rPr>
          <w:i/>
          <w:iCs/>
        </w:rPr>
        <w:t>ournal of</w:t>
      </w:r>
      <w:r>
        <w:rPr>
          <w:i/>
          <w:iCs/>
        </w:rPr>
        <w:t xml:space="preserve"> Microbiol</w:t>
      </w:r>
      <w:r w:rsidR="00016E99">
        <w:rPr>
          <w:i/>
          <w:iCs/>
        </w:rPr>
        <w:t>ogy</w:t>
      </w:r>
      <w:r>
        <w:t>, 8, 229–239.</w:t>
      </w:r>
    </w:p>
    <w:p w14:paraId="13436BFC" w14:textId="77777777" w:rsidR="00B512C2" w:rsidRDefault="00B512C2" w:rsidP="003156FB">
      <w:pPr>
        <w:pStyle w:val="Bibliography"/>
        <w:spacing w:line="480" w:lineRule="auto"/>
      </w:pPr>
      <w:r>
        <w:t xml:space="preserve">Hannon, E., Boyd, P., Silvoso, M. &amp; Lancelot, C. (2001). Modeling the bloom evolution and carbon flows during SOIREE: Implications for future in situ iron-enrichments in the Southern Ocean. </w:t>
      </w:r>
      <w:r>
        <w:rPr>
          <w:i/>
          <w:iCs/>
        </w:rPr>
        <w:t>Deep Sea Research Part II: Topical Studies in Oceanography</w:t>
      </w:r>
      <w:r>
        <w:t>, 48, 2745–2773.</w:t>
      </w:r>
    </w:p>
    <w:p w14:paraId="1C924D7C" w14:textId="2E8A41B4" w:rsidR="00B512C2" w:rsidRDefault="00B512C2" w:rsidP="003156FB">
      <w:pPr>
        <w:pStyle w:val="Bibliography"/>
        <w:spacing w:line="480" w:lineRule="auto"/>
      </w:pPr>
      <w:r>
        <w:t xml:space="preserve">Hassell, M.P. (1986). Detecting density dependence. </w:t>
      </w:r>
      <w:r>
        <w:rPr>
          <w:i/>
          <w:iCs/>
        </w:rPr>
        <w:t xml:space="preserve">Trends in </w:t>
      </w:r>
      <w:r w:rsidR="00183651">
        <w:rPr>
          <w:i/>
          <w:iCs/>
        </w:rPr>
        <w:t>E</w:t>
      </w:r>
      <w:r>
        <w:rPr>
          <w:i/>
          <w:iCs/>
        </w:rPr>
        <w:t xml:space="preserve">cology &amp; </w:t>
      </w:r>
      <w:r w:rsidR="00183651">
        <w:rPr>
          <w:i/>
          <w:iCs/>
        </w:rPr>
        <w:t>E</w:t>
      </w:r>
      <w:r>
        <w:rPr>
          <w:i/>
          <w:iCs/>
        </w:rPr>
        <w:t>volution</w:t>
      </w:r>
      <w:r>
        <w:t>, 1, 90–93.</w:t>
      </w:r>
    </w:p>
    <w:p w14:paraId="33B34499" w14:textId="77777777" w:rsidR="00B512C2" w:rsidRDefault="00B512C2" w:rsidP="003156FB">
      <w:pPr>
        <w:pStyle w:val="Bibliography"/>
        <w:spacing w:line="480" w:lineRule="auto"/>
      </w:pPr>
      <w:r>
        <w:t xml:space="preserve">Hixon, M.A., Pacala, S.W. &amp; Sandin, S.A. (2002). Population regulation: historical context and contemporary challenges of open vs. closed systems. </w:t>
      </w:r>
      <w:r>
        <w:rPr>
          <w:i/>
          <w:iCs/>
        </w:rPr>
        <w:t>Ecology</w:t>
      </w:r>
      <w:r>
        <w:t>, 83, 1490–1508.</w:t>
      </w:r>
    </w:p>
    <w:p w14:paraId="7F5B5E0C" w14:textId="22011947" w:rsidR="00B512C2" w:rsidRDefault="00B512C2" w:rsidP="003156FB">
      <w:pPr>
        <w:pStyle w:val="Bibliography"/>
        <w:spacing w:line="480" w:lineRule="auto"/>
      </w:pPr>
      <w:r>
        <w:t xml:space="preserve">Huey, R.B. &amp; Rosenzweig, F. (2009). Laboratory evolution meets catch-22: balancing simplicity and realism. </w:t>
      </w:r>
      <w:r w:rsidR="00183651">
        <w:t xml:space="preserve">In: </w:t>
      </w:r>
      <w:r>
        <w:rPr>
          <w:i/>
          <w:iCs/>
        </w:rPr>
        <w:t>Experimental evolution: Concepts, methods, and applications of selection experiments</w:t>
      </w:r>
      <w:r w:rsidR="00545022">
        <w:t>, eds. Garland, T &amp; Rose, M.R</w:t>
      </w:r>
      <w:r w:rsidR="00BA020A">
        <w:t>. University of California Press, Berkeley, CA, pp.</w:t>
      </w:r>
      <w:r>
        <w:t xml:space="preserve"> 671–702.</w:t>
      </w:r>
    </w:p>
    <w:p w14:paraId="6F33E299" w14:textId="5DB84427" w:rsidR="00B512C2" w:rsidRDefault="00B512C2" w:rsidP="003156FB">
      <w:pPr>
        <w:pStyle w:val="Bibliography"/>
        <w:spacing w:line="480" w:lineRule="auto"/>
      </w:pPr>
      <w:r>
        <w:lastRenderedPageBreak/>
        <w:t xml:space="preserve">Hulthén, K., Hill, J.S., Jenkins, M.R. &amp; Langerhans, R.B. (2021). Predation and Resource Availability Interact to Drive Life-History Evolution in an Adaptive Radiation of Livebearing Fish. </w:t>
      </w:r>
      <w:r>
        <w:rPr>
          <w:i/>
          <w:iCs/>
        </w:rPr>
        <w:t>Frontiers in Ecology and Evolution</w:t>
      </w:r>
      <w:r>
        <w:t>, 9</w:t>
      </w:r>
      <w:r w:rsidR="007C576C">
        <w:t>:619277</w:t>
      </w:r>
      <w:r>
        <w:t>.</w:t>
      </w:r>
    </w:p>
    <w:p w14:paraId="34890BAE" w14:textId="77777777" w:rsidR="00B512C2" w:rsidRDefault="00B512C2" w:rsidP="003156FB">
      <w:pPr>
        <w:pStyle w:val="Bibliography"/>
        <w:spacing w:line="480" w:lineRule="auto"/>
      </w:pPr>
      <w:r>
        <w:t xml:space="preserve">Huston, M.A. &amp; Wolverton, S. (2011). Regulation of animal size by eNPP, Bergmann’s rule and related phenomena. </w:t>
      </w:r>
      <w:r>
        <w:rPr>
          <w:i/>
          <w:iCs/>
        </w:rPr>
        <w:t>Ecological Monographs</w:t>
      </w:r>
      <w:r>
        <w:t>, 81, 349–405.</w:t>
      </w:r>
    </w:p>
    <w:p w14:paraId="0891F50C" w14:textId="77777777" w:rsidR="00B512C2" w:rsidRDefault="00B512C2" w:rsidP="003156FB">
      <w:pPr>
        <w:pStyle w:val="Bibliography"/>
        <w:spacing w:line="480" w:lineRule="auto"/>
      </w:pPr>
      <w:r>
        <w:t xml:space="preserve">Kelly, M.W., Sanford, E. &amp; Grosberg, R.K. (2012). Limited potential for adaptation to climate change in a broadly distributed marine crustacean. </w:t>
      </w:r>
      <w:r>
        <w:rPr>
          <w:i/>
          <w:iCs/>
        </w:rPr>
        <w:t>Proceedings of the Royal Society B: Biological Sciences</w:t>
      </w:r>
      <w:r>
        <w:t>, 279, 349–356.</w:t>
      </w:r>
    </w:p>
    <w:p w14:paraId="627270E0" w14:textId="77777777" w:rsidR="00B512C2" w:rsidRDefault="00B512C2" w:rsidP="003156FB">
      <w:pPr>
        <w:pStyle w:val="Bibliography"/>
        <w:spacing w:line="480" w:lineRule="auto"/>
      </w:pPr>
      <w:r>
        <w:t xml:space="preserve">Knowles, J.E. &amp; Frederick, C. (2020). </w:t>
      </w:r>
      <w:r>
        <w:rPr>
          <w:i/>
          <w:iCs/>
        </w:rPr>
        <w:t>merTools: Tools for Analyzing Mixed Effect Regression Models</w:t>
      </w:r>
      <w:r>
        <w:t>.</w:t>
      </w:r>
    </w:p>
    <w:p w14:paraId="5B611EF6" w14:textId="77777777" w:rsidR="00B512C2" w:rsidRDefault="00B512C2" w:rsidP="003156FB">
      <w:pPr>
        <w:pStyle w:val="Bibliography"/>
        <w:spacing w:line="480" w:lineRule="auto"/>
      </w:pPr>
      <w:r>
        <w:t xml:space="preserve">Kozłowski, J. &amp; Uchmanski, J. (1987). Optimal individual growth and reproduction in perennial species with indeterminate growth. </w:t>
      </w:r>
      <w:r>
        <w:rPr>
          <w:i/>
          <w:iCs/>
        </w:rPr>
        <w:t>Evol Ecol</w:t>
      </w:r>
      <w:r>
        <w:t>, 1, 214–230.</w:t>
      </w:r>
    </w:p>
    <w:p w14:paraId="37ED9830" w14:textId="0BBDE969" w:rsidR="00B512C2" w:rsidRDefault="00B512C2" w:rsidP="003156FB">
      <w:pPr>
        <w:pStyle w:val="Bibliography"/>
        <w:spacing w:line="480" w:lineRule="auto"/>
      </w:pPr>
      <w:r>
        <w:t xml:space="preserve">Kozłowski, J. &amp; Wiegert, R.G. (1987). Optimal age and size at maturity in annuals and perennials with determinate growth. </w:t>
      </w:r>
      <w:r>
        <w:rPr>
          <w:i/>
          <w:iCs/>
        </w:rPr>
        <w:t>Evol</w:t>
      </w:r>
      <w:r w:rsidR="00902897">
        <w:rPr>
          <w:i/>
          <w:iCs/>
        </w:rPr>
        <w:t>utionary</w:t>
      </w:r>
      <w:r>
        <w:rPr>
          <w:i/>
          <w:iCs/>
        </w:rPr>
        <w:t xml:space="preserve"> Ecol</w:t>
      </w:r>
      <w:r w:rsidR="00902897">
        <w:rPr>
          <w:i/>
          <w:iCs/>
        </w:rPr>
        <w:t>ogy</w:t>
      </w:r>
      <w:r>
        <w:t>, 1, 231–244.</w:t>
      </w:r>
    </w:p>
    <w:p w14:paraId="30F43498" w14:textId="77777777" w:rsidR="00B512C2" w:rsidRDefault="00B512C2" w:rsidP="003156FB">
      <w:pPr>
        <w:pStyle w:val="Bibliography"/>
        <w:spacing w:line="480" w:lineRule="auto"/>
      </w:pPr>
      <w:r>
        <w:t xml:space="preserve">Kuznetsova, A., Brockhoff, P.B. &amp; Christensen, R.H.B. (2017). lmerTest Package: Tests in Linear Mixed Effects Models. </w:t>
      </w:r>
      <w:r>
        <w:rPr>
          <w:i/>
          <w:iCs/>
        </w:rPr>
        <w:t>Journal of Statistical Software</w:t>
      </w:r>
      <w:r>
        <w:t>, 82, 1–26.</w:t>
      </w:r>
    </w:p>
    <w:p w14:paraId="239265D1" w14:textId="011B7A18" w:rsidR="00B512C2" w:rsidRDefault="00B512C2" w:rsidP="003156FB">
      <w:pPr>
        <w:pStyle w:val="Bibliography"/>
        <w:spacing w:line="480" w:lineRule="auto"/>
      </w:pPr>
      <w:r>
        <w:t xml:space="preserve">Macarthur, R. &amp; Levins, R. (1967). The Limiting Similarity, Convergence, and Divergence of Coexisting Species. </w:t>
      </w:r>
      <w:r>
        <w:rPr>
          <w:i/>
          <w:iCs/>
        </w:rPr>
        <w:t>American Naturalist</w:t>
      </w:r>
      <w:r>
        <w:t>, 101, 377–385.</w:t>
      </w:r>
    </w:p>
    <w:p w14:paraId="4258B80D" w14:textId="46F276FA" w:rsidR="00B512C2" w:rsidRDefault="00B512C2" w:rsidP="003156FB">
      <w:pPr>
        <w:pStyle w:val="Bibliography"/>
        <w:spacing w:line="480" w:lineRule="auto"/>
      </w:pPr>
      <w:r>
        <w:t xml:space="preserve">MacArthur, R.H. &amp; Wilson, E.O. (1967). </w:t>
      </w:r>
      <w:r>
        <w:rPr>
          <w:i/>
          <w:iCs/>
        </w:rPr>
        <w:t>The Theory of Island Biogeography</w:t>
      </w:r>
      <w:r>
        <w:t>. Princeton University Press</w:t>
      </w:r>
      <w:r w:rsidR="007C576C">
        <w:t>, Princeton, NJ</w:t>
      </w:r>
      <w:r>
        <w:t>.</w:t>
      </w:r>
    </w:p>
    <w:p w14:paraId="60999C3E" w14:textId="25846D17" w:rsidR="00B512C2" w:rsidRDefault="00B512C2" w:rsidP="003156FB">
      <w:pPr>
        <w:pStyle w:val="Bibliography"/>
        <w:spacing w:line="480" w:lineRule="auto"/>
      </w:pPr>
      <w:r>
        <w:t xml:space="preserve">Malerba, M.E., White, C.R. &amp; Marshall, D.J. (2018). Eco-energetic consequences of evolutionary shifts in body size. </w:t>
      </w:r>
      <w:r>
        <w:rPr>
          <w:i/>
          <w:iCs/>
        </w:rPr>
        <w:t xml:space="preserve">Ecology </w:t>
      </w:r>
      <w:r w:rsidR="00722E94">
        <w:rPr>
          <w:i/>
          <w:iCs/>
        </w:rPr>
        <w:t>L</w:t>
      </w:r>
      <w:r>
        <w:rPr>
          <w:i/>
          <w:iCs/>
        </w:rPr>
        <w:t>etters</w:t>
      </w:r>
      <w:r>
        <w:t>, 21, 54–62.</w:t>
      </w:r>
    </w:p>
    <w:p w14:paraId="000BE858" w14:textId="77777777" w:rsidR="00B512C2" w:rsidRDefault="00B512C2" w:rsidP="003156FB">
      <w:pPr>
        <w:pStyle w:val="Bibliography"/>
        <w:spacing w:line="480" w:lineRule="auto"/>
      </w:pPr>
      <w:r>
        <w:t xml:space="preserve">Marshall, D.J. &amp; Burgess, S.C. (2015). Deconstructing environmental predictability: seasonality, environmental colour and the biogeography of marine life histories. </w:t>
      </w:r>
      <w:r>
        <w:rPr>
          <w:i/>
          <w:iCs/>
        </w:rPr>
        <w:t>Ecology Letters</w:t>
      </w:r>
      <w:r>
        <w:t>, 18, 174–181.</w:t>
      </w:r>
    </w:p>
    <w:p w14:paraId="63DD2812" w14:textId="77777777" w:rsidR="00B512C2" w:rsidRDefault="00B512C2" w:rsidP="003156FB">
      <w:pPr>
        <w:pStyle w:val="Bibliography"/>
        <w:spacing w:line="480" w:lineRule="auto"/>
      </w:pPr>
      <w:r>
        <w:lastRenderedPageBreak/>
        <w:t xml:space="preserve">Marshall, D.J., Malerba, M., Lines, T., Sezmis, A.L., Hasan, C.M., Lenski, R.E., </w:t>
      </w:r>
      <w:r>
        <w:rPr>
          <w:i/>
          <w:iCs/>
        </w:rPr>
        <w:t>et al.</w:t>
      </w:r>
      <w:r>
        <w:t xml:space="preserve"> (2022). Long-term experimental evolution decouples size and production costs in Escherichia coli. </w:t>
      </w:r>
      <w:r>
        <w:rPr>
          <w:i/>
          <w:iCs/>
        </w:rPr>
        <w:t>Proceedings of the National Academy of Sciences</w:t>
      </w:r>
      <w:r>
        <w:t>, 119, e2200713119.</w:t>
      </w:r>
    </w:p>
    <w:p w14:paraId="36572BE8" w14:textId="77777777" w:rsidR="00B512C2" w:rsidRDefault="00B512C2" w:rsidP="003156FB">
      <w:pPr>
        <w:pStyle w:val="Bibliography"/>
        <w:spacing w:line="480" w:lineRule="auto"/>
      </w:pPr>
      <w:r>
        <w:t xml:space="preserve">Marshall, D.J., Pettersen, A.K. &amp; Cameron, H. (2018). A global synthesis of offspring size variation, its eco-evolutionary causes and consequences. </w:t>
      </w:r>
      <w:r>
        <w:rPr>
          <w:i/>
          <w:iCs/>
        </w:rPr>
        <w:t>Functional Ecology</w:t>
      </w:r>
      <w:r>
        <w:t>, 32, 1436–1446.</w:t>
      </w:r>
    </w:p>
    <w:p w14:paraId="493C43F0" w14:textId="77777777" w:rsidR="00B512C2" w:rsidRDefault="00B512C2" w:rsidP="003156FB">
      <w:pPr>
        <w:pStyle w:val="Bibliography"/>
        <w:spacing w:line="480" w:lineRule="auto"/>
      </w:pPr>
      <w:r>
        <w:t xml:space="preserve">Pakhomov, E.A., Froneman, P.W., Wassmann, P., Ratkova, T. &amp; Arashkevich, E. (2002). Contribution of algal sinking and zooplankton grazing to downward flux in the Lazarev Sea (Southern Ocean) during the onset of phytoplankton bloom: a lagrangian study. </w:t>
      </w:r>
      <w:r>
        <w:rPr>
          <w:i/>
          <w:iCs/>
        </w:rPr>
        <w:t>Marine Ecology Progress Series</w:t>
      </w:r>
      <w:r>
        <w:t>, 233, 73–88.</w:t>
      </w:r>
    </w:p>
    <w:p w14:paraId="2807342B" w14:textId="5ECB395F" w:rsidR="00B512C2" w:rsidRDefault="00B512C2" w:rsidP="003156FB">
      <w:pPr>
        <w:pStyle w:val="Bibliography"/>
        <w:spacing w:line="480" w:lineRule="auto"/>
      </w:pPr>
      <w:r>
        <w:t xml:space="preserve">Parker, G.A. &amp; Begon, M. (1986). Optimal Egg Size and Clutch Size: Effects of Environment and Maternal Phenotype. </w:t>
      </w:r>
      <w:r>
        <w:rPr>
          <w:i/>
          <w:iCs/>
        </w:rPr>
        <w:t>American Naturalist</w:t>
      </w:r>
      <w:r>
        <w:t>, 128, 573–592.</w:t>
      </w:r>
    </w:p>
    <w:p w14:paraId="37691144" w14:textId="3564E893" w:rsidR="00B512C2" w:rsidRDefault="00B512C2" w:rsidP="003156FB">
      <w:pPr>
        <w:pStyle w:val="Bibliography"/>
        <w:spacing w:line="480" w:lineRule="auto"/>
      </w:pPr>
      <w:r>
        <w:t xml:space="preserve">Pianka, E.R. (1970). On r- and K-Selection. </w:t>
      </w:r>
      <w:r>
        <w:rPr>
          <w:i/>
          <w:iCs/>
        </w:rPr>
        <w:t>American Naturalist</w:t>
      </w:r>
      <w:r>
        <w:t>, 104, 592–597.</w:t>
      </w:r>
    </w:p>
    <w:p w14:paraId="54C827A8" w14:textId="77777777" w:rsidR="00B512C2" w:rsidRDefault="00B512C2" w:rsidP="003156FB">
      <w:pPr>
        <w:pStyle w:val="Bibliography"/>
        <w:spacing w:line="480" w:lineRule="auto"/>
      </w:pPr>
      <w:r>
        <w:t xml:space="preserve">R Core Team. (2021). </w:t>
      </w:r>
      <w:r>
        <w:rPr>
          <w:i/>
          <w:iCs/>
        </w:rPr>
        <w:t>R: A Language and Environment for Statistical Computing</w:t>
      </w:r>
      <w:r>
        <w:t>. R Foundation for Statistical Computing, Vienna, Austria.</w:t>
      </w:r>
    </w:p>
    <w:p w14:paraId="1DA63C96" w14:textId="3831122F" w:rsidR="00B512C2" w:rsidRDefault="00B512C2" w:rsidP="003156FB">
      <w:pPr>
        <w:pStyle w:val="Bibliography"/>
        <w:spacing w:line="480" w:lineRule="auto"/>
      </w:pPr>
      <w:r>
        <w:t xml:space="preserve">Reznick, D., Bryant Michael J., &amp; Bashey Farrah. (2002). r‐ </w:t>
      </w:r>
      <w:r w:rsidR="007C576C">
        <w:t>and</w:t>
      </w:r>
      <w:r>
        <w:t xml:space="preserve"> K‐</w:t>
      </w:r>
      <w:r w:rsidR="007C576C">
        <w:t>selection revisited</w:t>
      </w:r>
      <w:r>
        <w:t xml:space="preserve">: </w:t>
      </w:r>
      <w:r w:rsidR="007C576C">
        <w:t>the role of population regulation in life‐history evolution</w:t>
      </w:r>
      <w:r>
        <w:t xml:space="preserve">. </w:t>
      </w:r>
      <w:r>
        <w:rPr>
          <w:i/>
          <w:iCs/>
        </w:rPr>
        <w:t>Ecology</w:t>
      </w:r>
      <w:r>
        <w:t>, 83, 1509–1520.</w:t>
      </w:r>
    </w:p>
    <w:p w14:paraId="0D6F1732" w14:textId="77777777" w:rsidR="00B512C2" w:rsidRDefault="00B512C2" w:rsidP="003156FB">
      <w:pPr>
        <w:pStyle w:val="Bibliography"/>
        <w:spacing w:line="480" w:lineRule="auto"/>
      </w:pPr>
      <w:r>
        <w:t xml:space="preserve">Reznick, D.N. &amp; Travis, J. (2019). Experimental studies of evolution and eco-evo dynamics in guppies (Poecilia reticulata). </w:t>
      </w:r>
      <w:r>
        <w:rPr>
          <w:i/>
          <w:iCs/>
        </w:rPr>
        <w:t>Annual Review of Ecology, Evolution, and Systematics</w:t>
      </w:r>
      <w:r>
        <w:t>, 50, 335–354.</w:t>
      </w:r>
    </w:p>
    <w:p w14:paraId="79D97E53" w14:textId="67F7437D" w:rsidR="00B512C2" w:rsidRDefault="00B512C2" w:rsidP="003156FB">
      <w:pPr>
        <w:pStyle w:val="Bibliography"/>
        <w:spacing w:line="480" w:lineRule="auto"/>
      </w:pPr>
      <w:r>
        <w:t xml:space="preserve">RStudio Team. (2021). </w:t>
      </w:r>
      <w:r>
        <w:rPr>
          <w:i/>
          <w:iCs/>
        </w:rPr>
        <w:t>RStudio: Integrated Development Environment for R</w:t>
      </w:r>
      <w:r>
        <w:t>. RStudio</w:t>
      </w:r>
      <w:r w:rsidR="00E94B69">
        <w:t xml:space="preserve"> </w:t>
      </w:r>
      <w:r>
        <w:t>PBC, Boston, MA.</w:t>
      </w:r>
    </w:p>
    <w:p w14:paraId="27D039F4" w14:textId="2B87A312" w:rsidR="00B512C2" w:rsidRDefault="00B512C2" w:rsidP="003156FB">
      <w:pPr>
        <w:pStyle w:val="Bibliography"/>
        <w:spacing w:line="480" w:lineRule="auto"/>
      </w:pPr>
      <w:r>
        <w:t xml:space="preserve">Schindelin, J., Arganda-Carreras, I., Frise, E., Kaynig, V., Longair, M., Pietzsch, T., </w:t>
      </w:r>
      <w:r>
        <w:rPr>
          <w:i/>
          <w:iCs/>
        </w:rPr>
        <w:t>et al.</w:t>
      </w:r>
      <w:r>
        <w:t xml:space="preserve"> (2012). Fiji: an open-source platform for biological-image analysis. </w:t>
      </w:r>
      <w:r>
        <w:rPr>
          <w:i/>
          <w:iCs/>
        </w:rPr>
        <w:t xml:space="preserve">Nature </w:t>
      </w:r>
      <w:r w:rsidR="00F76920">
        <w:rPr>
          <w:i/>
          <w:iCs/>
        </w:rPr>
        <w:t>M</w:t>
      </w:r>
      <w:r>
        <w:rPr>
          <w:i/>
          <w:iCs/>
        </w:rPr>
        <w:t>ethods</w:t>
      </w:r>
      <w:r>
        <w:t>, 9, 676–682.</w:t>
      </w:r>
    </w:p>
    <w:p w14:paraId="7A4C0C98" w14:textId="77777777" w:rsidR="00B512C2" w:rsidRDefault="00B512C2" w:rsidP="003156FB">
      <w:pPr>
        <w:pStyle w:val="Bibliography"/>
        <w:spacing w:line="480" w:lineRule="auto"/>
      </w:pPr>
      <w:r>
        <w:t xml:space="preserve">Segers, F.H.I.D. &amp; Taborsky, B. (2011). Egg size and food abundance interactively affect juvenile growth and behaviour. </w:t>
      </w:r>
      <w:r>
        <w:rPr>
          <w:i/>
          <w:iCs/>
        </w:rPr>
        <w:t>Functional Ecology</w:t>
      </w:r>
      <w:r>
        <w:t>, 25, 166–176.</w:t>
      </w:r>
    </w:p>
    <w:p w14:paraId="528C23F2" w14:textId="26A4BF02" w:rsidR="00B512C2" w:rsidRDefault="00B512C2" w:rsidP="003156FB">
      <w:pPr>
        <w:pStyle w:val="Bibliography"/>
        <w:spacing w:line="480" w:lineRule="auto"/>
      </w:pPr>
      <w:r>
        <w:t xml:space="preserve">Stearns, S.C. (1992). </w:t>
      </w:r>
      <w:r>
        <w:rPr>
          <w:i/>
          <w:iCs/>
        </w:rPr>
        <w:t>The evolution of life histories</w:t>
      </w:r>
      <w:r>
        <w:t>. Oxford University Press, Oxford</w:t>
      </w:r>
      <w:r w:rsidR="007D41F2">
        <w:t>,</w:t>
      </w:r>
      <w:r>
        <w:t> </w:t>
      </w:r>
      <w:r w:rsidR="00FC1EE6">
        <w:t>UK</w:t>
      </w:r>
      <w:r>
        <w:t>.</w:t>
      </w:r>
    </w:p>
    <w:p w14:paraId="654BD726" w14:textId="4202B3BE" w:rsidR="00B512C2" w:rsidRDefault="00B512C2" w:rsidP="003156FB">
      <w:pPr>
        <w:pStyle w:val="Bibliography"/>
        <w:spacing w:line="480" w:lineRule="auto"/>
      </w:pPr>
      <w:r>
        <w:lastRenderedPageBreak/>
        <w:t xml:space="preserve">Tilman, D. (1982). </w:t>
      </w:r>
      <w:r>
        <w:rPr>
          <w:i/>
          <w:iCs/>
        </w:rPr>
        <w:t>Resource competition and community structure</w:t>
      </w:r>
      <w:r>
        <w:t xml:space="preserve">. Princeton </w:t>
      </w:r>
      <w:r w:rsidR="006629DF">
        <w:t>U</w:t>
      </w:r>
      <w:r>
        <w:t xml:space="preserve">niversity </w:t>
      </w:r>
      <w:r w:rsidR="006629DF">
        <w:t>P</w:t>
      </w:r>
      <w:r>
        <w:t>ress</w:t>
      </w:r>
      <w:r w:rsidR="006629DF">
        <w:t>, Princeton, NJ</w:t>
      </w:r>
      <w:r>
        <w:t>.</w:t>
      </w:r>
    </w:p>
    <w:p w14:paraId="2989BDA6" w14:textId="0138334B" w:rsidR="00B512C2" w:rsidRDefault="00B512C2" w:rsidP="003156FB">
      <w:pPr>
        <w:pStyle w:val="Bibliography"/>
        <w:spacing w:line="480" w:lineRule="auto"/>
      </w:pPr>
      <w:r>
        <w:t xml:space="preserve">Turchin, P. (1995). Population regulation: old arguments and a new synthesis. </w:t>
      </w:r>
      <w:r w:rsidR="00996B00">
        <w:t xml:space="preserve">In: </w:t>
      </w:r>
      <w:r>
        <w:rPr>
          <w:i/>
          <w:iCs/>
        </w:rPr>
        <w:t>Population dynamics: new approaches and synthesis</w:t>
      </w:r>
      <w:r>
        <w:t>,</w:t>
      </w:r>
      <w:r w:rsidR="00996B00">
        <w:t xml:space="preserve"> eds. Cappuccino, N. &amp; Price, P.W. Academic Press, Cambridge, MA, pp.</w:t>
      </w:r>
      <w:r>
        <w:t xml:space="preserve"> 19–40.</w:t>
      </w:r>
    </w:p>
    <w:p w14:paraId="243D51EA" w14:textId="77777777" w:rsidR="00B512C2" w:rsidRDefault="00B512C2" w:rsidP="003156FB">
      <w:pPr>
        <w:pStyle w:val="Bibliography"/>
        <w:spacing w:line="480" w:lineRule="auto"/>
      </w:pPr>
      <w:r>
        <w:t xml:space="preserve">Turner, J.T. (2015). Zooplankton fecal pellets, marine snow, phytodetritus and the ocean’s biological pump. </w:t>
      </w:r>
      <w:r>
        <w:rPr>
          <w:i/>
          <w:iCs/>
        </w:rPr>
        <w:t>Progress in Oceanography</w:t>
      </w:r>
      <w:r>
        <w:t>, 130, 205–248.</w:t>
      </w:r>
    </w:p>
    <w:p w14:paraId="5F7C31DB" w14:textId="3EB89157" w:rsidR="00B512C2" w:rsidRDefault="00B512C2" w:rsidP="003156FB">
      <w:pPr>
        <w:pStyle w:val="Bibliography"/>
        <w:spacing w:line="480" w:lineRule="auto"/>
      </w:pPr>
      <w:r>
        <w:t xml:space="preserve">Walsh, M.R. &amp; Reznick, D.N. (2008). Interactions between the direct and indirect effects of predators determine life history evolution in a killifish. </w:t>
      </w:r>
      <w:r>
        <w:rPr>
          <w:i/>
          <w:iCs/>
        </w:rPr>
        <w:t>Proc</w:t>
      </w:r>
      <w:r w:rsidR="00902897">
        <w:rPr>
          <w:i/>
          <w:iCs/>
        </w:rPr>
        <w:t>eedings of the</w:t>
      </w:r>
      <w:r>
        <w:rPr>
          <w:i/>
          <w:iCs/>
        </w:rPr>
        <w:t xml:space="preserve"> Nat</w:t>
      </w:r>
      <w:r w:rsidR="00902897">
        <w:rPr>
          <w:i/>
          <w:iCs/>
        </w:rPr>
        <w:t>ional</w:t>
      </w:r>
      <w:r>
        <w:rPr>
          <w:i/>
          <w:iCs/>
        </w:rPr>
        <w:t xml:space="preserve"> Acad</w:t>
      </w:r>
      <w:r w:rsidR="00902897">
        <w:rPr>
          <w:i/>
          <w:iCs/>
        </w:rPr>
        <w:t>emy of</w:t>
      </w:r>
      <w:r>
        <w:rPr>
          <w:i/>
          <w:iCs/>
        </w:rPr>
        <w:t xml:space="preserve"> Sci</w:t>
      </w:r>
      <w:r w:rsidR="00902897">
        <w:rPr>
          <w:i/>
          <w:iCs/>
        </w:rPr>
        <w:t>ences of the</w:t>
      </w:r>
      <w:r>
        <w:rPr>
          <w:i/>
          <w:iCs/>
        </w:rPr>
        <w:t xml:space="preserve"> </w:t>
      </w:r>
      <w:r w:rsidR="00902897">
        <w:rPr>
          <w:i/>
          <w:iCs/>
        </w:rPr>
        <w:t>United States of America</w:t>
      </w:r>
      <w:r>
        <w:t>, 105, 594–599.</w:t>
      </w:r>
    </w:p>
    <w:p w14:paraId="3A919313" w14:textId="77777777" w:rsidR="00B512C2" w:rsidRDefault="00B512C2" w:rsidP="003156FB">
      <w:pPr>
        <w:pStyle w:val="Bibliography"/>
        <w:spacing w:line="480" w:lineRule="auto"/>
      </w:pPr>
      <w:r>
        <w:t xml:space="preserve">Walsh, M.R. &amp; Reznick, D.N. (2009). Phenotypic Diversification Across an Environmental Gradient: A Role for Predators and Resource Availability on the Evolution of Life Histories. </w:t>
      </w:r>
      <w:r>
        <w:rPr>
          <w:i/>
          <w:iCs/>
        </w:rPr>
        <w:t>Evolution</w:t>
      </w:r>
      <w:r>
        <w:t>, 63, 3201–3213.</w:t>
      </w:r>
    </w:p>
    <w:p w14:paraId="7DC404AF" w14:textId="4C138D75" w:rsidR="00B512C2" w:rsidRDefault="00B512C2" w:rsidP="003156FB">
      <w:pPr>
        <w:pStyle w:val="Bibliography"/>
        <w:spacing w:line="480" w:lineRule="auto"/>
      </w:pPr>
      <w:r>
        <w:t xml:space="preserve">Wickham, H. (2016). </w:t>
      </w:r>
      <w:r>
        <w:rPr>
          <w:i/>
          <w:iCs/>
        </w:rPr>
        <w:t>ggplot2: Elegant Graphics for Data Analysis</w:t>
      </w:r>
      <w:r>
        <w:t>. Springer-Verlag</w:t>
      </w:r>
      <w:r w:rsidR="00B61D09">
        <w:t>,</w:t>
      </w:r>
      <w:r>
        <w:t xml:space="preserve"> New York</w:t>
      </w:r>
      <w:r w:rsidR="00B61D09">
        <w:t>, NY</w:t>
      </w:r>
      <w:r>
        <w:t>.</w:t>
      </w:r>
    </w:p>
    <w:p w14:paraId="63F4A409" w14:textId="77777777" w:rsidR="00B512C2" w:rsidRDefault="00B512C2" w:rsidP="003156FB">
      <w:pPr>
        <w:pStyle w:val="Bibliography"/>
        <w:spacing w:line="480" w:lineRule="auto"/>
      </w:pPr>
      <w:r>
        <w:t xml:space="preserve">Wickham, H., François, R., Henry, L. &amp; Müller, K. (2021). </w:t>
      </w:r>
      <w:r>
        <w:rPr>
          <w:i/>
          <w:iCs/>
        </w:rPr>
        <w:t>dplyr: A Grammar of Data Manipulation</w:t>
      </w:r>
      <w:r>
        <w:t>.</w:t>
      </w:r>
    </w:p>
    <w:p w14:paraId="3B45CDDA" w14:textId="4C9711CE" w:rsidR="00B512C2" w:rsidRDefault="00B512C2" w:rsidP="003156FB">
      <w:pPr>
        <w:pStyle w:val="Bibliography"/>
        <w:spacing w:line="480" w:lineRule="auto"/>
      </w:pPr>
      <w:r>
        <w:t xml:space="preserve">Winemiller, K.O. &amp; Rose, K.A. (1993). Why Do Most Fish Produce so Many Tiny Offspring? </w:t>
      </w:r>
      <w:r>
        <w:rPr>
          <w:i/>
          <w:iCs/>
        </w:rPr>
        <w:t>American Naturalist</w:t>
      </w:r>
      <w:r>
        <w:t>, 142, 585–603.</w:t>
      </w:r>
    </w:p>
    <w:p w14:paraId="38436372" w14:textId="17003179" w:rsidR="0099258D" w:rsidRDefault="004039B0" w:rsidP="003156FB">
      <w:pPr>
        <w:pStyle w:val="Bibliography"/>
        <w:spacing w:line="480" w:lineRule="auto"/>
        <w:rPr>
          <w:lang w:val="en-AU"/>
        </w:rPr>
      </w:pPr>
      <w:r>
        <w:rPr>
          <w:lang w:val="en-AU"/>
        </w:rPr>
        <w:fldChar w:fldCharType="end"/>
      </w:r>
    </w:p>
    <w:p w14:paraId="2EC7C77C" w14:textId="77777777" w:rsidR="0099258D" w:rsidRDefault="0099258D" w:rsidP="003156FB">
      <w:pPr>
        <w:spacing w:line="480" w:lineRule="auto"/>
        <w:rPr>
          <w:lang w:val="en-AU"/>
        </w:rPr>
      </w:pPr>
      <w:r>
        <w:rPr>
          <w:lang w:val="en-AU"/>
        </w:rPr>
        <w:br w:type="page"/>
      </w:r>
    </w:p>
    <w:p w14:paraId="6765F7C0" w14:textId="77777777" w:rsidR="0099258D" w:rsidRPr="00E86D5D" w:rsidRDefault="0099258D" w:rsidP="003156FB">
      <w:pPr>
        <w:spacing w:after="0" w:line="480" w:lineRule="auto"/>
        <w:rPr>
          <w:lang w:val="en-AU"/>
        </w:rPr>
      </w:pPr>
      <w:r w:rsidRPr="00E86D5D">
        <w:rPr>
          <w:b/>
          <w:bCs/>
          <w:lang w:val="en-AU"/>
        </w:rPr>
        <w:lastRenderedPageBreak/>
        <w:t xml:space="preserve">Table </w:t>
      </w:r>
      <w:r>
        <w:rPr>
          <w:b/>
          <w:bCs/>
          <w:lang w:val="en-AU"/>
        </w:rPr>
        <w:t>1</w:t>
      </w:r>
      <w:r w:rsidRPr="00E86D5D">
        <w:rPr>
          <w:b/>
          <w:bCs/>
          <w:lang w:val="en-AU"/>
        </w:rPr>
        <w:t xml:space="preserve">: </w:t>
      </w:r>
      <w:r w:rsidRPr="00E86D5D">
        <w:rPr>
          <w:lang w:val="en-AU"/>
        </w:rPr>
        <w:t xml:space="preserve">Linear mixed effects model for the effect of evolutionary treatment on adult female </w:t>
      </w:r>
      <w:r>
        <w:rPr>
          <w:lang w:val="en-AU"/>
        </w:rPr>
        <w:t>body</w:t>
      </w:r>
      <w:r w:rsidRPr="00E86D5D">
        <w:rPr>
          <w:lang w:val="en-AU"/>
        </w:rPr>
        <w:t xml:space="preserve"> size across three generations (G0, G1, G2), with</w:t>
      </w:r>
      <w:r>
        <w:rPr>
          <w:lang w:val="en-AU"/>
        </w:rPr>
        <w:t xml:space="preserve"> ancestral</w:t>
      </w:r>
      <w:r w:rsidRPr="00E86D5D">
        <w:rPr>
          <w:lang w:val="en-AU"/>
        </w:rPr>
        <w:t xml:space="preserve"> G0 </w:t>
      </w:r>
      <w:r>
        <w:rPr>
          <w:lang w:val="en-AU"/>
        </w:rPr>
        <w:t>cultures</w:t>
      </w:r>
      <w:r w:rsidRPr="00E86D5D">
        <w:rPr>
          <w:lang w:val="en-AU"/>
        </w:rPr>
        <w:t xml:space="preserve"> reared within feeding blocks of four.</w:t>
      </w:r>
      <w:r>
        <w:rPr>
          <w:lang w:val="en-AU"/>
        </w:rPr>
        <w:t xml:space="preserve"> </w:t>
      </w:r>
      <w:r>
        <w:rPr>
          <w:i/>
          <w:iCs/>
          <w:lang w:val="en-AU"/>
        </w:rPr>
        <w:t>p</w:t>
      </w:r>
      <w:r>
        <w:rPr>
          <w:lang w:val="en-AU"/>
        </w:rPr>
        <w:t xml:space="preserve"> values are provided for tests of interest, significant effects are specified in bold, and r</w:t>
      </w:r>
      <w:r w:rsidRPr="00E86D5D">
        <w:rPr>
          <w:lang w:val="en-AU"/>
        </w:rPr>
        <w:t>andom effect is specified in italics.</w:t>
      </w:r>
      <w:r>
        <w:rPr>
          <w:lang w:val="en-AU"/>
        </w:rPr>
        <w:t xml:space="preserve"> Degrees of freedom (df) reported as numerator df, denominator df.</w:t>
      </w:r>
    </w:p>
    <w:tbl>
      <w:tblPr>
        <w:tblStyle w:val="TableGrid"/>
        <w:tblW w:w="0" w:type="auto"/>
        <w:tblLook w:val="04A0" w:firstRow="1" w:lastRow="0" w:firstColumn="1" w:lastColumn="0" w:noHBand="0" w:noVBand="1"/>
      </w:tblPr>
      <w:tblGrid>
        <w:gridCol w:w="1803"/>
        <w:gridCol w:w="1803"/>
        <w:gridCol w:w="1803"/>
        <w:gridCol w:w="1803"/>
        <w:gridCol w:w="1803"/>
      </w:tblGrid>
      <w:tr w:rsidR="0099258D" w:rsidRPr="00CF5270" w14:paraId="268E35D3" w14:textId="77777777" w:rsidTr="00625B2F">
        <w:tc>
          <w:tcPr>
            <w:tcW w:w="1803" w:type="dxa"/>
            <w:tcBorders>
              <w:bottom w:val="single" w:sz="4" w:space="0" w:color="auto"/>
            </w:tcBorders>
            <w:shd w:val="clear" w:color="auto" w:fill="E7E6E6" w:themeFill="background2"/>
          </w:tcPr>
          <w:p w14:paraId="4DDE7843" w14:textId="77777777" w:rsidR="0099258D" w:rsidRPr="00CF5270" w:rsidRDefault="0099258D" w:rsidP="003156FB">
            <w:pPr>
              <w:spacing w:line="480" w:lineRule="auto"/>
              <w:rPr>
                <w:b/>
                <w:bCs/>
                <w:lang w:val="en-AU"/>
              </w:rPr>
            </w:pPr>
            <w:r w:rsidRPr="00CF5270">
              <w:rPr>
                <w:b/>
                <w:bCs/>
                <w:lang w:val="en-AU"/>
              </w:rPr>
              <w:t>Effect</w:t>
            </w:r>
          </w:p>
        </w:tc>
        <w:tc>
          <w:tcPr>
            <w:tcW w:w="1803" w:type="dxa"/>
            <w:tcBorders>
              <w:bottom w:val="single" w:sz="4" w:space="0" w:color="auto"/>
            </w:tcBorders>
            <w:shd w:val="clear" w:color="auto" w:fill="E7E6E6" w:themeFill="background2"/>
          </w:tcPr>
          <w:p w14:paraId="6AB87150" w14:textId="77777777" w:rsidR="0099258D" w:rsidRPr="00CF5270" w:rsidRDefault="0099258D" w:rsidP="003156FB">
            <w:pPr>
              <w:spacing w:line="480" w:lineRule="auto"/>
              <w:rPr>
                <w:b/>
                <w:bCs/>
                <w:lang w:val="en-AU"/>
              </w:rPr>
            </w:pPr>
            <w:r w:rsidRPr="00CF5270">
              <w:rPr>
                <w:b/>
                <w:bCs/>
                <w:lang w:val="en-AU"/>
              </w:rPr>
              <w:t>Df</w:t>
            </w:r>
          </w:p>
        </w:tc>
        <w:tc>
          <w:tcPr>
            <w:tcW w:w="1803" w:type="dxa"/>
            <w:tcBorders>
              <w:bottom w:val="single" w:sz="4" w:space="0" w:color="auto"/>
            </w:tcBorders>
            <w:shd w:val="clear" w:color="auto" w:fill="E7E6E6" w:themeFill="background2"/>
          </w:tcPr>
          <w:p w14:paraId="40DFF523" w14:textId="77777777" w:rsidR="0099258D" w:rsidRPr="00CF5270" w:rsidRDefault="0099258D" w:rsidP="003156FB">
            <w:pPr>
              <w:spacing w:line="480" w:lineRule="auto"/>
              <w:rPr>
                <w:b/>
                <w:bCs/>
                <w:lang w:val="en-AU"/>
              </w:rPr>
            </w:pPr>
            <w:r>
              <w:rPr>
                <w:b/>
                <w:bCs/>
                <w:lang w:val="en-AU"/>
              </w:rPr>
              <w:t>Mean squares</w:t>
            </w:r>
          </w:p>
        </w:tc>
        <w:tc>
          <w:tcPr>
            <w:tcW w:w="1803" w:type="dxa"/>
            <w:tcBorders>
              <w:bottom w:val="single" w:sz="4" w:space="0" w:color="auto"/>
            </w:tcBorders>
            <w:shd w:val="clear" w:color="auto" w:fill="E7E6E6" w:themeFill="background2"/>
          </w:tcPr>
          <w:p w14:paraId="6ACC08D8" w14:textId="77777777" w:rsidR="0099258D" w:rsidRPr="00CF5270" w:rsidRDefault="0099258D" w:rsidP="003156FB">
            <w:pPr>
              <w:spacing w:line="480" w:lineRule="auto"/>
              <w:rPr>
                <w:b/>
                <w:bCs/>
                <w:lang w:val="en-AU"/>
              </w:rPr>
            </w:pPr>
            <w:r w:rsidRPr="00CF5270">
              <w:rPr>
                <w:b/>
                <w:bCs/>
                <w:lang w:val="en-AU"/>
              </w:rPr>
              <w:t>F</w:t>
            </w:r>
          </w:p>
        </w:tc>
        <w:tc>
          <w:tcPr>
            <w:tcW w:w="1803" w:type="dxa"/>
            <w:tcBorders>
              <w:bottom w:val="single" w:sz="4" w:space="0" w:color="auto"/>
            </w:tcBorders>
            <w:shd w:val="clear" w:color="auto" w:fill="E7E6E6" w:themeFill="background2"/>
          </w:tcPr>
          <w:p w14:paraId="307C2B19" w14:textId="77777777" w:rsidR="0099258D" w:rsidRPr="00892221" w:rsidRDefault="0099258D" w:rsidP="003156FB">
            <w:pPr>
              <w:spacing w:line="480" w:lineRule="auto"/>
              <w:rPr>
                <w:b/>
                <w:bCs/>
                <w:i/>
                <w:iCs/>
                <w:lang w:val="en-AU"/>
              </w:rPr>
            </w:pPr>
            <w:r>
              <w:rPr>
                <w:b/>
                <w:bCs/>
                <w:i/>
                <w:iCs/>
                <w:lang w:val="en-AU"/>
              </w:rPr>
              <w:t>p</w:t>
            </w:r>
          </w:p>
        </w:tc>
      </w:tr>
      <w:tr w:rsidR="0099258D" w14:paraId="248019D7" w14:textId="77777777" w:rsidTr="00625B2F">
        <w:tc>
          <w:tcPr>
            <w:tcW w:w="1803" w:type="dxa"/>
            <w:tcBorders>
              <w:top w:val="nil"/>
              <w:left w:val="single" w:sz="4" w:space="0" w:color="auto"/>
              <w:bottom w:val="nil"/>
              <w:right w:val="nil"/>
            </w:tcBorders>
          </w:tcPr>
          <w:p w14:paraId="38B3AE07" w14:textId="77777777" w:rsidR="0099258D" w:rsidRDefault="0099258D" w:rsidP="003156FB">
            <w:pPr>
              <w:spacing w:line="480" w:lineRule="auto"/>
              <w:rPr>
                <w:lang w:val="en-AU"/>
              </w:rPr>
            </w:pPr>
            <w:r>
              <w:rPr>
                <w:lang w:val="en-AU"/>
              </w:rPr>
              <w:t>Treatment</w:t>
            </w:r>
          </w:p>
        </w:tc>
        <w:tc>
          <w:tcPr>
            <w:tcW w:w="1803" w:type="dxa"/>
            <w:tcBorders>
              <w:top w:val="nil"/>
              <w:left w:val="nil"/>
              <w:bottom w:val="nil"/>
              <w:right w:val="nil"/>
            </w:tcBorders>
          </w:tcPr>
          <w:p w14:paraId="60281C3B" w14:textId="77777777" w:rsidR="0099258D" w:rsidRDefault="0099258D" w:rsidP="003156FB">
            <w:pPr>
              <w:spacing w:line="480" w:lineRule="auto"/>
              <w:rPr>
                <w:lang w:val="en-AU"/>
              </w:rPr>
            </w:pPr>
            <w:r>
              <w:rPr>
                <w:lang w:val="en-AU"/>
              </w:rPr>
              <w:t>1, 11.67</w:t>
            </w:r>
          </w:p>
        </w:tc>
        <w:tc>
          <w:tcPr>
            <w:tcW w:w="1803" w:type="dxa"/>
            <w:tcBorders>
              <w:top w:val="nil"/>
              <w:left w:val="nil"/>
              <w:bottom w:val="nil"/>
              <w:right w:val="nil"/>
            </w:tcBorders>
          </w:tcPr>
          <w:p w14:paraId="7DCFED87" w14:textId="77777777" w:rsidR="0099258D" w:rsidRPr="0009080F" w:rsidRDefault="0099258D" w:rsidP="003156FB">
            <w:pPr>
              <w:spacing w:line="480" w:lineRule="auto"/>
              <w:rPr>
                <w:vertAlign w:val="superscript"/>
                <w:lang w:val="en-AU"/>
              </w:rPr>
            </w:pPr>
            <w:r>
              <w:rPr>
                <w:lang w:val="en-AU"/>
              </w:rPr>
              <w:t>5.69 x 10</w:t>
            </w:r>
            <w:r>
              <w:rPr>
                <w:vertAlign w:val="superscript"/>
                <w:lang w:val="en-AU"/>
              </w:rPr>
              <w:t>-1</w:t>
            </w:r>
          </w:p>
        </w:tc>
        <w:tc>
          <w:tcPr>
            <w:tcW w:w="1803" w:type="dxa"/>
            <w:tcBorders>
              <w:top w:val="nil"/>
              <w:left w:val="nil"/>
              <w:bottom w:val="nil"/>
              <w:right w:val="nil"/>
            </w:tcBorders>
          </w:tcPr>
          <w:p w14:paraId="2CD85C0A" w14:textId="77777777" w:rsidR="0099258D" w:rsidRDefault="0099258D" w:rsidP="003156FB">
            <w:pPr>
              <w:spacing w:line="480" w:lineRule="auto"/>
              <w:rPr>
                <w:lang w:val="en-AU"/>
              </w:rPr>
            </w:pPr>
            <w:r>
              <w:rPr>
                <w:lang w:val="en-AU"/>
              </w:rPr>
              <w:t>0.16</w:t>
            </w:r>
          </w:p>
        </w:tc>
        <w:tc>
          <w:tcPr>
            <w:tcW w:w="1803" w:type="dxa"/>
            <w:tcBorders>
              <w:top w:val="single" w:sz="4" w:space="0" w:color="auto"/>
              <w:left w:val="nil"/>
              <w:bottom w:val="nil"/>
              <w:right w:val="single" w:sz="4" w:space="0" w:color="auto"/>
            </w:tcBorders>
          </w:tcPr>
          <w:p w14:paraId="034FB930" w14:textId="77777777" w:rsidR="0099258D" w:rsidRDefault="0099258D" w:rsidP="003156FB">
            <w:pPr>
              <w:spacing w:line="480" w:lineRule="auto"/>
              <w:rPr>
                <w:lang w:val="en-AU"/>
              </w:rPr>
            </w:pPr>
            <w:r>
              <w:rPr>
                <w:lang w:val="en-AU"/>
              </w:rPr>
              <w:t>0.70</w:t>
            </w:r>
          </w:p>
        </w:tc>
      </w:tr>
      <w:tr w:rsidR="0099258D" w14:paraId="37C61619" w14:textId="77777777" w:rsidTr="00625B2F">
        <w:tc>
          <w:tcPr>
            <w:tcW w:w="1803" w:type="dxa"/>
            <w:tcBorders>
              <w:top w:val="nil"/>
              <w:left w:val="single" w:sz="4" w:space="0" w:color="auto"/>
              <w:bottom w:val="nil"/>
              <w:right w:val="nil"/>
            </w:tcBorders>
          </w:tcPr>
          <w:p w14:paraId="616C17CF" w14:textId="77777777" w:rsidR="0099258D" w:rsidRDefault="0099258D" w:rsidP="003156FB">
            <w:pPr>
              <w:spacing w:line="480" w:lineRule="auto"/>
              <w:rPr>
                <w:lang w:val="en-AU"/>
              </w:rPr>
            </w:pPr>
            <w:r>
              <w:rPr>
                <w:lang w:val="en-AU"/>
              </w:rPr>
              <w:t>Generation</w:t>
            </w:r>
          </w:p>
        </w:tc>
        <w:tc>
          <w:tcPr>
            <w:tcW w:w="1803" w:type="dxa"/>
            <w:tcBorders>
              <w:top w:val="nil"/>
              <w:left w:val="nil"/>
              <w:bottom w:val="nil"/>
              <w:right w:val="nil"/>
            </w:tcBorders>
          </w:tcPr>
          <w:p w14:paraId="0ADA54B7" w14:textId="77777777" w:rsidR="0099258D" w:rsidRDefault="0099258D" w:rsidP="003156FB">
            <w:pPr>
              <w:spacing w:line="480" w:lineRule="auto"/>
              <w:rPr>
                <w:lang w:val="en-AU"/>
              </w:rPr>
            </w:pPr>
            <w:r>
              <w:rPr>
                <w:lang w:val="en-AU"/>
              </w:rPr>
              <w:t>2, 691.43</w:t>
            </w:r>
          </w:p>
        </w:tc>
        <w:tc>
          <w:tcPr>
            <w:tcW w:w="1803" w:type="dxa"/>
            <w:tcBorders>
              <w:top w:val="nil"/>
              <w:left w:val="nil"/>
              <w:bottom w:val="nil"/>
              <w:right w:val="nil"/>
            </w:tcBorders>
          </w:tcPr>
          <w:p w14:paraId="74F0B543" w14:textId="77777777" w:rsidR="0099258D" w:rsidRPr="0009080F" w:rsidRDefault="0099258D" w:rsidP="003156FB">
            <w:pPr>
              <w:spacing w:line="480" w:lineRule="auto"/>
              <w:rPr>
                <w:vertAlign w:val="superscript"/>
                <w:lang w:val="en-AU"/>
              </w:rPr>
            </w:pPr>
            <w:r>
              <w:rPr>
                <w:lang w:val="en-AU"/>
              </w:rPr>
              <w:t>3.20 x 10</w:t>
            </w:r>
            <w:r>
              <w:rPr>
                <w:vertAlign w:val="superscript"/>
                <w:lang w:val="en-AU"/>
              </w:rPr>
              <w:t>-4</w:t>
            </w:r>
          </w:p>
        </w:tc>
        <w:tc>
          <w:tcPr>
            <w:tcW w:w="1803" w:type="dxa"/>
            <w:tcBorders>
              <w:top w:val="nil"/>
              <w:left w:val="nil"/>
              <w:bottom w:val="nil"/>
              <w:right w:val="nil"/>
            </w:tcBorders>
          </w:tcPr>
          <w:p w14:paraId="5166C1CD" w14:textId="77777777" w:rsidR="0099258D" w:rsidRDefault="0099258D" w:rsidP="003156FB">
            <w:pPr>
              <w:spacing w:line="480" w:lineRule="auto"/>
              <w:rPr>
                <w:lang w:val="en-AU"/>
              </w:rPr>
            </w:pPr>
            <w:r>
              <w:rPr>
                <w:lang w:val="en-AU"/>
              </w:rPr>
              <w:t>287.52</w:t>
            </w:r>
          </w:p>
        </w:tc>
        <w:tc>
          <w:tcPr>
            <w:tcW w:w="1803" w:type="dxa"/>
            <w:tcBorders>
              <w:top w:val="nil"/>
              <w:left w:val="nil"/>
              <w:bottom w:val="nil"/>
              <w:right w:val="single" w:sz="4" w:space="0" w:color="auto"/>
            </w:tcBorders>
          </w:tcPr>
          <w:p w14:paraId="6E25B60D" w14:textId="77777777" w:rsidR="0099258D" w:rsidRDefault="0099258D" w:rsidP="003156FB">
            <w:pPr>
              <w:spacing w:line="480" w:lineRule="auto"/>
              <w:rPr>
                <w:lang w:val="en-AU"/>
              </w:rPr>
            </w:pPr>
            <w:r w:rsidRPr="002627F3">
              <w:rPr>
                <w:b/>
                <w:bCs/>
                <w:lang w:val="en-AU"/>
              </w:rPr>
              <w:t>&lt;10</w:t>
            </w:r>
            <w:r w:rsidRPr="002627F3">
              <w:rPr>
                <w:b/>
                <w:bCs/>
                <w:vertAlign w:val="superscript"/>
                <w:lang w:val="en-AU"/>
              </w:rPr>
              <w:t>-15</w:t>
            </w:r>
          </w:p>
        </w:tc>
      </w:tr>
      <w:tr w:rsidR="0099258D" w14:paraId="5FA40A1F" w14:textId="77777777" w:rsidTr="00625B2F">
        <w:tc>
          <w:tcPr>
            <w:tcW w:w="1803" w:type="dxa"/>
            <w:tcBorders>
              <w:top w:val="nil"/>
              <w:left w:val="single" w:sz="4" w:space="0" w:color="auto"/>
              <w:bottom w:val="nil"/>
              <w:right w:val="nil"/>
            </w:tcBorders>
          </w:tcPr>
          <w:p w14:paraId="454A7CD9" w14:textId="77777777" w:rsidR="0099258D" w:rsidRDefault="0099258D" w:rsidP="003156FB">
            <w:pPr>
              <w:spacing w:line="480" w:lineRule="auto"/>
              <w:rPr>
                <w:lang w:val="en-AU"/>
              </w:rPr>
            </w:pPr>
            <w:r>
              <w:rPr>
                <w:lang w:val="en-AU"/>
              </w:rPr>
              <w:t>Block</w:t>
            </w:r>
          </w:p>
        </w:tc>
        <w:tc>
          <w:tcPr>
            <w:tcW w:w="1803" w:type="dxa"/>
            <w:tcBorders>
              <w:top w:val="nil"/>
              <w:left w:val="nil"/>
              <w:bottom w:val="nil"/>
              <w:right w:val="nil"/>
            </w:tcBorders>
          </w:tcPr>
          <w:p w14:paraId="55A45A69" w14:textId="77777777" w:rsidR="0099258D" w:rsidRDefault="0099258D" w:rsidP="003156FB">
            <w:pPr>
              <w:spacing w:line="480" w:lineRule="auto"/>
              <w:rPr>
                <w:lang w:val="en-AU"/>
              </w:rPr>
            </w:pPr>
            <w:r>
              <w:rPr>
                <w:lang w:val="en-AU"/>
              </w:rPr>
              <w:t>4, 11.76</w:t>
            </w:r>
          </w:p>
        </w:tc>
        <w:tc>
          <w:tcPr>
            <w:tcW w:w="1803" w:type="dxa"/>
            <w:tcBorders>
              <w:top w:val="nil"/>
              <w:left w:val="nil"/>
              <w:bottom w:val="nil"/>
              <w:right w:val="nil"/>
            </w:tcBorders>
          </w:tcPr>
          <w:p w14:paraId="1D2D5639" w14:textId="77777777" w:rsidR="0099258D" w:rsidRPr="0009080F" w:rsidRDefault="0099258D" w:rsidP="003156FB">
            <w:pPr>
              <w:spacing w:line="480" w:lineRule="auto"/>
              <w:rPr>
                <w:vertAlign w:val="superscript"/>
                <w:lang w:val="en-AU"/>
              </w:rPr>
            </w:pPr>
            <w:r>
              <w:rPr>
                <w:lang w:val="en-AU"/>
              </w:rPr>
              <w:t>1.95 x 10</w:t>
            </w:r>
            <w:r>
              <w:rPr>
                <w:vertAlign w:val="superscript"/>
                <w:lang w:val="en-AU"/>
              </w:rPr>
              <w:t>-3</w:t>
            </w:r>
          </w:p>
        </w:tc>
        <w:tc>
          <w:tcPr>
            <w:tcW w:w="1803" w:type="dxa"/>
            <w:tcBorders>
              <w:top w:val="nil"/>
              <w:left w:val="nil"/>
              <w:bottom w:val="nil"/>
              <w:right w:val="nil"/>
            </w:tcBorders>
          </w:tcPr>
          <w:p w14:paraId="6F5187A5" w14:textId="77777777" w:rsidR="0099258D" w:rsidRDefault="0099258D" w:rsidP="003156FB">
            <w:pPr>
              <w:spacing w:line="480" w:lineRule="auto"/>
              <w:rPr>
                <w:lang w:val="en-AU"/>
              </w:rPr>
            </w:pPr>
            <w:r>
              <w:rPr>
                <w:lang w:val="en-AU"/>
              </w:rPr>
              <w:t>0.98</w:t>
            </w:r>
          </w:p>
        </w:tc>
        <w:tc>
          <w:tcPr>
            <w:tcW w:w="1803" w:type="dxa"/>
            <w:tcBorders>
              <w:top w:val="nil"/>
              <w:left w:val="nil"/>
              <w:bottom w:val="nil"/>
              <w:right w:val="single" w:sz="4" w:space="0" w:color="auto"/>
            </w:tcBorders>
          </w:tcPr>
          <w:p w14:paraId="25CDB4F6" w14:textId="77777777" w:rsidR="0099258D" w:rsidRDefault="0099258D" w:rsidP="003156FB">
            <w:pPr>
              <w:spacing w:line="480" w:lineRule="auto"/>
              <w:rPr>
                <w:lang w:val="en-AU"/>
              </w:rPr>
            </w:pPr>
            <w:r>
              <w:rPr>
                <w:lang w:val="en-AU"/>
              </w:rPr>
              <w:t>0.45</w:t>
            </w:r>
          </w:p>
        </w:tc>
      </w:tr>
      <w:tr w:rsidR="0099258D" w14:paraId="19029D35" w14:textId="77777777" w:rsidTr="00625B2F">
        <w:tc>
          <w:tcPr>
            <w:tcW w:w="1803" w:type="dxa"/>
            <w:tcBorders>
              <w:top w:val="nil"/>
              <w:left w:val="single" w:sz="4" w:space="0" w:color="auto"/>
              <w:bottom w:val="nil"/>
              <w:right w:val="nil"/>
            </w:tcBorders>
          </w:tcPr>
          <w:p w14:paraId="33252F6A" w14:textId="77777777" w:rsidR="0099258D" w:rsidRDefault="0099258D" w:rsidP="003156FB">
            <w:pPr>
              <w:spacing w:line="480" w:lineRule="auto"/>
              <w:rPr>
                <w:lang w:val="en-AU"/>
              </w:rPr>
            </w:pPr>
            <w:r>
              <w:rPr>
                <w:lang w:val="en-AU"/>
              </w:rPr>
              <w:t>Treat x Gen</w:t>
            </w:r>
          </w:p>
        </w:tc>
        <w:tc>
          <w:tcPr>
            <w:tcW w:w="1803" w:type="dxa"/>
            <w:tcBorders>
              <w:top w:val="nil"/>
              <w:left w:val="nil"/>
              <w:bottom w:val="nil"/>
              <w:right w:val="nil"/>
            </w:tcBorders>
          </w:tcPr>
          <w:p w14:paraId="3498BB6B" w14:textId="77777777" w:rsidR="0099258D" w:rsidRDefault="0099258D" w:rsidP="003156FB">
            <w:pPr>
              <w:spacing w:line="480" w:lineRule="auto"/>
              <w:rPr>
                <w:lang w:val="en-AU"/>
              </w:rPr>
            </w:pPr>
            <w:r>
              <w:rPr>
                <w:lang w:val="en-AU"/>
              </w:rPr>
              <w:t>2, 686.54</w:t>
            </w:r>
          </w:p>
        </w:tc>
        <w:tc>
          <w:tcPr>
            <w:tcW w:w="1803" w:type="dxa"/>
            <w:tcBorders>
              <w:top w:val="nil"/>
              <w:left w:val="nil"/>
              <w:bottom w:val="nil"/>
              <w:right w:val="nil"/>
            </w:tcBorders>
          </w:tcPr>
          <w:p w14:paraId="625ABD67" w14:textId="77777777" w:rsidR="0099258D" w:rsidRPr="0009080F" w:rsidRDefault="0099258D" w:rsidP="003156FB">
            <w:pPr>
              <w:spacing w:line="480" w:lineRule="auto"/>
              <w:rPr>
                <w:vertAlign w:val="superscript"/>
                <w:lang w:val="en-AU"/>
              </w:rPr>
            </w:pPr>
            <w:r>
              <w:rPr>
                <w:lang w:val="en-AU"/>
              </w:rPr>
              <w:t>1.01 x 10</w:t>
            </w:r>
            <w:r>
              <w:rPr>
                <w:vertAlign w:val="superscript"/>
                <w:lang w:val="en-AU"/>
              </w:rPr>
              <w:t>-2</w:t>
            </w:r>
          </w:p>
        </w:tc>
        <w:tc>
          <w:tcPr>
            <w:tcW w:w="1803" w:type="dxa"/>
            <w:tcBorders>
              <w:top w:val="nil"/>
              <w:left w:val="nil"/>
              <w:bottom w:val="nil"/>
              <w:right w:val="nil"/>
            </w:tcBorders>
          </w:tcPr>
          <w:p w14:paraId="4E2107D6" w14:textId="77777777" w:rsidR="0099258D" w:rsidRDefault="0099258D" w:rsidP="003156FB">
            <w:pPr>
              <w:spacing w:line="480" w:lineRule="auto"/>
              <w:rPr>
                <w:lang w:val="en-AU"/>
              </w:rPr>
            </w:pPr>
            <w:r>
              <w:rPr>
                <w:lang w:val="en-AU"/>
              </w:rPr>
              <w:t>5.10</w:t>
            </w:r>
          </w:p>
        </w:tc>
        <w:tc>
          <w:tcPr>
            <w:tcW w:w="1803" w:type="dxa"/>
            <w:tcBorders>
              <w:top w:val="nil"/>
              <w:left w:val="nil"/>
              <w:bottom w:val="nil"/>
              <w:right w:val="single" w:sz="4" w:space="0" w:color="auto"/>
            </w:tcBorders>
          </w:tcPr>
          <w:p w14:paraId="64367A67" w14:textId="77777777" w:rsidR="0099258D" w:rsidRPr="00892221" w:rsidRDefault="0099258D" w:rsidP="003156FB">
            <w:pPr>
              <w:spacing w:line="480" w:lineRule="auto"/>
              <w:rPr>
                <w:b/>
                <w:bCs/>
                <w:lang w:val="en-AU"/>
              </w:rPr>
            </w:pPr>
            <w:r>
              <w:rPr>
                <w:b/>
                <w:bCs/>
                <w:lang w:val="en-AU"/>
              </w:rPr>
              <w:t>0.006</w:t>
            </w:r>
          </w:p>
        </w:tc>
      </w:tr>
      <w:tr w:rsidR="0099258D" w14:paraId="7C9F55B4" w14:textId="77777777" w:rsidTr="00625B2F">
        <w:tc>
          <w:tcPr>
            <w:tcW w:w="1803" w:type="dxa"/>
            <w:tcBorders>
              <w:top w:val="nil"/>
              <w:left w:val="single" w:sz="4" w:space="0" w:color="auto"/>
              <w:bottom w:val="single" w:sz="4" w:space="0" w:color="auto"/>
              <w:right w:val="nil"/>
            </w:tcBorders>
          </w:tcPr>
          <w:p w14:paraId="1455C14A" w14:textId="77777777" w:rsidR="0099258D" w:rsidRPr="00CF5270" w:rsidRDefault="0099258D" w:rsidP="003156FB">
            <w:pPr>
              <w:spacing w:line="480" w:lineRule="auto"/>
              <w:rPr>
                <w:i/>
                <w:iCs/>
                <w:lang w:val="en-AU"/>
              </w:rPr>
            </w:pPr>
            <w:proofErr w:type="gramStart"/>
            <w:r>
              <w:rPr>
                <w:i/>
                <w:iCs/>
                <w:lang w:val="en-AU"/>
              </w:rPr>
              <w:t>Culture(</w:t>
            </w:r>
            <w:proofErr w:type="gramEnd"/>
            <w:r>
              <w:rPr>
                <w:i/>
                <w:iCs/>
                <w:lang w:val="en-AU"/>
              </w:rPr>
              <w:t>Treat)</w:t>
            </w:r>
          </w:p>
        </w:tc>
        <w:tc>
          <w:tcPr>
            <w:tcW w:w="1803" w:type="dxa"/>
            <w:tcBorders>
              <w:top w:val="nil"/>
              <w:left w:val="nil"/>
              <w:bottom w:val="single" w:sz="4" w:space="0" w:color="auto"/>
              <w:right w:val="nil"/>
            </w:tcBorders>
          </w:tcPr>
          <w:p w14:paraId="38E4EEDA" w14:textId="77777777" w:rsidR="0099258D" w:rsidRPr="00795498" w:rsidRDefault="0099258D" w:rsidP="003156FB">
            <w:pPr>
              <w:spacing w:line="480" w:lineRule="auto"/>
              <w:rPr>
                <w:i/>
                <w:iCs/>
                <w:lang w:val="en-AU"/>
              </w:rPr>
            </w:pPr>
          </w:p>
        </w:tc>
        <w:tc>
          <w:tcPr>
            <w:tcW w:w="1803" w:type="dxa"/>
            <w:tcBorders>
              <w:top w:val="nil"/>
              <w:left w:val="nil"/>
              <w:bottom w:val="single" w:sz="4" w:space="0" w:color="auto"/>
              <w:right w:val="nil"/>
            </w:tcBorders>
          </w:tcPr>
          <w:p w14:paraId="41ABF929" w14:textId="77777777" w:rsidR="0099258D" w:rsidRPr="0009080F" w:rsidRDefault="0099258D" w:rsidP="003156FB">
            <w:pPr>
              <w:spacing w:line="480" w:lineRule="auto"/>
              <w:rPr>
                <w:vertAlign w:val="superscript"/>
                <w:lang w:val="en-AU"/>
              </w:rPr>
            </w:pPr>
            <w:r>
              <w:rPr>
                <w:lang w:val="en-AU"/>
              </w:rPr>
              <w:t>1.93 x 10</w:t>
            </w:r>
            <w:r>
              <w:rPr>
                <w:vertAlign w:val="superscript"/>
                <w:lang w:val="en-AU"/>
              </w:rPr>
              <w:t>-3</w:t>
            </w:r>
          </w:p>
        </w:tc>
        <w:tc>
          <w:tcPr>
            <w:tcW w:w="1803" w:type="dxa"/>
            <w:tcBorders>
              <w:top w:val="nil"/>
              <w:left w:val="nil"/>
              <w:bottom w:val="single" w:sz="4" w:space="0" w:color="auto"/>
              <w:right w:val="nil"/>
            </w:tcBorders>
          </w:tcPr>
          <w:p w14:paraId="7D827D2C" w14:textId="77777777" w:rsidR="0099258D" w:rsidRPr="00795498" w:rsidRDefault="0099258D" w:rsidP="003156FB">
            <w:pPr>
              <w:spacing w:line="480" w:lineRule="auto"/>
              <w:rPr>
                <w:i/>
                <w:iCs/>
                <w:lang w:val="en-AU"/>
              </w:rPr>
            </w:pPr>
          </w:p>
        </w:tc>
        <w:tc>
          <w:tcPr>
            <w:tcW w:w="1803" w:type="dxa"/>
            <w:tcBorders>
              <w:top w:val="nil"/>
              <w:left w:val="nil"/>
              <w:bottom w:val="single" w:sz="4" w:space="0" w:color="auto"/>
              <w:right w:val="single" w:sz="4" w:space="0" w:color="auto"/>
            </w:tcBorders>
          </w:tcPr>
          <w:p w14:paraId="1208F4AD" w14:textId="77777777" w:rsidR="0099258D" w:rsidRPr="00795498" w:rsidRDefault="0099258D" w:rsidP="003156FB">
            <w:pPr>
              <w:spacing w:line="480" w:lineRule="auto"/>
              <w:rPr>
                <w:i/>
                <w:iCs/>
                <w:lang w:val="en-AU"/>
              </w:rPr>
            </w:pPr>
          </w:p>
        </w:tc>
      </w:tr>
    </w:tbl>
    <w:p w14:paraId="6C5718F8" w14:textId="07A7D7D3" w:rsidR="0099258D" w:rsidRDefault="0099258D" w:rsidP="003156FB">
      <w:pPr>
        <w:pStyle w:val="Bibliography"/>
        <w:spacing w:line="480" w:lineRule="auto"/>
        <w:rPr>
          <w:lang w:val="en-AU"/>
        </w:rPr>
      </w:pPr>
    </w:p>
    <w:p w14:paraId="78E42482" w14:textId="77777777" w:rsidR="0099258D" w:rsidRDefault="0099258D" w:rsidP="003156FB">
      <w:pPr>
        <w:spacing w:after="0" w:line="480" w:lineRule="auto"/>
        <w:rPr>
          <w:lang w:val="en-AU"/>
        </w:rPr>
      </w:pPr>
      <w:r w:rsidRPr="007A6B43">
        <w:rPr>
          <w:b/>
          <w:bCs/>
          <w:lang w:val="en-AU"/>
        </w:rPr>
        <w:t xml:space="preserve">Table </w:t>
      </w:r>
      <w:r>
        <w:rPr>
          <w:b/>
          <w:bCs/>
          <w:lang w:val="en-AU"/>
        </w:rPr>
        <w:t>2</w:t>
      </w:r>
      <w:r w:rsidRPr="007A6B43">
        <w:rPr>
          <w:b/>
          <w:bCs/>
          <w:lang w:val="en-AU"/>
        </w:rPr>
        <w:t>:</w:t>
      </w:r>
      <w:r>
        <w:rPr>
          <w:lang w:val="en-AU"/>
        </w:rPr>
        <w:t xml:space="preserve"> </w:t>
      </w:r>
      <w:r w:rsidRPr="00E86D5D">
        <w:rPr>
          <w:lang w:val="en-AU"/>
        </w:rPr>
        <w:t xml:space="preserve">Linear mixed effects model for the effect of evolutionary treatment on </w:t>
      </w:r>
      <w:r>
        <w:rPr>
          <w:lang w:val="en-AU"/>
        </w:rPr>
        <w:t xml:space="preserve">age at maturity </w:t>
      </w:r>
      <w:r w:rsidRPr="00E86D5D">
        <w:rPr>
          <w:lang w:val="en-AU"/>
        </w:rPr>
        <w:t xml:space="preserve">across </w:t>
      </w:r>
      <w:r>
        <w:rPr>
          <w:lang w:val="en-AU"/>
        </w:rPr>
        <w:t>two</w:t>
      </w:r>
      <w:r w:rsidRPr="00E86D5D">
        <w:rPr>
          <w:lang w:val="en-AU"/>
        </w:rPr>
        <w:t xml:space="preserve"> generations (G1, G2), with</w:t>
      </w:r>
      <w:r>
        <w:rPr>
          <w:lang w:val="en-AU"/>
        </w:rPr>
        <w:t xml:space="preserve"> ancestral</w:t>
      </w:r>
      <w:r w:rsidRPr="00E86D5D">
        <w:rPr>
          <w:lang w:val="en-AU"/>
        </w:rPr>
        <w:t xml:space="preserve"> G0 </w:t>
      </w:r>
      <w:r>
        <w:rPr>
          <w:lang w:val="en-AU"/>
        </w:rPr>
        <w:t>cultures</w:t>
      </w:r>
      <w:r w:rsidRPr="00E86D5D">
        <w:rPr>
          <w:lang w:val="en-AU"/>
        </w:rPr>
        <w:t xml:space="preserve"> reared within feeding blocks of four. </w:t>
      </w:r>
      <w:r>
        <w:rPr>
          <w:i/>
          <w:iCs/>
          <w:lang w:val="en-AU"/>
        </w:rPr>
        <w:t>p</w:t>
      </w:r>
      <w:r>
        <w:rPr>
          <w:lang w:val="en-AU"/>
        </w:rPr>
        <w:t xml:space="preserve"> values are provided for tests of interest, significant effects are specified in bold, and r</w:t>
      </w:r>
      <w:r w:rsidRPr="00E86D5D">
        <w:rPr>
          <w:lang w:val="en-AU"/>
        </w:rPr>
        <w:t>andom effect is specified in italics.</w:t>
      </w:r>
      <w:r>
        <w:rPr>
          <w:lang w:val="en-AU"/>
        </w:rPr>
        <w:t xml:space="preserve"> Degrees of freedom (df) reported as numerator df, denominator df.</w:t>
      </w:r>
    </w:p>
    <w:tbl>
      <w:tblPr>
        <w:tblStyle w:val="TableGrid"/>
        <w:tblW w:w="0" w:type="auto"/>
        <w:tblLook w:val="04A0" w:firstRow="1" w:lastRow="0" w:firstColumn="1" w:lastColumn="0" w:noHBand="0" w:noVBand="1"/>
      </w:tblPr>
      <w:tblGrid>
        <w:gridCol w:w="1885"/>
        <w:gridCol w:w="1779"/>
        <w:gridCol w:w="1785"/>
        <w:gridCol w:w="1785"/>
        <w:gridCol w:w="1782"/>
      </w:tblGrid>
      <w:tr w:rsidR="0099258D" w:rsidRPr="00CF5270" w14:paraId="7A16EF1D" w14:textId="77777777" w:rsidTr="00625B2F">
        <w:tc>
          <w:tcPr>
            <w:tcW w:w="1885" w:type="dxa"/>
            <w:tcBorders>
              <w:bottom w:val="single" w:sz="4" w:space="0" w:color="auto"/>
            </w:tcBorders>
            <w:shd w:val="clear" w:color="auto" w:fill="E7E6E6" w:themeFill="background2"/>
          </w:tcPr>
          <w:p w14:paraId="635982B0" w14:textId="77777777" w:rsidR="0099258D" w:rsidRPr="00CF5270" w:rsidRDefault="0099258D" w:rsidP="003156FB">
            <w:pPr>
              <w:spacing w:line="480" w:lineRule="auto"/>
              <w:rPr>
                <w:b/>
                <w:bCs/>
                <w:lang w:val="en-AU"/>
              </w:rPr>
            </w:pPr>
            <w:r w:rsidRPr="00CF5270">
              <w:rPr>
                <w:b/>
                <w:bCs/>
                <w:lang w:val="en-AU"/>
              </w:rPr>
              <w:t>Effect</w:t>
            </w:r>
          </w:p>
        </w:tc>
        <w:tc>
          <w:tcPr>
            <w:tcW w:w="1779" w:type="dxa"/>
            <w:tcBorders>
              <w:bottom w:val="single" w:sz="4" w:space="0" w:color="auto"/>
            </w:tcBorders>
            <w:shd w:val="clear" w:color="auto" w:fill="E7E6E6" w:themeFill="background2"/>
          </w:tcPr>
          <w:p w14:paraId="7BF796B1" w14:textId="77777777" w:rsidR="0099258D" w:rsidRPr="00CF5270" w:rsidRDefault="0099258D" w:rsidP="003156FB">
            <w:pPr>
              <w:spacing w:line="480" w:lineRule="auto"/>
              <w:rPr>
                <w:b/>
                <w:bCs/>
                <w:lang w:val="en-AU"/>
              </w:rPr>
            </w:pPr>
            <w:r w:rsidRPr="00CF5270">
              <w:rPr>
                <w:b/>
                <w:bCs/>
                <w:lang w:val="en-AU"/>
              </w:rPr>
              <w:t>D</w:t>
            </w:r>
            <w:r>
              <w:rPr>
                <w:b/>
                <w:bCs/>
                <w:lang w:val="en-AU"/>
              </w:rPr>
              <w:t>f</w:t>
            </w:r>
          </w:p>
        </w:tc>
        <w:tc>
          <w:tcPr>
            <w:tcW w:w="1785" w:type="dxa"/>
            <w:tcBorders>
              <w:bottom w:val="single" w:sz="4" w:space="0" w:color="auto"/>
            </w:tcBorders>
            <w:shd w:val="clear" w:color="auto" w:fill="E7E6E6" w:themeFill="background2"/>
          </w:tcPr>
          <w:p w14:paraId="645CEEB2" w14:textId="77777777" w:rsidR="0099258D" w:rsidRPr="00362F8F" w:rsidRDefault="0099258D" w:rsidP="003156FB">
            <w:pPr>
              <w:spacing w:line="480" w:lineRule="auto"/>
              <w:rPr>
                <w:b/>
                <w:bCs/>
                <w:lang w:val="en-AU"/>
              </w:rPr>
            </w:pPr>
            <w:r w:rsidRPr="00362F8F">
              <w:rPr>
                <w:b/>
                <w:bCs/>
                <w:lang w:val="en-AU"/>
              </w:rPr>
              <w:t xml:space="preserve">Mean </w:t>
            </w:r>
            <w:r>
              <w:rPr>
                <w:b/>
                <w:bCs/>
                <w:lang w:val="en-AU"/>
              </w:rPr>
              <w:t>s</w:t>
            </w:r>
            <w:r w:rsidRPr="00362F8F">
              <w:rPr>
                <w:b/>
                <w:bCs/>
                <w:lang w:val="en-AU"/>
              </w:rPr>
              <w:t>q</w:t>
            </w:r>
            <w:r>
              <w:rPr>
                <w:b/>
                <w:bCs/>
                <w:lang w:val="en-AU"/>
              </w:rPr>
              <w:t>uares</w:t>
            </w:r>
          </w:p>
        </w:tc>
        <w:tc>
          <w:tcPr>
            <w:tcW w:w="1785" w:type="dxa"/>
            <w:tcBorders>
              <w:bottom w:val="single" w:sz="4" w:space="0" w:color="auto"/>
            </w:tcBorders>
            <w:shd w:val="clear" w:color="auto" w:fill="E7E6E6" w:themeFill="background2"/>
          </w:tcPr>
          <w:p w14:paraId="5C3E202B" w14:textId="77777777" w:rsidR="0099258D" w:rsidRPr="00CF5270" w:rsidRDefault="0099258D" w:rsidP="003156FB">
            <w:pPr>
              <w:spacing w:line="480" w:lineRule="auto"/>
              <w:rPr>
                <w:b/>
                <w:bCs/>
                <w:lang w:val="en-AU"/>
              </w:rPr>
            </w:pPr>
            <w:r w:rsidRPr="00CF5270">
              <w:rPr>
                <w:b/>
                <w:bCs/>
                <w:lang w:val="en-AU"/>
              </w:rPr>
              <w:t>F</w:t>
            </w:r>
          </w:p>
        </w:tc>
        <w:tc>
          <w:tcPr>
            <w:tcW w:w="1782" w:type="dxa"/>
            <w:tcBorders>
              <w:bottom w:val="single" w:sz="4" w:space="0" w:color="auto"/>
            </w:tcBorders>
            <w:shd w:val="clear" w:color="auto" w:fill="E7E6E6" w:themeFill="background2"/>
          </w:tcPr>
          <w:p w14:paraId="5664F4FA" w14:textId="77777777" w:rsidR="0099258D" w:rsidRPr="00892221" w:rsidRDefault="0099258D" w:rsidP="003156FB">
            <w:pPr>
              <w:spacing w:line="480" w:lineRule="auto"/>
              <w:rPr>
                <w:b/>
                <w:bCs/>
                <w:i/>
                <w:iCs/>
                <w:lang w:val="en-AU"/>
              </w:rPr>
            </w:pPr>
            <w:r>
              <w:rPr>
                <w:b/>
                <w:bCs/>
                <w:i/>
                <w:iCs/>
                <w:lang w:val="en-AU"/>
              </w:rPr>
              <w:t>p</w:t>
            </w:r>
          </w:p>
        </w:tc>
      </w:tr>
      <w:tr w:rsidR="0099258D" w14:paraId="72A7B151" w14:textId="77777777" w:rsidTr="00625B2F">
        <w:tc>
          <w:tcPr>
            <w:tcW w:w="1885" w:type="dxa"/>
            <w:tcBorders>
              <w:top w:val="nil"/>
              <w:left w:val="single" w:sz="4" w:space="0" w:color="auto"/>
              <w:bottom w:val="nil"/>
              <w:right w:val="nil"/>
            </w:tcBorders>
          </w:tcPr>
          <w:p w14:paraId="5CE012A3" w14:textId="77777777" w:rsidR="0099258D" w:rsidRDefault="0099258D" w:rsidP="003156FB">
            <w:pPr>
              <w:spacing w:line="480" w:lineRule="auto"/>
              <w:rPr>
                <w:lang w:val="en-AU"/>
              </w:rPr>
            </w:pPr>
            <w:r>
              <w:rPr>
                <w:lang w:val="en-AU"/>
              </w:rPr>
              <w:t>Treatment</w:t>
            </w:r>
          </w:p>
        </w:tc>
        <w:tc>
          <w:tcPr>
            <w:tcW w:w="1779" w:type="dxa"/>
            <w:tcBorders>
              <w:top w:val="nil"/>
              <w:left w:val="nil"/>
              <w:bottom w:val="nil"/>
              <w:right w:val="nil"/>
            </w:tcBorders>
          </w:tcPr>
          <w:p w14:paraId="1B37CEA9" w14:textId="77777777" w:rsidR="0099258D" w:rsidRDefault="0099258D" w:rsidP="003156FB">
            <w:pPr>
              <w:spacing w:line="480" w:lineRule="auto"/>
              <w:rPr>
                <w:lang w:val="en-AU"/>
              </w:rPr>
            </w:pPr>
            <w:r>
              <w:rPr>
                <w:lang w:val="en-AU"/>
              </w:rPr>
              <w:t>1, 10.26</w:t>
            </w:r>
          </w:p>
        </w:tc>
        <w:tc>
          <w:tcPr>
            <w:tcW w:w="1785" w:type="dxa"/>
            <w:tcBorders>
              <w:top w:val="nil"/>
              <w:left w:val="nil"/>
              <w:bottom w:val="nil"/>
              <w:right w:val="nil"/>
            </w:tcBorders>
          </w:tcPr>
          <w:p w14:paraId="46FFDBE5" w14:textId="77777777" w:rsidR="0099258D" w:rsidRDefault="0099258D" w:rsidP="003156FB">
            <w:pPr>
              <w:spacing w:line="480" w:lineRule="auto"/>
              <w:rPr>
                <w:lang w:val="en-AU"/>
              </w:rPr>
            </w:pPr>
            <w:r>
              <w:rPr>
                <w:lang w:val="en-AU"/>
              </w:rPr>
              <w:t>95.65</w:t>
            </w:r>
          </w:p>
        </w:tc>
        <w:tc>
          <w:tcPr>
            <w:tcW w:w="1785" w:type="dxa"/>
            <w:tcBorders>
              <w:top w:val="nil"/>
              <w:left w:val="nil"/>
              <w:bottom w:val="nil"/>
              <w:right w:val="nil"/>
            </w:tcBorders>
          </w:tcPr>
          <w:p w14:paraId="60A3CA5D" w14:textId="77777777" w:rsidR="0099258D" w:rsidRDefault="0099258D" w:rsidP="003156FB">
            <w:pPr>
              <w:spacing w:line="480" w:lineRule="auto"/>
              <w:rPr>
                <w:lang w:val="en-AU"/>
              </w:rPr>
            </w:pPr>
            <w:r>
              <w:rPr>
                <w:lang w:val="en-AU"/>
              </w:rPr>
              <w:t>6.31</w:t>
            </w:r>
          </w:p>
        </w:tc>
        <w:tc>
          <w:tcPr>
            <w:tcW w:w="1782" w:type="dxa"/>
            <w:tcBorders>
              <w:top w:val="single" w:sz="4" w:space="0" w:color="auto"/>
              <w:left w:val="nil"/>
              <w:bottom w:val="nil"/>
              <w:right w:val="single" w:sz="4" w:space="0" w:color="auto"/>
            </w:tcBorders>
          </w:tcPr>
          <w:p w14:paraId="06973A64" w14:textId="77777777" w:rsidR="0099258D" w:rsidRDefault="0099258D" w:rsidP="003156FB">
            <w:pPr>
              <w:spacing w:line="480" w:lineRule="auto"/>
              <w:rPr>
                <w:lang w:val="en-AU"/>
              </w:rPr>
            </w:pPr>
            <w:r w:rsidRPr="009348A9">
              <w:rPr>
                <w:b/>
                <w:bCs/>
                <w:lang w:val="en-AU"/>
              </w:rPr>
              <w:t>0.03</w:t>
            </w:r>
          </w:p>
        </w:tc>
      </w:tr>
      <w:tr w:rsidR="0099258D" w14:paraId="4B1EE21F" w14:textId="77777777" w:rsidTr="00625B2F">
        <w:tc>
          <w:tcPr>
            <w:tcW w:w="1885" w:type="dxa"/>
            <w:tcBorders>
              <w:top w:val="nil"/>
              <w:left w:val="single" w:sz="4" w:space="0" w:color="auto"/>
              <w:bottom w:val="nil"/>
              <w:right w:val="nil"/>
            </w:tcBorders>
          </w:tcPr>
          <w:p w14:paraId="264A69F6" w14:textId="77777777" w:rsidR="0099258D" w:rsidRDefault="0099258D" w:rsidP="003156FB">
            <w:pPr>
              <w:spacing w:line="480" w:lineRule="auto"/>
              <w:rPr>
                <w:lang w:val="en-AU"/>
              </w:rPr>
            </w:pPr>
            <w:r>
              <w:rPr>
                <w:lang w:val="en-AU"/>
              </w:rPr>
              <w:t>Generation</w:t>
            </w:r>
          </w:p>
        </w:tc>
        <w:tc>
          <w:tcPr>
            <w:tcW w:w="1779" w:type="dxa"/>
            <w:tcBorders>
              <w:top w:val="nil"/>
              <w:left w:val="nil"/>
              <w:bottom w:val="nil"/>
              <w:right w:val="nil"/>
            </w:tcBorders>
          </w:tcPr>
          <w:p w14:paraId="0FCFCDD3" w14:textId="77777777" w:rsidR="0099258D" w:rsidRDefault="0099258D" w:rsidP="003156FB">
            <w:pPr>
              <w:spacing w:line="480" w:lineRule="auto"/>
              <w:rPr>
                <w:lang w:val="en-AU"/>
              </w:rPr>
            </w:pPr>
            <w:r>
              <w:rPr>
                <w:lang w:val="en-AU"/>
              </w:rPr>
              <w:t>1, 517.99</w:t>
            </w:r>
          </w:p>
        </w:tc>
        <w:tc>
          <w:tcPr>
            <w:tcW w:w="1785" w:type="dxa"/>
            <w:tcBorders>
              <w:top w:val="nil"/>
              <w:left w:val="nil"/>
              <w:bottom w:val="nil"/>
              <w:right w:val="nil"/>
            </w:tcBorders>
          </w:tcPr>
          <w:p w14:paraId="3217C7C2" w14:textId="77777777" w:rsidR="0099258D" w:rsidRDefault="0099258D" w:rsidP="003156FB">
            <w:pPr>
              <w:spacing w:line="480" w:lineRule="auto"/>
              <w:rPr>
                <w:lang w:val="en-AU"/>
              </w:rPr>
            </w:pPr>
            <w:r>
              <w:rPr>
                <w:lang w:val="en-AU"/>
              </w:rPr>
              <w:t>2.39</w:t>
            </w:r>
          </w:p>
        </w:tc>
        <w:tc>
          <w:tcPr>
            <w:tcW w:w="1785" w:type="dxa"/>
            <w:tcBorders>
              <w:top w:val="nil"/>
              <w:left w:val="nil"/>
              <w:bottom w:val="nil"/>
              <w:right w:val="nil"/>
            </w:tcBorders>
          </w:tcPr>
          <w:p w14:paraId="5557287B" w14:textId="77777777" w:rsidR="0099258D" w:rsidRDefault="0099258D" w:rsidP="003156FB">
            <w:pPr>
              <w:spacing w:line="480" w:lineRule="auto"/>
              <w:rPr>
                <w:lang w:val="en-AU"/>
              </w:rPr>
            </w:pPr>
            <w:r>
              <w:rPr>
                <w:lang w:val="en-AU"/>
              </w:rPr>
              <w:t>0.16</w:t>
            </w:r>
          </w:p>
        </w:tc>
        <w:tc>
          <w:tcPr>
            <w:tcW w:w="1782" w:type="dxa"/>
            <w:tcBorders>
              <w:top w:val="nil"/>
              <w:left w:val="nil"/>
              <w:bottom w:val="nil"/>
              <w:right w:val="single" w:sz="4" w:space="0" w:color="auto"/>
            </w:tcBorders>
          </w:tcPr>
          <w:p w14:paraId="0BB8C9B5" w14:textId="77777777" w:rsidR="0099258D" w:rsidRDefault="0099258D" w:rsidP="003156FB">
            <w:pPr>
              <w:spacing w:line="480" w:lineRule="auto"/>
              <w:rPr>
                <w:lang w:val="en-AU"/>
              </w:rPr>
            </w:pPr>
            <w:r>
              <w:rPr>
                <w:lang w:val="en-AU"/>
              </w:rPr>
              <w:t>0.69</w:t>
            </w:r>
          </w:p>
        </w:tc>
      </w:tr>
      <w:tr w:rsidR="0099258D" w14:paraId="5472E47D" w14:textId="77777777" w:rsidTr="00625B2F">
        <w:tc>
          <w:tcPr>
            <w:tcW w:w="1885" w:type="dxa"/>
            <w:tcBorders>
              <w:top w:val="nil"/>
              <w:left w:val="single" w:sz="4" w:space="0" w:color="auto"/>
              <w:bottom w:val="nil"/>
              <w:right w:val="nil"/>
            </w:tcBorders>
          </w:tcPr>
          <w:p w14:paraId="7AD59008" w14:textId="77777777" w:rsidR="0099258D" w:rsidRDefault="0099258D" w:rsidP="003156FB">
            <w:pPr>
              <w:spacing w:line="480" w:lineRule="auto"/>
              <w:rPr>
                <w:lang w:val="en-AU"/>
              </w:rPr>
            </w:pPr>
            <w:r>
              <w:rPr>
                <w:lang w:val="en-AU"/>
              </w:rPr>
              <w:t>Block</w:t>
            </w:r>
          </w:p>
        </w:tc>
        <w:tc>
          <w:tcPr>
            <w:tcW w:w="1779" w:type="dxa"/>
            <w:tcBorders>
              <w:top w:val="nil"/>
              <w:left w:val="nil"/>
              <w:bottom w:val="nil"/>
              <w:right w:val="nil"/>
            </w:tcBorders>
          </w:tcPr>
          <w:p w14:paraId="6E037BC3" w14:textId="77777777" w:rsidR="0099258D" w:rsidRDefault="0099258D" w:rsidP="003156FB">
            <w:pPr>
              <w:spacing w:line="480" w:lineRule="auto"/>
              <w:rPr>
                <w:lang w:val="en-AU"/>
              </w:rPr>
            </w:pPr>
            <w:r>
              <w:rPr>
                <w:lang w:val="en-AU"/>
              </w:rPr>
              <w:t>4, 10.44</w:t>
            </w:r>
          </w:p>
        </w:tc>
        <w:tc>
          <w:tcPr>
            <w:tcW w:w="1785" w:type="dxa"/>
            <w:tcBorders>
              <w:top w:val="nil"/>
              <w:left w:val="nil"/>
              <w:bottom w:val="nil"/>
              <w:right w:val="nil"/>
            </w:tcBorders>
          </w:tcPr>
          <w:p w14:paraId="16AFE798" w14:textId="77777777" w:rsidR="0099258D" w:rsidRDefault="0099258D" w:rsidP="003156FB">
            <w:pPr>
              <w:spacing w:line="480" w:lineRule="auto"/>
              <w:rPr>
                <w:lang w:val="en-AU"/>
              </w:rPr>
            </w:pPr>
            <w:r>
              <w:rPr>
                <w:lang w:val="en-AU"/>
              </w:rPr>
              <w:t>15.20</w:t>
            </w:r>
          </w:p>
        </w:tc>
        <w:tc>
          <w:tcPr>
            <w:tcW w:w="1785" w:type="dxa"/>
            <w:tcBorders>
              <w:top w:val="nil"/>
              <w:left w:val="nil"/>
              <w:bottom w:val="nil"/>
              <w:right w:val="nil"/>
            </w:tcBorders>
          </w:tcPr>
          <w:p w14:paraId="75548084" w14:textId="77777777" w:rsidR="0099258D" w:rsidRDefault="0099258D" w:rsidP="003156FB">
            <w:pPr>
              <w:spacing w:line="480" w:lineRule="auto"/>
              <w:rPr>
                <w:lang w:val="en-AU"/>
              </w:rPr>
            </w:pPr>
            <w:r>
              <w:rPr>
                <w:lang w:val="en-AU"/>
              </w:rPr>
              <w:t>1.00</w:t>
            </w:r>
          </w:p>
        </w:tc>
        <w:tc>
          <w:tcPr>
            <w:tcW w:w="1782" w:type="dxa"/>
            <w:tcBorders>
              <w:top w:val="nil"/>
              <w:left w:val="nil"/>
              <w:bottom w:val="nil"/>
              <w:right w:val="single" w:sz="4" w:space="0" w:color="auto"/>
            </w:tcBorders>
          </w:tcPr>
          <w:p w14:paraId="45D3410A" w14:textId="77777777" w:rsidR="0099258D" w:rsidRDefault="0099258D" w:rsidP="003156FB">
            <w:pPr>
              <w:spacing w:line="480" w:lineRule="auto"/>
              <w:rPr>
                <w:lang w:val="en-AU"/>
              </w:rPr>
            </w:pPr>
            <w:r>
              <w:rPr>
                <w:lang w:val="en-AU"/>
              </w:rPr>
              <w:t>0.45</w:t>
            </w:r>
          </w:p>
        </w:tc>
      </w:tr>
      <w:tr w:rsidR="0099258D" w14:paraId="68B844FE" w14:textId="77777777" w:rsidTr="00625B2F">
        <w:tc>
          <w:tcPr>
            <w:tcW w:w="1885" w:type="dxa"/>
            <w:tcBorders>
              <w:top w:val="nil"/>
              <w:left w:val="single" w:sz="4" w:space="0" w:color="auto"/>
              <w:bottom w:val="nil"/>
              <w:right w:val="nil"/>
            </w:tcBorders>
          </w:tcPr>
          <w:p w14:paraId="56B470AB" w14:textId="77777777" w:rsidR="0099258D" w:rsidRDefault="0099258D" w:rsidP="003156FB">
            <w:pPr>
              <w:spacing w:line="480" w:lineRule="auto"/>
              <w:rPr>
                <w:lang w:val="en-AU"/>
              </w:rPr>
            </w:pPr>
            <w:r>
              <w:rPr>
                <w:lang w:val="en-AU"/>
              </w:rPr>
              <w:t>Treat x Gen</w:t>
            </w:r>
          </w:p>
        </w:tc>
        <w:tc>
          <w:tcPr>
            <w:tcW w:w="1779" w:type="dxa"/>
            <w:tcBorders>
              <w:top w:val="nil"/>
              <w:left w:val="nil"/>
              <w:bottom w:val="nil"/>
              <w:right w:val="nil"/>
            </w:tcBorders>
          </w:tcPr>
          <w:p w14:paraId="6353211E" w14:textId="77777777" w:rsidR="0099258D" w:rsidRDefault="0099258D" w:rsidP="003156FB">
            <w:pPr>
              <w:spacing w:line="480" w:lineRule="auto"/>
              <w:rPr>
                <w:lang w:val="en-AU"/>
              </w:rPr>
            </w:pPr>
            <w:r>
              <w:rPr>
                <w:lang w:val="en-AU"/>
              </w:rPr>
              <w:t>1, 517.91</w:t>
            </w:r>
          </w:p>
        </w:tc>
        <w:tc>
          <w:tcPr>
            <w:tcW w:w="1785" w:type="dxa"/>
            <w:tcBorders>
              <w:top w:val="nil"/>
              <w:left w:val="nil"/>
              <w:bottom w:val="nil"/>
              <w:right w:val="nil"/>
            </w:tcBorders>
          </w:tcPr>
          <w:p w14:paraId="072A634E" w14:textId="77777777" w:rsidR="0099258D" w:rsidRDefault="0099258D" w:rsidP="003156FB">
            <w:pPr>
              <w:spacing w:line="480" w:lineRule="auto"/>
              <w:rPr>
                <w:lang w:val="en-AU"/>
              </w:rPr>
            </w:pPr>
            <w:r>
              <w:rPr>
                <w:lang w:val="en-AU"/>
              </w:rPr>
              <w:t>517.91</w:t>
            </w:r>
          </w:p>
        </w:tc>
        <w:tc>
          <w:tcPr>
            <w:tcW w:w="1785" w:type="dxa"/>
            <w:tcBorders>
              <w:top w:val="nil"/>
              <w:left w:val="nil"/>
              <w:bottom w:val="nil"/>
              <w:right w:val="nil"/>
            </w:tcBorders>
          </w:tcPr>
          <w:p w14:paraId="00304DEE" w14:textId="77777777" w:rsidR="0099258D" w:rsidRDefault="0099258D" w:rsidP="003156FB">
            <w:pPr>
              <w:spacing w:line="480" w:lineRule="auto"/>
              <w:rPr>
                <w:lang w:val="en-AU"/>
              </w:rPr>
            </w:pPr>
            <w:r>
              <w:rPr>
                <w:lang w:val="en-AU"/>
              </w:rPr>
              <w:t>18.33</w:t>
            </w:r>
          </w:p>
        </w:tc>
        <w:tc>
          <w:tcPr>
            <w:tcW w:w="1782" w:type="dxa"/>
            <w:tcBorders>
              <w:top w:val="nil"/>
              <w:left w:val="nil"/>
              <w:bottom w:val="nil"/>
              <w:right w:val="single" w:sz="4" w:space="0" w:color="auto"/>
            </w:tcBorders>
          </w:tcPr>
          <w:p w14:paraId="582A457A" w14:textId="77777777" w:rsidR="0099258D" w:rsidRPr="00892221" w:rsidRDefault="0099258D" w:rsidP="003156FB">
            <w:pPr>
              <w:spacing w:line="480" w:lineRule="auto"/>
              <w:rPr>
                <w:b/>
                <w:bCs/>
                <w:vertAlign w:val="superscript"/>
                <w:lang w:val="en-AU"/>
              </w:rPr>
            </w:pPr>
            <w:r>
              <w:rPr>
                <w:b/>
                <w:bCs/>
                <w:lang w:val="en-AU"/>
              </w:rPr>
              <w:t>&lt;10</w:t>
            </w:r>
            <w:r>
              <w:rPr>
                <w:b/>
                <w:bCs/>
                <w:vertAlign w:val="superscript"/>
                <w:lang w:val="en-AU"/>
              </w:rPr>
              <w:t>-4</w:t>
            </w:r>
          </w:p>
        </w:tc>
      </w:tr>
      <w:tr w:rsidR="0099258D" w:rsidRPr="00A324BE" w14:paraId="30B223CE" w14:textId="77777777" w:rsidTr="00625B2F">
        <w:tc>
          <w:tcPr>
            <w:tcW w:w="1885" w:type="dxa"/>
            <w:tcBorders>
              <w:top w:val="nil"/>
              <w:left w:val="single" w:sz="4" w:space="0" w:color="auto"/>
              <w:bottom w:val="single" w:sz="4" w:space="0" w:color="auto"/>
              <w:right w:val="nil"/>
            </w:tcBorders>
          </w:tcPr>
          <w:p w14:paraId="003BAD2D" w14:textId="77777777" w:rsidR="0099258D" w:rsidRPr="00CF5270" w:rsidRDefault="0099258D" w:rsidP="003156FB">
            <w:pPr>
              <w:spacing w:line="480" w:lineRule="auto"/>
              <w:rPr>
                <w:i/>
                <w:iCs/>
                <w:lang w:val="en-AU"/>
              </w:rPr>
            </w:pPr>
            <w:proofErr w:type="gramStart"/>
            <w:r>
              <w:rPr>
                <w:i/>
                <w:iCs/>
                <w:lang w:val="en-AU"/>
              </w:rPr>
              <w:t>Culture(</w:t>
            </w:r>
            <w:proofErr w:type="gramEnd"/>
            <w:r>
              <w:rPr>
                <w:i/>
                <w:iCs/>
                <w:lang w:val="en-AU"/>
              </w:rPr>
              <w:t>Treat)</w:t>
            </w:r>
          </w:p>
        </w:tc>
        <w:tc>
          <w:tcPr>
            <w:tcW w:w="1779" w:type="dxa"/>
            <w:tcBorders>
              <w:top w:val="nil"/>
              <w:left w:val="nil"/>
              <w:bottom w:val="single" w:sz="4" w:space="0" w:color="auto"/>
              <w:right w:val="nil"/>
            </w:tcBorders>
          </w:tcPr>
          <w:p w14:paraId="0C6F5637" w14:textId="77777777" w:rsidR="0099258D" w:rsidRPr="00795498" w:rsidRDefault="0099258D" w:rsidP="003156FB">
            <w:pPr>
              <w:spacing w:line="480" w:lineRule="auto"/>
              <w:rPr>
                <w:i/>
                <w:iCs/>
                <w:lang w:val="en-AU"/>
              </w:rPr>
            </w:pPr>
          </w:p>
        </w:tc>
        <w:tc>
          <w:tcPr>
            <w:tcW w:w="1785" w:type="dxa"/>
            <w:tcBorders>
              <w:top w:val="nil"/>
              <w:left w:val="nil"/>
              <w:bottom w:val="single" w:sz="4" w:space="0" w:color="auto"/>
              <w:right w:val="nil"/>
            </w:tcBorders>
          </w:tcPr>
          <w:p w14:paraId="264B3EAC" w14:textId="77777777" w:rsidR="0099258D" w:rsidRPr="00594B72" w:rsidRDefault="0099258D" w:rsidP="003156FB">
            <w:pPr>
              <w:spacing w:line="480" w:lineRule="auto"/>
              <w:rPr>
                <w:lang w:val="en-AU"/>
              </w:rPr>
            </w:pPr>
            <w:r>
              <w:rPr>
                <w:lang w:val="en-AU"/>
              </w:rPr>
              <w:t>14.74</w:t>
            </w:r>
          </w:p>
        </w:tc>
        <w:tc>
          <w:tcPr>
            <w:tcW w:w="1785" w:type="dxa"/>
            <w:tcBorders>
              <w:top w:val="nil"/>
              <w:left w:val="nil"/>
              <w:bottom w:val="single" w:sz="4" w:space="0" w:color="auto"/>
              <w:right w:val="nil"/>
            </w:tcBorders>
          </w:tcPr>
          <w:p w14:paraId="2FB0014D" w14:textId="77777777" w:rsidR="0099258D" w:rsidRPr="00795498" w:rsidRDefault="0099258D" w:rsidP="003156FB">
            <w:pPr>
              <w:spacing w:line="480" w:lineRule="auto"/>
              <w:rPr>
                <w:i/>
                <w:iCs/>
                <w:lang w:val="en-AU"/>
              </w:rPr>
            </w:pPr>
          </w:p>
        </w:tc>
        <w:tc>
          <w:tcPr>
            <w:tcW w:w="1782" w:type="dxa"/>
            <w:tcBorders>
              <w:top w:val="nil"/>
              <w:left w:val="nil"/>
              <w:bottom w:val="single" w:sz="4" w:space="0" w:color="auto"/>
              <w:right w:val="single" w:sz="4" w:space="0" w:color="auto"/>
            </w:tcBorders>
          </w:tcPr>
          <w:p w14:paraId="0E2EB3BD" w14:textId="77777777" w:rsidR="0099258D" w:rsidRPr="00795498" w:rsidRDefault="0099258D" w:rsidP="003156FB">
            <w:pPr>
              <w:spacing w:line="480" w:lineRule="auto"/>
              <w:rPr>
                <w:i/>
                <w:iCs/>
                <w:lang w:val="en-AU"/>
              </w:rPr>
            </w:pPr>
          </w:p>
        </w:tc>
      </w:tr>
    </w:tbl>
    <w:p w14:paraId="4D0F6FD3" w14:textId="77777777" w:rsidR="0099258D" w:rsidRPr="0099258D" w:rsidRDefault="0099258D" w:rsidP="003156FB">
      <w:pPr>
        <w:spacing w:line="480" w:lineRule="auto"/>
        <w:rPr>
          <w:lang w:val="en-AU"/>
        </w:rPr>
      </w:pPr>
    </w:p>
    <w:p w14:paraId="0936FB72" w14:textId="77777777" w:rsidR="003156FB" w:rsidRDefault="003156FB" w:rsidP="003156FB">
      <w:pPr>
        <w:spacing w:after="0" w:line="480" w:lineRule="auto"/>
        <w:rPr>
          <w:b/>
          <w:bCs/>
          <w:lang w:val="en-AU"/>
        </w:rPr>
      </w:pPr>
      <w:r>
        <w:rPr>
          <w:b/>
          <w:bCs/>
          <w:lang w:val="en-AU"/>
        </w:rPr>
        <w:br w:type="page"/>
      </w:r>
    </w:p>
    <w:p w14:paraId="46C3DB4A" w14:textId="7E9DDD12" w:rsidR="0099258D" w:rsidRDefault="0099258D" w:rsidP="003156FB">
      <w:pPr>
        <w:spacing w:after="0" w:line="480" w:lineRule="auto"/>
        <w:rPr>
          <w:lang w:val="en-AU"/>
        </w:rPr>
      </w:pPr>
      <w:r>
        <w:rPr>
          <w:b/>
          <w:bCs/>
          <w:lang w:val="en-AU"/>
        </w:rPr>
        <w:lastRenderedPageBreak/>
        <w:t xml:space="preserve">Table 3: </w:t>
      </w:r>
      <w:r w:rsidRPr="00E86D5D">
        <w:rPr>
          <w:lang w:val="en-AU"/>
        </w:rPr>
        <w:t>Linear mixed effects model</w:t>
      </w:r>
      <w:r>
        <w:rPr>
          <w:lang w:val="en-AU"/>
        </w:rPr>
        <w:t>s</w:t>
      </w:r>
      <w:r w:rsidRPr="00E86D5D">
        <w:rPr>
          <w:lang w:val="en-AU"/>
        </w:rPr>
        <w:t xml:space="preserve"> for the effect</w:t>
      </w:r>
      <w:r>
        <w:rPr>
          <w:lang w:val="en-AU"/>
        </w:rPr>
        <w:t>s</w:t>
      </w:r>
      <w:r w:rsidRPr="00E86D5D">
        <w:rPr>
          <w:lang w:val="en-AU"/>
        </w:rPr>
        <w:t xml:space="preserve"> of evolutionary treatment</w:t>
      </w:r>
      <w:r>
        <w:rPr>
          <w:lang w:val="en-AU"/>
        </w:rPr>
        <w:t xml:space="preserve"> and maternal size</w:t>
      </w:r>
      <w:r w:rsidRPr="00E86D5D">
        <w:rPr>
          <w:lang w:val="en-AU"/>
        </w:rPr>
        <w:t xml:space="preserve"> on </w:t>
      </w:r>
      <w:r>
        <w:rPr>
          <w:lang w:val="en-AU"/>
        </w:rPr>
        <w:t xml:space="preserve">mean egg size </w:t>
      </w:r>
      <w:r w:rsidRPr="00E86D5D">
        <w:rPr>
          <w:lang w:val="en-AU"/>
        </w:rPr>
        <w:t xml:space="preserve">across </w:t>
      </w:r>
      <w:r>
        <w:rPr>
          <w:lang w:val="en-AU"/>
        </w:rPr>
        <w:t>three</w:t>
      </w:r>
      <w:r w:rsidRPr="00E86D5D">
        <w:rPr>
          <w:lang w:val="en-AU"/>
        </w:rPr>
        <w:t xml:space="preserve"> generations (</w:t>
      </w:r>
      <w:r>
        <w:rPr>
          <w:lang w:val="en-AU"/>
        </w:rPr>
        <w:t xml:space="preserve">G0, </w:t>
      </w:r>
      <w:r w:rsidRPr="00E86D5D">
        <w:rPr>
          <w:lang w:val="en-AU"/>
        </w:rPr>
        <w:t>G1, G2), with</w:t>
      </w:r>
      <w:r>
        <w:rPr>
          <w:lang w:val="en-AU"/>
        </w:rPr>
        <w:t xml:space="preserve"> ancestral</w:t>
      </w:r>
      <w:r w:rsidRPr="00E86D5D">
        <w:rPr>
          <w:lang w:val="en-AU"/>
        </w:rPr>
        <w:t xml:space="preserve"> G0 </w:t>
      </w:r>
      <w:r>
        <w:rPr>
          <w:lang w:val="en-AU"/>
        </w:rPr>
        <w:t>cultures</w:t>
      </w:r>
      <w:r w:rsidRPr="00E86D5D">
        <w:rPr>
          <w:lang w:val="en-AU"/>
        </w:rPr>
        <w:t xml:space="preserve"> reared within feeding blocks of four. </w:t>
      </w:r>
      <w:r>
        <w:rPr>
          <w:i/>
          <w:iCs/>
          <w:lang w:val="en-AU"/>
        </w:rPr>
        <w:t>p</w:t>
      </w:r>
      <w:r>
        <w:rPr>
          <w:lang w:val="en-AU"/>
        </w:rPr>
        <w:t xml:space="preserve"> values are provided for tests of interest, significant effects are specified in bold, and r</w:t>
      </w:r>
      <w:r w:rsidRPr="00E86D5D">
        <w:rPr>
          <w:lang w:val="en-AU"/>
        </w:rPr>
        <w:t>andom effect is specified in italics.</w:t>
      </w:r>
      <w:r>
        <w:rPr>
          <w:lang w:val="en-AU"/>
        </w:rPr>
        <w:t xml:space="preserve"> Degrees of freedom (df) reported as numerator df, denominator df.</w:t>
      </w:r>
    </w:p>
    <w:tbl>
      <w:tblPr>
        <w:tblStyle w:val="TableGrid"/>
        <w:tblW w:w="0" w:type="auto"/>
        <w:tblInd w:w="-5" w:type="dxa"/>
        <w:tblLook w:val="04A0" w:firstRow="1" w:lastRow="0" w:firstColumn="1" w:lastColumn="0" w:noHBand="0" w:noVBand="1"/>
      </w:tblPr>
      <w:tblGrid>
        <w:gridCol w:w="1803"/>
        <w:gridCol w:w="1803"/>
        <w:gridCol w:w="1110"/>
        <w:gridCol w:w="693"/>
        <w:gridCol w:w="1803"/>
        <w:gridCol w:w="1808"/>
      </w:tblGrid>
      <w:tr w:rsidR="0099258D" w14:paraId="6A73C36E" w14:textId="77777777" w:rsidTr="00625B2F">
        <w:tc>
          <w:tcPr>
            <w:tcW w:w="1803" w:type="dxa"/>
            <w:tcBorders>
              <w:bottom w:val="single" w:sz="4" w:space="0" w:color="auto"/>
            </w:tcBorders>
            <w:shd w:val="clear" w:color="auto" w:fill="E7E6E6" w:themeFill="background2"/>
          </w:tcPr>
          <w:p w14:paraId="62C087AA" w14:textId="77777777" w:rsidR="0099258D" w:rsidRPr="00CF5270" w:rsidRDefault="0099258D" w:rsidP="003156FB">
            <w:pPr>
              <w:spacing w:line="480" w:lineRule="auto"/>
              <w:rPr>
                <w:b/>
                <w:bCs/>
                <w:lang w:val="en-AU"/>
              </w:rPr>
            </w:pPr>
            <w:bookmarkStart w:id="1" w:name="_Hlk97650682"/>
            <w:r w:rsidRPr="00CF5270">
              <w:rPr>
                <w:b/>
                <w:bCs/>
                <w:lang w:val="en-AU"/>
              </w:rPr>
              <w:t>Effect</w:t>
            </w:r>
          </w:p>
        </w:tc>
        <w:tc>
          <w:tcPr>
            <w:tcW w:w="1803" w:type="dxa"/>
            <w:tcBorders>
              <w:bottom w:val="single" w:sz="4" w:space="0" w:color="auto"/>
            </w:tcBorders>
            <w:shd w:val="clear" w:color="auto" w:fill="E7E6E6" w:themeFill="background2"/>
          </w:tcPr>
          <w:p w14:paraId="0F21602C" w14:textId="77777777" w:rsidR="0099258D" w:rsidRPr="00CF5270" w:rsidRDefault="0099258D" w:rsidP="003156FB">
            <w:pPr>
              <w:spacing w:line="480" w:lineRule="auto"/>
              <w:rPr>
                <w:b/>
                <w:bCs/>
                <w:lang w:val="en-AU"/>
              </w:rPr>
            </w:pPr>
            <w:r w:rsidRPr="00CF5270">
              <w:rPr>
                <w:b/>
                <w:bCs/>
                <w:lang w:val="en-AU"/>
              </w:rPr>
              <w:t>Df</w:t>
            </w:r>
          </w:p>
        </w:tc>
        <w:tc>
          <w:tcPr>
            <w:tcW w:w="1803" w:type="dxa"/>
            <w:gridSpan w:val="2"/>
            <w:tcBorders>
              <w:bottom w:val="single" w:sz="4" w:space="0" w:color="auto"/>
            </w:tcBorders>
            <w:shd w:val="clear" w:color="auto" w:fill="E7E6E6" w:themeFill="background2"/>
          </w:tcPr>
          <w:p w14:paraId="0E73428B" w14:textId="77777777" w:rsidR="0099258D" w:rsidRPr="00CF5270" w:rsidRDefault="0099258D" w:rsidP="003156FB">
            <w:pPr>
              <w:spacing w:line="480" w:lineRule="auto"/>
              <w:rPr>
                <w:b/>
                <w:bCs/>
                <w:lang w:val="en-AU"/>
              </w:rPr>
            </w:pPr>
            <w:r>
              <w:rPr>
                <w:b/>
                <w:bCs/>
                <w:lang w:val="en-AU"/>
              </w:rPr>
              <w:t>Mean squares</w:t>
            </w:r>
          </w:p>
        </w:tc>
        <w:tc>
          <w:tcPr>
            <w:tcW w:w="1803" w:type="dxa"/>
            <w:tcBorders>
              <w:bottom w:val="single" w:sz="4" w:space="0" w:color="auto"/>
            </w:tcBorders>
            <w:shd w:val="clear" w:color="auto" w:fill="E7E6E6" w:themeFill="background2"/>
          </w:tcPr>
          <w:p w14:paraId="76CC77B4" w14:textId="77777777" w:rsidR="0099258D" w:rsidRPr="00CF5270" w:rsidRDefault="0099258D" w:rsidP="003156FB">
            <w:pPr>
              <w:spacing w:line="480" w:lineRule="auto"/>
              <w:rPr>
                <w:b/>
                <w:bCs/>
                <w:lang w:val="en-AU"/>
              </w:rPr>
            </w:pPr>
            <w:r w:rsidRPr="00CF5270">
              <w:rPr>
                <w:b/>
                <w:bCs/>
                <w:lang w:val="en-AU"/>
              </w:rPr>
              <w:t>F</w:t>
            </w:r>
          </w:p>
        </w:tc>
        <w:tc>
          <w:tcPr>
            <w:tcW w:w="1803" w:type="dxa"/>
            <w:tcBorders>
              <w:bottom w:val="single" w:sz="4" w:space="0" w:color="auto"/>
            </w:tcBorders>
            <w:shd w:val="clear" w:color="auto" w:fill="E7E6E6" w:themeFill="background2"/>
          </w:tcPr>
          <w:p w14:paraId="1D1930D9" w14:textId="77777777" w:rsidR="0099258D" w:rsidRPr="00892221" w:rsidRDefault="0099258D" w:rsidP="003156FB">
            <w:pPr>
              <w:spacing w:line="480" w:lineRule="auto"/>
              <w:rPr>
                <w:b/>
                <w:bCs/>
                <w:i/>
                <w:iCs/>
                <w:lang w:val="en-AU"/>
              </w:rPr>
            </w:pPr>
            <w:r>
              <w:rPr>
                <w:b/>
                <w:bCs/>
                <w:i/>
                <w:iCs/>
                <w:lang w:val="en-AU"/>
              </w:rPr>
              <w:t>p</w:t>
            </w:r>
          </w:p>
        </w:tc>
      </w:tr>
      <w:tr w:rsidR="0099258D" w14:paraId="7D8DB013" w14:textId="77777777" w:rsidTr="00625B2F">
        <w:tc>
          <w:tcPr>
            <w:tcW w:w="1803" w:type="dxa"/>
            <w:tcBorders>
              <w:top w:val="single" w:sz="4" w:space="0" w:color="auto"/>
              <w:left w:val="single" w:sz="4" w:space="0" w:color="auto"/>
              <w:bottom w:val="nil"/>
              <w:right w:val="nil"/>
            </w:tcBorders>
          </w:tcPr>
          <w:p w14:paraId="761D418D" w14:textId="77777777" w:rsidR="0099258D" w:rsidRPr="00CF5270" w:rsidRDefault="0099258D" w:rsidP="003156FB">
            <w:pPr>
              <w:spacing w:line="480" w:lineRule="auto"/>
              <w:rPr>
                <w:b/>
                <w:bCs/>
                <w:lang w:val="en-AU"/>
              </w:rPr>
            </w:pPr>
            <w:r>
              <w:rPr>
                <w:b/>
                <w:bCs/>
                <w:lang w:val="en-AU"/>
              </w:rPr>
              <w:t>G0</w:t>
            </w:r>
          </w:p>
        </w:tc>
        <w:tc>
          <w:tcPr>
            <w:tcW w:w="1803" w:type="dxa"/>
            <w:tcBorders>
              <w:top w:val="single" w:sz="4" w:space="0" w:color="auto"/>
              <w:left w:val="nil"/>
              <w:bottom w:val="nil"/>
              <w:right w:val="nil"/>
            </w:tcBorders>
          </w:tcPr>
          <w:p w14:paraId="5B68C252" w14:textId="77777777" w:rsidR="0099258D" w:rsidRDefault="0099258D" w:rsidP="003156FB">
            <w:pPr>
              <w:spacing w:line="480" w:lineRule="auto"/>
              <w:rPr>
                <w:lang w:val="en-AU"/>
              </w:rPr>
            </w:pPr>
          </w:p>
        </w:tc>
        <w:tc>
          <w:tcPr>
            <w:tcW w:w="1803" w:type="dxa"/>
            <w:gridSpan w:val="2"/>
            <w:tcBorders>
              <w:top w:val="single" w:sz="4" w:space="0" w:color="auto"/>
              <w:left w:val="nil"/>
              <w:bottom w:val="nil"/>
              <w:right w:val="nil"/>
            </w:tcBorders>
          </w:tcPr>
          <w:p w14:paraId="5CF3A69E" w14:textId="77777777" w:rsidR="0099258D" w:rsidRDefault="0099258D" w:rsidP="003156FB">
            <w:pPr>
              <w:spacing w:line="480" w:lineRule="auto"/>
              <w:rPr>
                <w:lang w:val="en-AU"/>
              </w:rPr>
            </w:pPr>
          </w:p>
        </w:tc>
        <w:tc>
          <w:tcPr>
            <w:tcW w:w="1803" w:type="dxa"/>
            <w:tcBorders>
              <w:top w:val="single" w:sz="4" w:space="0" w:color="auto"/>
              <w:left w:val="nil"/>
              <w:bottom w:val="nil"/>
              <w:right w:val="nil"/>
            </w:tcBorders>
          </w:tcPr>
          <w:p w14:paraId="0A4BEBA5" w14:textId="77777777" w:rsidR="0099258D" w:rsidRDefault="0099258D" w:rsidP="003156FB">
            <w:pPr>
              <w:spacing w:line="480" w:lineRule="auto"/>
              <w:rPr>
                <w:lang w:val="en-AU"/>
              </w:rPr>
            </w:pPr>
          </w:p>
        </w:tc>
        <w:tc>
          <w:tcPr>
            <w:tcW w:w="1803" w:type="dxa"/>
            <w:tcBorders>
              <w:top w:val="single" w:sz="4" w:space="0" w:color="auto"/>
              <w:left w:val="nil"/>
              <w:bottom w:val="nil"/>
              <w:right w:val="single" w:sz="4" w:space="0" w:color="auto"/>
            </w:tcBorders>
          </w:tcPr>
          <w:p w14:paraId="1D9BD02A" w14:textId="77777777" w:rsidR="0099258D" w:rsidRDefault="0099258D" w:rsidP="003156FB">
            <w:pPr>
              <w:spacing w:line="480" w:lineRule="auto"/>
              <w:rPr>
                <w:lang w:val="en-AU"/>
              </w:rPr>
            </w:pPr>
          </w:p>
        </w:tc>
      </w:tr>
      <w:tr w:rsidR="0099258D" w14:paraId="63FD94B5" w14:textId="77777777" w:rsidTr="00625B2F">
        <w:tc>
          <w:tcPr>
            <w:tcW w:w="1803" w:type="dxa"/>
            <w:tcBorders>
              <w:top w:val="nil"/>
              <w:left w:val="single" w:sz="4" w:space="0" w:color="auto"/>
              <w:bottom w:val="nil"/>
              <w:right w:val="nil"/>
            </w:tcBorders>
          </w:tcPr>
          <w:p w14:paraId="3FA8BA6B" w14:textId="77777777" w:rsidR="0099258D" w:rsidRDefault="0099258D" w:rsidP="003156FB">
            <w:pPr>
              <w:spacing w:line="480" w:lineRule="auto"/>
              <w:ind w:left="167"/>
              <w:rPr>
                <w:lang w:val="en-AU"/>
              </w:rPr>
            </w:pPr>
            <w:r>
              <w:rPr>
                <w:lang w:val="en-AU"/>
              </w:rPr>
              <w:t>Treatment</w:t>
            </w:r>
          </w:p>
        </w:tc>
        <w:tc>
          <w:tcPr>
            <w:tcW w:w="1803" w:type="dxa"/>
            <w:tcBorders>
              <w:top w:val="nil"/>
              <w:left w:val="nil"/>
              <w:bottom w:val="nil"/>
              <w:right w:val="nil"/>
            </w:tcBorders>
          </w:tcPr>
          <w:p w14:paraId="47047BE7" w14:textId="77777777" w:rsidR="0099258D" w:rsidRDefault="0099258D" w:rsidP="003156FB">
            <w:pPr>
              <w:spacing w:line="480" w:lineRule="auto"/>
              <w:rPr>
                <w:lang w:val="en-AU"/>
              </w:rPr>
            </w:pPr>
            <w:r>
              <w:rPr>
                <w:lang w:val="en-AU"/>
              </w:rPr>
              <w:t>1, 12.98</w:t>
            </w:r>
          </w:p>
        </w:tc>
        <w:tc>
          <w:tcPr>
            <w:tcW w:w="1803" w:type="dxa"/>
            <w:gridSpan w:val="2"/>
            <w:tcBorders>
              <w:top w:val="nil"/>
              <w:left w:val="nil"/>
              <w:bottom w:val="nil"/>
              <w:right w:val="nil"/>
            </w:tcBorders>
          </w:tcPr>
          <w:p w14:paraId="12122F60" w14:textId="77777777" w:rsidR="0099258D" w:rsidRPr="00C73A36" w:rsidRDefault="0099258D" w:rsidP="003156FB">
            <w:pPr>
              <w:spacing w:line="480" w:lineRule="auto"/>
              <w:rPr>
                <w:vertAlign w:val="superscript"/>
                <w:lang w:val="en-AU"/>
              </w:rPr>
            </w:pPr>
            <w:r>
              <w:rPr>
                <w:lang w:val="en-AU"/>
              </w:rPr>
              <w:t>1.36 x 10</w:t>
            </w:r>
            <w:r>
              <w:rPr>
                <w:vertAlign w:val="superscript"/>
                <w:lang w:val="en-AU"/>
              </w:rPr>
              <w:t>-4</w:t>
            </w:r>
          </w:p>
        </w:tc>
        <w:tc>
          <w:tcPr>
            <w:tcW w:w="1803" w:type="dxa"/>
            <w:tcBorders>
              <w:top w:val="nil"/>
              <w:left w:val="nil"/>
              <w:bottom w:val="nil"/>
              <w:right w:val="nil"/>
            </w:tcBorders>
          </w:tcPr>
          <w:p w14:paraId="5EB04346" w14:textId="77777777" w:rsidR="0099258D" w:rsidRDefault="0099258D" w:rsidP="003156FB">
            <w:pPr>
              <w:spacing w:line="480" w:lineRule="auto"/>
              <w:rPr>
                <w:lang w:val="en-AU"/>
              </w:rPr>
            </w:pPr>
            <w:r>
              <w:rPr>
                <w:lang w:val="en-AU"/>
              </w:rPr>
              <w:t>3.00</w:t>
            </w:r>
          </w:p>
        </w:tc>
        <w:tc>
          <w:tcPr>
            <w:tcW w:w="1803" w:type="dxa"/>
            <w:tcBorders>
              <w:top w:val="nil"/>
              <w:left w:val="nil"/>
              <w:bottom w:val="nil"/>
              <w:right w:val="single" w:sz="4" w:space="0" w:color="auto"/>
            </w:tcBorders>
          </w:tcPr>
          <w:p w14:paraId="2B11C69F" w14:textId="77777777" w:rsidR="0099258D" w:rsidRDefault="0099258D" w:rsidP="003156FB">
            <w:pPr>
              <w:spacing w:line="480" w:lineRule="auto"/>
              <w:rPr>
                <w:lang w:val="en-AU"/>
              </w:rPr>
            </w:pPr>
            <w:r>
              <w:rPr>
                <w:lang w:val="en-AU"/>
              </w:rPr>
              <w:t>0.11</w:t>
            </w:r>
          </w:p>
        </w:tc>
      </w:tr>
      <w:tr w:rsidR="0099258D" w14:paraId="51914C13" w14:textId="77777777" w:rsidTr="00625B2F">
        <w:tc>
          <w:tcPr>
            <w:tcW w:w="1803" w:type="dxa"/>
            <w:tcBorders>
              <w:top w:val="nil"/>
              <w:left w:val="single" w:sz="4" w:space="0" w:color="auto"/>
              <w:bottom w:val="nil"/>
              <w:right w:val="nil"/>
            </w:tcBorders>
          </w:tcPr>
          <w:p w14:paraId="123EC085" w14:textId="77777777" w:rsidR="0099258D" w:rsidRDefault="0099258D" w:rsidP="003156FB">
            <w:pPr>
              <w:spacing w:line="480" w:lineRule="auto"/>
              <w:ind w:left="167"/>
              <w:rPr>
                <w:lang w:val="en-AU"/>
              </w:rPr>
            </w:pPr>
            <w:r>
              <w:rPr>
                <w:lang w:val="en-AU"/>
              </w:rPr>
              <w:t>Maternal Size</w:t>
            </w:r>
          </w:p>
        </w:tc>
        <w:tc>
          <w:tcPr>
            <w:tcW w:w="1803" w:type="dxa"/>
            <w:tcBorders>
              <w:top w:val="nil"/>
              <w:left w:val="nil"/>
              <w:bottom w:val="nil"/>
              <w:right w:val="nil"/>
            </w:tcBorders>
          </w:tcPr>
          <w:p w14:paraId="0C6C5CDA" w14:textId="77777777" w:rsidR="0099258D" w:rsidRDefault="0099258D" w:rsidP="003156FB">
            <w:pPr>
              <w:spacing w:line="480" w:lineRule="auto"/>
              <w:rPr>
                <w:lang w:val="en-AU"/>
              </w:rPr>
            </w:pPr>
            <w:r>
              <w:rPr>
                <w:lang w:val="en-AU"/>
              </w:rPr>
              <w:t>1, 77.59</w:t>
            </w:r>
          </w:p>
        </w:tc>
        <w:tc>
          <w:tcPr>
            <w:tcW w:w="1803" w:type="dxa"/>
            <w:gridSpan w:val="2"/>
            <w:tcBorders>
              <w:top w:val="nil"/>
              <w:left w:val="nil"/>
              <w:bottom w:val="nil"/>
              <w:right w:val="nil"/>
            </w:tcBorders>
          </w:tcPr>
          <w:p w14:paraId="3432C2F4" w14:textId="77777777" w:rsidR="0099258D" w:rsidRPr="00C73A36" w:rsidRDefault="0099258D" w:rsidP="003156FB">
            <w:pPr>
              <w:spacing w:line="480" w:lineRule="auto"/>
              <w:rPr>
                <w:vertAlign w:val="superscript"/>
                <w:lang w:val="en-AU"/>
              </w:rPr>
            </w:pPr>
            <w:r>
              <w:rPr>
                <w:lang w:val="en-AU"/>
              </w:rPr>
              <w:t>7.36 x 10</w:t>
            </w:r>
            <w:r>
              <w:rPr>
                <w:vertAlign w:val="superscript"/>
                <w:lang w:val="en-AU"/>
              </w:rPr>
              <w:t>-5</w:t>
            </w:r>
          </w:p>
        </w:tc>
        <w:tc>
          <w:tcPr>
            <w:tcW w:w="1803" w:type="dxa"/>
            <w:tcBorders>
              <w:top w:val="nil"/>
              <w:left w:val="nil"/>
              <w:bottom w:val="nil"/>
              <w:right w:val="nil"/>
            </w:tcBorders>
          </w:tcPr>
          <w:p w14:paraId="1A6DE77B" w14:textId="77777777" w:rsidR="0099258D" w:rsidRDefault="0099258D" w:rsidP="003156FB">
            <w:pPr>
              <w:spacing w:line="480" w:lineRule="auto"/>
              <w:rPr>
                <w:lang w:val="en-AU"/>
              </w:rPr>
            </w:pPr>
            <w:r>
              <w:rPr>
                <w:lang w:val="en-AU"/>
              </w:rPr>
              <w:t>1.62</w:t>
            </w:r>
          </w:p>
        </w:tc>
        <w:tc>
          <w:tcPr>
            <w:tcW w:w="1803" w:type="dxa"/>
            <w:tcBorders>
              <w:top w:val="nil"/>
              <w:left w:val="nil"/>
              <w:bottom w:val="nil"/>
              <w:right w:val="single" w:sz="4" w:space="0" w:color="auto"/>
            </w:tcBorders>
          </w:tcPr>
          <w:p w14:paraId="05560F30" w14:textId="77777777" w:rsidR="0099258D" w:rsidRDefault="0099258D" w:rsidP="003156FB">
            <w:pPr>
              <w:spacing w:line="480" w:lineRule="auto"/>
              <w:rPr>
                <w:lang w:val="en-AU"/>
              </w:rPr>
            </w:pPr>
            <w:r>
              <w:rPr>
                <w:lang w:val="en-AU"/>
              </w:rPr>
              <w:t>0.21</w:t>
            </w:r>
          </w:p>
        </w:tc>
      </w:tr>
      <w:tr w:rsidR="0099258D" w14:paraId="683625B1" w14:textId="77777777" w:rsidTr="00625B2F">
        <w:tc>
          <w:tcPr>
            <w:tcW w:w="1803" w:type="dxa"/>
            <w:tcBorders>
              <w:top w:val="nil"/>
              <w:left w:val="single" w:sz="4" w:space="0" w:color="auto"/>
              <w:bottom w:val="nil"/>
              <w:right w:val="nil"/>
            </w:tcBorders>
          </w:tcPr>
          <w:p w14:paraId="4E20521D" w14:textId="77777777" w:rsidR="0099258D" w:rsidRDefault="0099258D" w:rsidP="003156FB">
            <w:pPr>
              <w:spacing w:line="480" w:lineRule="auto"/>
              <w:ind w:left="167"/>
              <w:rPr>
                <w:lang w:val="en-AU"/>
              </w:rPr>
            </w:pPr>
            <w:r>
              <w:rPr>
                <w:lang w:val="en-AU"/>
              </w:rPr>
              <w:t>Treat x Size</w:t>
            </w:r>
          </w:p>
        </w:tc>
        <w:tc>
          <w:tcPr>
            <w:tcW w:w="1803" w:type="dxa"/>
            <w:tcBorders>
              <w:top w:val="nil"/>
              <w:left w:val="nil"/>
              <w:bottom w:val="nil"/>
              <w:right w:val="nil"/>
            </w:tcBorders>
          </w:tcPr>
          <w:p w14:paraId="48FAFAE0" w14:textId="77777777" w:rsidR="0099258D" w:rsidRDefault="0099258D" w:rsidP="003156FB">
            <w:pPr>
              <w:spacing w:line="480" w:lineRule="auto"/>
              <w:rPr>
                <w:lang w:val="en-AU"/>
              </w:rPr>
            </w:pPr>
            <w:r>
              <w:rPr>
                <w:lang w:val="en-AU"/>
              </w:rPr>
              <w:t>1, 95.48</w:t>
            </w:r>
          </w:p>
        </w:tc>
        <w:tc>
          <w:tcPr>
            <w:tcW w:w="1803" w:type="dxa"/>
            <w:gridSpan w:val="2"/>
            <w:tcBorders>
              <w:top w:val="nil"/>
              <w:left w:val="nil"/>
              <w:bottom w:val="nil"/>
              <w:right w:val="nil"/>
            </w:tcBorders>
          </w:tcPr>
          <w:p w14:paraId="5F774322" w14:textId="77777777" w:rsidR="0099258D" w:rsidRPr="00F37798" w:rsidRDefault="0099258D" w:rsidP="003156FB">
            <w:pPr>
              <w:spacing w:line="480" w:lineRule="auto"/>
              <w:rPr>
                <w:vertAlign w:val="superscript"/>
                <w:lang w:val="en-AU"/>
              </w:rPr>
            </w:pPr>
            <w:r>
              <w:rPr>
                <w:lang w:val="en-AU"/>
              </w:rPr>
              <w:t>3.12 x 10</w:t>
            </w:r>
            <w:r>
              <w:rPr>
                <w:vertAlign w:val="superscript"/>
                <w:lang w:val="en-AU"/>
              </w:rPr>
              <w:t>-5</w:t>
            </w:r>
          </w:p>
        </w:tc>
        <w:tc>
          <w:tcPr>
            <w:tcW w:w="1803" w:type="dxa"/>
            <w:tcBorders>
              <w:top w:val="nil"/>
              <w:left w:val="nil"/>
              <w:bottom w:val="nil"/>
              <w:right w:val="nil"/>
            </w:tcBorders>
          </w:tcPr>
          <w:p w14:paraId="7D574E6F" w14:textId="77777777" w:rsidR="0099258D" w:rsidRDefault="0099258D" w:rsidP="003156FB">
            <w:pPr>
              <w:spacing w:line="480" w:lineRule="auto"/>
              <w:rPr>
                <w:lang w:val="en-AU"/>
              </w:rPr>
            </w:pPr>
            <w:r>
              <w:rPr>
                <w:lang w:val="en-AU"/>
              </w:rPr>
              <w:t>0.69</w:t>
            </w:r>
          </w:p>
        </w:tc>
        <w:tc>
          <w:tcPr>
            <w:tcW w:w="1803" w:type="dxa"/>
            <w:tcBorders>
              <w:top w:val="nil"/>
              <w:left w:val="nil"/>
              <w:bottom w:val="nil"/>
              <w:right w:val="single" w:sz="4" w:space="0" w:color="auto"/>
            </w:tcBorders>
          </w:tcPr>
          <w:p w14:paraId="1968E56C" w14:textId="77777777" w:rsidR="0099258D" w:rsidRDefault="0099258D" w:rsidP="003156FB">
            <w:pPr>
              <w:spacing w:line="480" w:lineRule="auto"/>
              <w:rPr>
                <w:lang w:val="en-AU"/>
              </w:rPr>
            </w:pPr>
            <w:r>
              <w:rPr>
                <w:lang w:val="en-AU"/>
              </w:rPr>
              <w:t>0.41</w:t>
            </w:r>
          </w:p>
        </w:tc>
      </w:tr>
      <w:tr w:rsidR="0099258D" w14:paraId="26F344F8" w14:textId="77777777" w:rsidTr="00625B2F">
        <w:tc>
          <w:tcPr>
            <w:tcW w:w="1803" w:type="dxa"/>
            <w:tcBorders>
              <w:top w:val="nil"/>
              <w:left w:val="single" w:sz="4" w:space="0" w:color="auto"/>
              <w:bottom w:val="nil"/>
              <w:right w:val="nil"/>
            </w:tcBorders>
          </w:tcPr>
          <w:p w14:paraId="0050DFC1" w14:textId="77777777" w:rsidR="0099258D" w:rsidRDefault="0099258D" w:rsidP="003156FB">
            <w:pPr>
              <w:spacing w:line="480" w:lineRule="auto"/>
              <w:ind w:left="167"/>
              <w:rPr>
                <w:lang w:val="en-AU"/>
              </w:rPr>
            </w:pPr>
            <w:r>
              <w:rPr>
                <w:lang w:val="en-AU"/>
              </w:rPr>
              <w:t>Block</w:t>
            </w:r>
          </w:p>
        </w:tc>
        <w:tc>
          <w:tcPr>
            <w:tcW w:w="1803" w:type="dxa"/>
            <w:tcBorders>
              <w:top w:val="nil"/>
              <w:left w:val="nil"/>
              <w:bottom w:val="nil"/>
              <w:right w:val="nil"/>
            </w:tcBorders>
          </w:tcPr>
          <w:p w14:paraId="39A4AA88" w14:textId="77777777" w:rsidR="0099258D" w:rsidRDefault="0099258D" w:rsidP="003156FB">
            <w:pPr>
              <w:spacing w:line="480" w:lineRule="auto"/>
              <w:rPr>
                <w:lang w:val="en-AU"/>
              </w:rPr>
            </w:pPr>
            <w:r>
              <w:rPr>
                <w:lang w:val="en-AU"/>
              </w:rPr>
              <w:t>4, 12.45</w:t>
            </w:r>
          </w:p>
        </w:tc>
        <w:tc>
          <w:tcPr>
            <w:tcW w:w="1803" w:type="dxa"/>
            <w:gridSpan w:val="2"/>
            <w:tcBorders>
              <w:top w:val="nil"/>
              <w:left w:val="nil"/>
              <w:bottom w:val="nil"/>
              <w:right w:val="nil"/>
            </w:tcBorders>
          </w:tcPr>
          <w:p w14:paraId="7D2EFED1" w14:textId="77777777" w:rsidR="0099258D" w:rsidRPr="00C73A36" w:rsidRDefault="0099258D" w:rsidP="003156FB">
            <w:pPr>
              <w:spacing w:line="480" w:lineRule="auto"/>
              <w:rPr>
                <w:vertAlign w:val="superscript"/>
                <w:lang w:val="en-AU"/>
              </w:rPr>
            </w:pPr>
            <w:r>
              <w:rPr>
                <w:lang w:val="en-AU"/>
              </w:rPr>
              <w:t>3.87 x 10</w:t>
            </w:r>
            <w:r>
              <w:rPr>
                <w:vertAlign w:val="superscript"/>
                <w:lang w:val="en-AU"/>
              </w:rPr>
              <w:t>-5</w:t>
            </w:r>
          </w:p>
        </w:tc>
        <w:tc>
          <w:tcPr>
            <w:tcW w:w="1803" w:type="dxa"/>
            <w:tcBorders>
              <w:top w:val="nil"/>
              <w:left w:val="nil"/>
              <w:bottom w:val="nil"/>
              <w:right w:val="nil"/>
            </w:tcBorders>
          </w:tcPr>
          <w:p w14:paraId="0EF2973B" w14:textId="77777777" w:rsidR="0099258D" w:rsidRDefault="0099258D" w:rsidP="003156FB">
            <w:pPr>
              <w:spacing w:line="480" w:lineRule="auto"/>
              <w:rPr>
                <w:lang w:val="en-AU"/>
              </w:rPr>
            </w:pPr>
            <w:r>
              <w:rPr>
                <w:lang w:val="en-AU"/>
              </w:rPr>
              <w:t>0.85</w:t>
            </w:r>
          </w:p>
        </w:tc>
        <w:tc>
          <w:tcPr>
            <w:tcW w:w="1803" w:type="dxa"/>
            <w:tcBorders>
              <w:top w:val="nil"/>
              <w:left w:val="nil"/>
              <w:bottom w:val="nil"/>
              <w:right w:val="single" w:sz="4" w:space="0" w:color="auto"/>
            </w:tcBorders>
          </w:tcPr>
          <w:p w14:paraId="0BA07D4A" w14:textId="77777777" w:rsidR="0099258D" w:rsidRDefault="0099258D" w:rsidP="003156FB">
            <w:pPr>
              <w:spacing w:line="480" w:lineRule="auto"/>
              <w:rPr>
                <w:lang w:val="en-AU"/>
              </w:rPr>
            </w:pPr>
            <w:r>
              <w:rPr>
                <w:lang w:val="en-AU"/>
              </w:rPr>
              <w:t>0.52</w:t>
            </w:r>
          </w:p>
        </w:tc>
      </w:tr>
      <w:tr w:rsidR="0099258D" w14:paraId="0E263088" w14:textId="77777777" w:rsidTr="00625B2F">
        <w:tc>
          <w:tcPr>
            <w:tcW w:w="1803" w:type="dxa"/>
            <w:tcBorders>
              <w:top w:val="nil"/>
              <w:left w:val="single" w:sz="4" w:space="0" w:color="auto"/>
              <w:bottom w:val="single" w:sz="4" w:space="0" w:color="auto"/>
              <w:right w:val="nil"/>
            </w:tcBorders>
          </w:tcPr>
          <w:p w14:paraId="5DA9A3B3" w14:textId="77777777" w:rsidR="0099258D" w:rsidRPr="00CF5270" w:rsidRDefault="0099258D" w:rsidP="003156FB">
            <w:pPr>
              <w:spacing w:line="480" w:lineRule="auto"/>
              <w:ind w:left="167"/>
              <w:rPr>
                <w:i/>
                <w:iCs/>
                <w:lang w:val="en-AU"/>
              </w:rPr>
            </w:pPr>
            <w:proofErr w:type="gramStart"/>
            <w:r>
              <w:rPr>
                <w:i/>
                <w:iCs/>
                <w:lang w:val="en-AU"/>
              </w:rPr>
              <w:t>Culture(</w:t>
            </w:r>
            <w:proofErr w:type="gramEnd"/>
            <w:r>
              <w:rPr>
                <w:i/>
                <w:iCs/>
                <w:lang w:val="en-AU"/>
              </w:rPr>
              <w:t>Treat)</w:t>
            </w:r>
          </w:p>
        </w:tc>
        <w:tc>
          <w:tcPr>
            <w:tcW w:w="1803" w:type="dxa"/>
            <w:tcBorders>
              <w:top w:val="nil"/>
              <w:left w:val="nil"/>
              <w:bottom w:val="single" w:sz="4" w:space="0" w:color="auto"/>
              <w:right w:val="nil"/>
            </w:tcBorders>
          </w:tcPr>
          <w:p w14:paraId="4FFA006A" w14:textId="77777777" w:rsidR="0099258D" w:rsidRDefault="0099258D" w:rsidP="003156FB">
            <w:pPr>
              <w:spacing w:line="480" w:lineRule="auto"/>
              <w:rPr>
                <w:lang w:val="en-AU"/>
              </w:rPr>
            </w:pPr>
          </w:p>
        </w:tc>
        <w:tc>
          <w:tcPr>
            <w:tcW w:w="1803" w:type="dxa"/>
            <w:gridSpan w:val="2"/>
            <w:tcBorders>
              <w:top w:val="nil"/>
              <w:left w:val="nil"/>
              <w:bottom w:val="single" w:sz="4" w:space="0" w:color="auto"/>
              <w:right w:val="nil"/>
            </w:tcBorders>
          </w:tcPr>
          <w:p w14:paraId="44EEBC0C" w14:textId="77777777" w:rsidR="0099258D" w:rsidRPr="00015324" w:rsidRDefault="0099258D" w:rsidP="003156FB">
            <w:pPr>
              <w:spacing w:line="480" w:lineRule="auto"/>
              <w:rPr>
                <w:vertAlign w:val="superscript"/>
                <w:lang w:val="en-AU"/>
              </w:rPr>
            </w:pPr>
            <w:r>
              <w:rPr>
                <w:lang w:val="en-AU"/>
              </w:rPr>
              <w:t>4.14 x 10</w:t>
            </w:r>
            <w:r>
              <w:rPr>
                <w:vertAlign w:val="superscript"/>
                <w:lang w:val="en-AU"/>
              </w:rPr>
              <w:t>-5</w:t>
            </w:r>
          </w:p>
        </w:tc>
        <w:tc>
          <w:tcPr>
            <w:tcW w:w="1803" w:type="dxa"/>
            <w:tcBorders>
              <w:top w:val="nil"/>
              <w:left w:val="nil"/>
              <w:bottom w:val="single" w:sz="4" w:space="0" w:color="auto"/>
              <w:right w:val="nil"/>
            </w:tcBorders>
          </w:tcPr>
          <w:p w14:paraId="15B0F486" w14:textId="77777777" w:rsidR="0099258D" w:rsidRPr="00BD5970" w:rsidRDefault="0099258D" w:rsidP="003156FB">
            <w:pPr>
              <w:spacing w:line="480" w:lineRule="auto"/>
              <w:rPr>
                <w:i/>
                <w:iCs/>
                <w:lang w:val="en-AU"/>
              </w:rPr>
            </w:pPr>
          </w:p>
        </w:tc>
        <w:tc>
          <w:tcPr>
            <w:tcW w:w="1803" w:type="dxa"/>
            <w:tcBorders>
              <w:top w:val="nil"/>
              <w:left w:val="nil"/>
              <w:bottom w:val="single" w:sz="4" w:space="0" w:color="auto"/>
              <w:right w:val="single" w:sz="4" w:space="0" w:color="auto"/>
            </w:tcBorders>
          </w:tcPr>
          <w:p w14:paraId="40A17C31" w14:textId="77777777" w:rsidR="0099258D" w:rsidRPr="00BD5970" w:rsidRDefault="0099258D" w:rsidP="003156FB">
            <w:pPr>
              <w:spacing w:line="480" w:lineRule="auto"/>
              <w:rPr>
                <w:i/>
                <w:iCs/>
                <w:lang w:val="en-AU"/>
              </w:rPr>
            </w:pPr>
          </w:p>
        </w:tc>
      </w:tr>
      <w:bookmarkEnd w:id="1"/>
      <w:tr w:rsidR="0099258D" w14:paraId="20EF5C20" w14:textId="77777777" w:rsidTr="00625B2F">
        <w:tc>
          <w:tcPr>
            <w:tcW w:w="1803" w:type="dxa"/>
            <w:tcBorders>
              <w:top w:val="single" w:sz="4" w:space="0" w:color="auto"/>
              <w:left w:val="single" w:sz="4" w:space="0" w:color="auto"/>
              <w:bottom w:val="nil"/>
              <w:right w:val="nil"/>
            </w:tcBorders>
          </w:tcPr>
          <w:p w14:paraId="6A2084E1" w14:textId="77777777" w:rsidR="0099258D" w:rsidRPr="00CF5270" w:rsidRDefault="0099258D" w:rsidP="003156FB">
            <w:pPr>
              <w:spacing w:line="480" w:lineRule="auto"/>
              <w:ind w:left="25"/>
              <w:rPr>
                <w:i/>
                <w:iCs/>
                <w:lang w:val="en-AU"/>
              </w:rPr>
            </w:pPr>
            <w:r>
              <w:rPr>
                <w:b/>
                <w:bCs/>
                <w:lang w:val="en-AU"/>
              </w:rPr>
              <w:t>G1</w:t>
            </w:r>
          </w:p>
        </w:tc>
        <w:tc>
          <w:tcPr>
            <w:tcW w:w="1803" w:type="dxa"/>
            <w:tcBorders>
              <w:top w:val="single" w:sz="4" w:space="0" w:color="auto"/>
              <w:left w:val="nil"/>
              <w:bottom w:val="nil"/>
              <w:right w:val="nil"/>
            </w:tcBorders>
          </w:tcPr>
          <w:p w14:paraId="7C96A3C5" w14:textId="77777777" w:rsidR="0099258D" w:rsidRDefault="0099258D" w:rsidP="003156FB">
            <w:pPr>
              <w:spacing w:line="480" w:lineRule="auto"/>
              <w:rPr>
                <w:lang w:val="en-AU"/>
              </w:rPr>
            </w:pPr>
          </w:p>
        </w:tc>
        <w:tc>
          <w:tcPr>
            <w:tcW w:w="1803" w:type="dxa"/>
            <w:gridSpan w:val="2"/>
            <w:tcBorders>
              <w:top w:val="single" w:sz="4" w:space="0" w:color="auto"/>
              <w:left w:val="nil"/>
              <w:bottom w:val="nil"/>
              <w:right w:val="nil"/>
            </w:tcBorders>
          </w:tcPr>
          <w:p w14:paraId="3A15BC52" w14:textId="77777777" w:rsidR="0099258D" w:rsidRDefault="0099258D" w:rsidP="003156FB">
            <w:pPr>
              <w:spacing w:line="480" w:lineRule="auto"/>
              <w:rPr>
                <w:lang w:val="en-AU"/>
              </w:rPr>
            </w:pPr>
          </w:p>
        </w:tc>
        <w:tc>
          <w:tcPr>
            <w:tcW w:w="1803" w:type="dxa"/>
            <w:tcBorders>
              <w:top w:val="single" w:sz="4" w:space="0" w:color="auto"/>
              <w:left w:val="nil"/>
              <w:bottom w:val="nil"/>
              <w:right w:val="nil"/>
            </w:tcBorders>
          </w:tcPr>
          <w:p w14:paraId="6EE66416" w14:textId="77777777" w:rsidR="0099258D" w:rsidRDefault="0099258D" w:rsidP="003156FB">
            <w:pPr>
              <w:spacing w:line="480" w:lineRule="auto"/>
              <w:rPr>
                <w:lang w:val="en-AU"/>
              </w:rPr>
            </w:pPr>
          </w:p>
        </w:tc>
        <w:tc>
          <w:tcPr>
            <w:tcW w:w="1803" w:type="dxa"/>
            <w:tcBorders>
              <w:top w:val="single" w:sz="4" w:space="0" w:color="auto"/>
              <w:left w:val="nil"/>
              <w:bottom w:val="nil"/>
              <w:right w:val="single" w:sz="4" w:space="0" w:color="auto"/>
            </w:tcBorders>
          </w:tcPr>
          <w:p w14:paraId="179A9914" w14:textId="77777777" w:rsidR="0099258D" w:rsidRDefault="0099258D" w:rsidP="003156FB">
            <w:pPr>
              <w:spacing w:line="480" w:lineRule="auto"/>
              <w:rPr>
                <w:lang w:val="en-AU"/>
              </w:rPr>
            </w:pPr>
          </w:p>
        </w:tc>
      </w:tr>
      <w:tr w:rsidR="0099258D" w14:paraId="414073C2" w14:textId="77777777" w:rsidTr="00625B2F">
        <w:tc>
          <w:tcPr>
            <w:tcW w:w="1803" w:type="dxa"/>
            <w:tcBorders>
              <w:top w:val="nil"/>
              <w:left w:val="single" w:sz="4" w:space="0" w:color="auto"/>
              <w:bottom w:val="nil"/>
              <w:right w:val="nil"/>
            </w:tcBorders>
          </w:tcPr>
          <w:p w14:paraId="19ADF285" w14:textId="77777777" w:rsidR="0099258D" w:rsidRPr="00CF5270" w:rsidRDefault="0099258D" w:rsidP="003156FB">
            <w:pPr>
              <w:spacing w:line="480" w:lineRule="auto"/>
              <w:ind w:left="167"/>
              <w:rPr>
                <w:i/>
                <w:iCs/>
                <w:lang w:val="en-AU"/>
              </w:rPr>
            </w:pPr>
            <w:r>
              <w:rPr>
                <w:lang w:val="en-AU"/>
              </w:rPr>
              <w:t>Treatment</w:t>
            </w:r>
          </w:p>
        </w:tc>
        <w:tc>
          <w:tcPr>
            <w:tcW w:w="1803" w:type="dxa"/>
            <w:tcBorders>
              <w:top w:val="nil"/>
              <w:left w:val="nil"/>
              <w:bottom w:val="nil"/>
              <w:right w:val="nil"/>
            </w:tcBorders>
          </w:tcPr>
          <w:p w14:paraId="413DA950" w14:textId="77777777" w:rsidR="0099258D" w:rsidRDefault="0099258D" w:rsidP="003156FB">
            <w:pPr>
              <w:spacing w:line="480" w:lineRule="auto"/>
              <w:rPr>
                <w:lang w:val="en-AU"/>
              </w:rPr>
            </w:pPr>
            <w:r>
              <w:rPr>
                <w:lang w:val="en-AU"/>
              </w:rPr>
              <w:t>1, 12.32</w:t>
            </w:r>
          </w:p>
        </w:tc>
        <w:tc>
          <w:tcPr>
            <w:tcW w:w="1803" w:type="dxa"/>
            <w:gridSpan w:val="2"/>
            <w:tcBorders>
              <w:top w:val="nil"/>
              <w:left w:val="nil"/>
              <w:bottom w:val="nil"/>
              <w:right w:val="nil"/>
            </w:tcBorders>
          </w:tcPr>
          <w:p w14:paraId="75954976" w14:textId="77777777" w:rsidR="0099258D" w:rsidRPr="00107DAF" w:rsidRDefault="0099258D" w:rsidP="003156FB">
            <w:pPr>
              <w:spacing w:line="480" w:lineRule="auto"/>
              <w:rPr>
                <w:vertAlign w:val="superscript"/>
                <w:lang w:val="en-AU"/>
              </w:rPr>
            </w:pPr>
            <w:r>
              <w:rPr>
                <w:lang w:val="en-AU"/>
              </w:rPr>
              <w:t>1.83 x 10</w:t>
            </w:r>
            <w:r>
              <w:rPr>
                <w:vertAlign w:val="superscript"/>
                <w:lang w:val="en-AU"/>
              </w:rPr>
              <w:t>-6</w:t>
            </w:r>
          </w:p>
        </w:tc>
        <w:tc>
          <w:tcPr>
            <w:tcW w:w="1803" w:type="dxa"/>
            <w:tcBorders>
              <w:top w:val="nil"/>
              <w:left w:val="nil"/>
              <w:bottom w:val="nil"/>
              <w:right w:val="nil"/>
            </w:tcBorders>
          </w:tcPr>
          <w:p w14:paraId="7B30272E" w14:textId="77777777" w:rsidR="0099258D" w:rsidRDefault="0099258D" w:rsidP="003156FB">
            <w:pPr>
              <w:spacing w:line="480" w:lineRule="auto"/>
              <w:rPr>
                <w:lang w:val="en-AU"/>
              </w:rPr>
            </w:pPr>
            <w:r>
              <w:rPr>
                <w:lang w:val="en-AU"/>
              </w:rPr>
              <w:t>0.07</w:t>
            </w:r>
          </w:p>
        </w:tc>
        <w:tc>
          <w:tcPr>
            <w:tcW w:w="1803" w:type="dxa"/>
            <w:tcBorders>
              <w:top w:val="nil"/>
              <w:left w:val="nil"/>
              <w:bottom w:val="nil"/>
              <w:right w:val="single" w:sz="4" w:space="0" w:color="auto"/>
            </w:tcBorders>
          </w:tcPr>
          <w:p w14:paraId="015BFE89" w14:textId="77777777" w:rsidR="0099258D" w:rsidRDefault="0099258D" w:rsidP="003156FB">
            <w:pPr>
              <w:spacing w:line="480" w:lineRule="auto"/>
              <w:rPr>
                <w:lang w:val="en-AU"/>
              </w:rPr>
            </w:pPr>
            <w:r>
              <w:rPr>
                <w:lang w:val="en-AU"/>
              </w:rPr>
              <w:t>0.80</w:t>
            </w:r>
          </w:p>
        </w:tc>
      </w:tr>
      <w:tr w:rsidR="0099258D" w14:paraId="3967730D" w14:textId="77777777" w:rsidTr="00625B2F">
        <w:tc>
          <w:tcPr>
            <w:tcW w:w="1803" w:type="dxa"/>
            <w:tcBorders>
              <w:top w:val="nil"/>
              <w:left w:val="single" w:sz="4" w:space="0" w:color="auto"/>
              <w:bottom w:val="nil"/>
              <w:right w:val="nil"/>
            </w:tcBorders>
          </w:tcPr>
          <w:p w14:paraId="60A5B6D6" w14:textId="77777777" w:rsidR="0099258D" w:rsidRPr="00CF5270" w:rsidRDefault="0099258D" w:rsidP="003156FB">
            <w:pPr>
              <w:spacing w:line="480" w:lineRule="auto"/>
              <w:ind w:left="167"/>
              <w:rPr>
                <w:i/>
                <w:iCs/>
                <w:lang w:val="en-AU"/>
              </w:rPr>
            </w:pPr>
            <w:r>
              <w:rPr>
                <w:lang w:val="en-AU"/>
              </w:rPr>
              <w:t>Maternal Size</w:t>
            </w:r>
          </w:p>
        </w:tc>
        <w:tc>
          <w:tcPr>
            <w:tcW w:w="1803" w:type="dxa"/>
            <w:tcBorders>
              <w:top w:val="nil"/>
              <w:left w:val="nil"/>
              <w:bottom w:val="nil"/>
              <w:right w:val="nil"/>
            </w:tcBorders>
          </w:tcPr>
          <w:p w14:paraId="5064217C" w14:textId="77777777" w:rsidR="0099258D" w:rsidRDefault="0099258D" w:rsidP="003156FB">
            <w:pPr>
              <w:spacing w:line="480" w:lineRule="auto"/>
              <w:rPr>
                <w:lang w:val="en-AU"/>
              </w:rPr>
            </w:pPr>
            <w:r>
              <w:rPr>
                <w:lang w:val="en-AU"/>
              </w:rPr>
              <w:t>1, 184.00</w:t>
            </w:r>
          </w:p>
        </w:tc>
        <w:tc>
          <w:tcPr>
            <w:tcW w:w="1803" w:type="dxa"/>
            <w:gridSpan w:val="2"/>
            <w:tcBorders>
              <w:top w:val="nil"/>
              <w:left w:val="nil"/>
              <w:bottom w:val="nil"/>
              <w:right w:val="nil"/>
            </w:tcBorders>
          </w:tcPr>
          <w:p w14:paraId="2C65618C" w14:textId="77777777" w:rsidR="0099258D" w:rsidRPr="00107DAF" w:rsidRDefault="0099258D" w:rsidP="003156FB">
            <w:pPr>
              <w:spacing w:line="480" w:lineRule="auto"/>
              <w:rPr>
                <w:vertAlign w:val="superscript"/>
                <w:lang w:val="en-AU"/>
              </w:rPr>
            </w:pPr>
            <w:r>
              <w:rPr>
                <w:lang w:val="en-AU"/>
              </w:rPr>
              <w:t>2.24 x 10</w:t>
            </w:r>
            <w:r>
              <w:rPr>
                <w:vertAlign w:val="superscript"/>
                <w:lang w:val="en-AU"/>
              </w:rPr>
              <w:t>-5</w:t>
            </w:r>
          </w:p>
        </w:tc>
        <w:tc>
          <w:tcPr>
            <w:tcW w:w="1803" w:type="dxa"/>
            <w:tcBorders>
              <w:top w:val="nil"/>
              <w:left w:val="nil"/>
              <w:bottom w:val="nil"/>
              <w:right w:val="nil"/>
            </w:tcBorders>
          </w:tcPr>
          <w:p w14:paraId="485C06FC" w14:textId="77777777" w:rsidR="0099258D" w:rsidRDefault="0099258D" w:rsidP="003156FB">
            <w:pPr>
              <w:spacing w:line="480" w:lineRule="auto"/>
              <w:rPr>
                <w:lang w:val="en-AU"/>
              </w:rPr>
            </w:pPr>
            <w:r>
              <w:rPr>
                <w:lang w:val="en-AU"/>
              </w:rPr>
              <w:t>0.84</w:t>
            </w:r>
          </w:p>
        </w:tc>
        <w:tc>
          <w:tcPr>
            <w:tcW w:w="1803" w:type="dxa"/>
            <w:tcBorders>
              <w:top w:val="nil"/>
              <w:left w:val="nil"/>
              <w:bottom w:val="nil"/>
              <w:right w:val="single" w:sz="4" w:space="0" w:color="auto"/>
            </w:tcBorders>
          </w:tcPr>
          <w:p w14:paraId="0D84C432" w14:textId="77777777" w:rsidR="0099258D" w:rsidRDefault="0099258D" w:rsidP="003156FB">
            <w:pPr>
              <w:spacing w:line="480" w:lineRule="auto"/>
              <w:rPr>
                <w:lang w:val="en-AU"/>
              </w:rPr>
            </w:pPr>
            <w:r>
              <w:rPr>
                <w:lang w:val="en-AU"/>
              </w:rPr>
              <w:t>0.36</w:t>
            </w:r>
          </w:p>
        </w:tc>
      </w:tr>
      <w:tr w:rsidR="0099258D" w14:paraId="57379C69" w14:textId="77777777" w:rsidTr="00625B2F">
        <w:tc>
          <w:tcPr>
            <w:tcW w:w="1803" w:type="dxa"/>
            <w:tcBorders>
              <w:top w:val="nil"/>
              <w:left w:val="single" w:sz="4" w:space="0" w:color="auto"/>
              <w:bottom w:val="nil"/>
              <w:right w:val="nil"/>
            </w:tcBorders>
          </w:tcPr>
          <w:p w14:paraId="50B59F1A" w14:textId="77777777" w:rsidR="0099258D" w:rsidRPr="00CF5270" w:rsidRDefault="0099258D" w:rsidP="003156FB">
            <w:pPr>
              <w:spacing w:line="480" w:lineRule="auto"/>
              <w:ind w:left="167"/>
              <w:rPr>
                <w:i/>
                <w:iCs/>
                <w:lang w:val="en-AU"/>
              </w:rPr>
            </w:pPr>
            <w:r>
              <w:rPr>
                <w:lang w:val="en-AU"/>
              </w:rPr>
              <w:t>Treat x Size</w:t>
            </w:r>
          </w:p>
        </w:tc>
        <w:tc>
          <w:tcPr>
            <w:tcW w:w="1803" w:type="dxa"/>
            <w:tcBorders>
              <w:top w:val="nil"/>
              <w:left w:val="nil"/>
              <w:bottom w:val="nil"/>
              <w:right w:val="nil"/>
            </w:tcBorders>
          </w:tcPr>
          <w:p w14:paraId="62A57911" w14:textId="77777777" w:rsidR="0099258D" w:rsidRDefault="0099258D" w:rsidP="003156FB">
            <w:pPr>
              <w:spacing w:line="480" w:lineRule="auto"/>
              <w:rPr>
                <w:lang w:val="en-AU"/>
              </w:rPr>
            </w:pPr>
            <w:r>
              <w:rPr>
                <w:lang w:val="en-AU"/>
              </w:rPr>
              <w:t>1, 184.00</w:t>
            </w:r>
          </w:p>
        </w:tc>
        <w:tc>
          <w:tcPr>
            <w:tcW w:w="1803" w:type="dxa"/>
            <w:gridSpan w:val="2"/>
            <w:tcBorders>
              <w:top w:val="nil"/>
              <w:left w:val="nil"/>
              <w:bottom w:val="nil"/>
              <w:right w:val="nil"/>
            </w:tcBorders>
          </w:tcPr>
          <w:p w14:paraId="01226C1A" w14:textId="77777777" w:rsidR="0099258D" w:rsidRPr="00D82E3C" w:rsidRDefault="0099258D" w:rsidP="003156FB">
            <w:pPr>
              <w:spacing w:line="480" w:lineRule="auto"/>
              <w:rPr>
                <w:vertAlign w:val="superscript"/>
                <w:lang w:val="en-AU"/>
              </w:rPr>
            </w:pPr>
            <w:r>
              <w:rPr>
                <w:lang w:val="en-AU"/>
              </w:rPr>
              <w:t>1.39 x 10</w:t>
            </w:r>
            <w:r>
              <w:rPr>
                <w:vertAlign w:val="superscript"/>
                <w:lang w:val="en-AU"/>
              </w:rPr>
              <w:t>-5</w:t>
            </w:r>
          </w:p>
        </w:tc>
        <w:tc>
          <w:tcPr>
            <w:tcW w:w="1803" w:type="dxa"/>
            <w:tcBorders>
              <w:top w:val="nil"/>
              <w:left w:val="nil"/>
              <w:bottom w:val="nil"/>
              <w:right w:val="nil"/>
            </w:tcBorders>
          </w:tcPr>
          <w:p w14:paraId="2099DCA4" w14:textId="77777777" w:rsidR="0099258D" w:rsidRDefault="0099258D" w:rsidP="003156FB">
            <w:pPr>
              <w:spacing w:line="480" w:lineRule="auto"/>
              <w:rPr>
                <w:lang w:val="en-AU"/>
              </w:rPr>
            </w:pPr>
            <w:r>
              <w:rPr>
                <w:lang w:val="en-AU"/>
              </w:rPr>
              <w:t>0.52</w:t>
            </w:r>
          </w:p>
        </w:tc>
        <w:tc>
          <w:tcPr>
            <w:tcW w:w="1803" w:type="dxa"/>
            <w:tcBorders>
              <w:top w:val="nil"/>
              <w:left w:val="nil"/>
              <w:bottom w:val="nil"/>
              <w:right w:val="single" w:sz="4" w:space="0" w:color="auto"/>
            </w:tcBorders>
          </w:tcPr>
          <w:p w14:paraId="49B24616" w14:textId="77777777" w:rsidR="0099258D" w:rsidRDefault="0099258D" w:rsidP="003156FB">
            <w:pPr>
              <w:spacing w:line="480" w:lineRule="auto"/>
              <w:rPr>
                <w:lang w:val="en-AU"/>
              </w:rPr>
            </w:pPr>
            <w:r>
              <w:rPr>
                <w:lang w:val="en-AU"/>
              </w:rPr>
              <w:t>0.47</w:t>
            </w:r>
          </w:p>
        </w:tc>
      </w:tr>
      <w:tr w:rsidR="0099258D" w14:paraId="4A9B5847" w14:textId="77777777" w:rsidTr="00625B2F">
        <w:tc>
          <w:tcPr>
            <w:tcW w:w="1803" w:type="dxa"/>
            <w:tcBorders>
              <w:top w:val="nil"/>
              <w:left w:val="single" w:sz="4" w:space="0" w:color="auto"/>
              <w:bottom w:val="nil"/>
              <w:right w:val="nil"/>
            </w:tcBorders>
          </w:tcPr>
          <w:p w14:paraId="0B784536" w14:textId="77777777" w:rsidR="0099258D" w:rsidRPr="00CF5270" w:rsidRDefault="0099258D" w:rsidP="003156FB">
            <w:pPr>
              <w:spacing w:line="480" w:lineRule="auto"/>
              <w:ind w:left="167"/>
              <w:rPr>
                <w:i/>
                <w:iCs/>
                <w:lang w:val="en-AU"/>
              </w:rPr>
            </w:pPr>
            <w:r>
              <w:rPr>
                <w:lang w:val="en-AU"/>
              </w:rPr>
              <w:t>Block</w:t>
            </w:r>
          </w:p>
        </w:tc>
        <w:tc>
          <w:tcPr>
            <w:tcW w:w="1803" w:type="dxa"/>
            <w:tcBorders>
              <w:top w:val="nil"/>
              <w:left w:val="nil"/>
              <w:bottom w:val="nil"/>
              <w:right w:val="nil"/>
            </w:tcBorders>
          </w:tcPr>
          <w:p w14:paraId="2003CCA9" w14:textId="77777777" w:rsidR="0099258D" w:rsidRDefault="0099258D" w:rsidP="003156FB">
            <w:pPr>
              <w:spacing w:line="480" w:lineRule="auto"/>
              <w:rPr>
                <w:lang w:val="en-AU"/>
              </w:rPr>
            </w:pPr>
            <w:r>
              <w:rPr>
                <w:lang w:val="en-AU"/>
              </w:rPr>
              <w:t>4, 13.11</w:t>
            </w:r>
          </w:p>
        </w:tc>
        <w:tc>
          <w:tcPr>
            <w:tcW w:w="1803" w:type="dxa"/>
            <w:gridSpan w:val="2"/>
            <w:tcBorders>
              <w:top w:val="nil"/>
              <w:left w:val="nil"/>
              <w:bottom w:val="nil"/>
              <w:right w:val="nil"/>
            </w:tcBorders>
          </w:tcPr>
          <w:p w14:paraId="4CCF3108" w14:textId="77777777" w:rsidR="0099258D" w:rsidRPr="00107DAF" w:rsidRDefault="0099258D" w:rsidP="003156FB">
            <w:pPr>
              <w:spacing w:line="480" w:lineRule="auto"/>
              <w:rPr>
                <w:vertAlign w:val="superscript"/>
                <w:lang w:val="en-AU"/>
              </w:rPr>
            </w:pPr>
            <w:r>
              <w:rPr>
                <w:lang w:val="en-AU"/>
              </w:rPr>
              <w:t>8.57 x 10</w:t>
            </w:r>
            <w:r>
              <w:rPr>
                <w:vertAlign w:val="superscript"/>
                <w:lang w:val="en-AU"/>
              </w:rPr>
              <w:t>-6</w:t>
            </w:r>
          </w:p>
        </w:tc>
        <w:tc>
          <w:tcPr>
            <w:tcW w:w="1803" w:type="dxa"/>
            <w:tcBorders>
              <w:top w:val="nil"/>
              <w:left w:val="nil"/>
              <w:bottom w:val="nil"/>
              <w:right w:val="nil"/>
            </w:tcBorders>
          </w:tcPr>
          <w:p w14:paraId="4398DE3E" w14:textId="77777777" w:rsidR="0099258D" w:rsidRDefault="0099258D" w:rsidP="003156FB">
            <w:pPr>
              <w:spacing w:line="480" w:lineRule="auto"/>
              <w:rPr>
                <w:lang w:val="en-AU"/>
              </w:rPr>
            </w:pPr>
            <w:r>
              <w:rPr>
                <w:lang w:val="en-AU"/>
              </w:rPr>
              <w:t>0.32</w:t>
            </w:r>
          </w:p>
        </w:tc>
        <w:tc>
          <w:tcPr>
            <w:tcW w:w="1803" w:type="dxa"/>
            <w:tcBorders>
              <w:top w:val="nil"/>
              <w:left w:val="nil"/>
              <w:bottom w:val="nil"/>
              <w:right w:val="single" w:sz="4" w:space="0" w:color="auto"/>
            </w:tcBorders>
          </w:tcPr>
          <w:p w14:paraId="5A92BE4C" w14:textId="77777777" w:rsidR="0099258D" w:rsidRDefault="0099258D" w:rsidP="003156FB">
            <w:pPr>
              <w:spacing w:line="480" w:lineRule="auto"/>
              <w:rPr>
                <w:lang w:val="en-AU"/>
              </w:rPr>
            </w:pPr>
            <w:r>
              <w:rPr>
                <w:lang w:val="en-AU"/>
              </w:rPr>
              <w:t>0.86</w:t>
            </w:r>
          </w:p>
        </w:tc>
      </w:tr>
      <w:tr w:rsidR="0099258D" w14:paraId="7311B96A" w14:textId="77777777" w:rsidTr="00625B2F">
        <w:tc>
          <w:tcPr>
            <w:tcW w:w="1803" w:type="dxa"/>
            <w:tcBorders>
              <w:top w:val="nil"/>
              <w:left w:val="single" w:sz="4" w:space="0" w:color="auto"/>
              <w:bottom w:val="single" w:sz="4" w:space="0" w:color="auto"/>
              <w:right w:val="nil"/>
            </w:tcBorders>
          </w:tcPr>
          <w:p w14:paraId="4496807F" w14:textId="77777777" w:rsidR="0099258D" w:rsidRPr="00CF5270" w:rsidRDefault="0099258D" w:rsidP="003156FB">
            <w:pPr>
              <w:spacing w:line="480" w:lineRule="auto"/>
              <w:ind w:left="167"/>
              <w:rPr>
                <w:i/>
                <w:iCs/>
                <w:lang w:val="en-AU"/>
              </w:rPr>
            </w:pPr>
            <w:proofErr w:type="gramStart"/>
            <w:r>
              <w:rPr>
                <w:i/>
                <w:iCs/>
                <w:lang w:val="en-AU"/>
              </w:rPr>
              <w:t>Culture(</w:t>
            </w:r>
            <w:proofErr w:type="gramEnd"/>
            <w:r>
              <w:rPr>
                <w:i/>
                <w:iCs/>
                <w:lang w:val="en-AU"/>
              </w:rPr>
              <w:t>Treat)</w:t>
            </w:r>
          </w:p>
        </w:tc>
        <w:tc>
          <w:tcPr>
            <w:tcW w:w="1803" w:type="dxa"/>
            <w:tcBorders>
              <w:top w:val="nil"/>
              <w:left w:val="nil"/>
              <w:bottom w:val="single" w:sz="4" w:space="0" w:color="auto"/>
              <w:right w:val="nil"/>
            </w:tcBorders>
          </w:tcPr>
          <w:p w14:paraId="5CCC66C5" w14:textId="77777777" w:rsidR="0099258D" w:rsidRDefault="0099258D" w:rsidP="003156FB">
            <w:pPr>
              <w:spacing w:line="480" w:lineRule="auto"/>
              <w:rPr>
                <w:lang w:val="en-AU"/>
              </w:rPr>
            </w:pPr>
          </w:p>
        </w:tc>
        <w:tc>
          <w:tcPr>
            <w:tcW w:w="1803" w:type="dxa"/>
            <w:gridSpan w:val="2"/>
            <w:tcBorders>
              <w:top w:val="nil"/>
              <w:left w:val="nil"/>
              <w:bottom w:val="single" w:sz="4" w:space="0" w:color="auto"/>
              <w:right w:val="nil"/>
            </w:tcBorders>
          </w:tcPr>
          <w:p w14:paraId="288F7D38" w14:textId="77777777" w:rsidR="0099258D" w:rsidRPr="00107DAF" w:rsidRDefault="0099258D" w:rsidP="003156FB">
            <w:pPr>
              <w:spacing w:line="480" w:lineRule="auto"/>
              <w:rPr>
                <w:vertAlign w:val="superscript"/>
                <w:lang w:val="en-AU"/>
              </w:rPr>
            </w:pPr>
            <w:r>
              <w:rPr>
                <w:lang w:val="en-AU"/>
              </w:rPr>
              <w:t>2.48 x 10</w:t>
            </w:r>
            <w:r>
              <w:rPr>
                <w:vertAlign w:val="superscript"/>
                <w:lang w:val="en-AU"/>
              </w:rPr>
              <w:t>-5</w:t>
            </w:r>
          </w:p>
        </w:tc>
        <w:tc>
          <w:tcPr>
            <w:tcW w:w="1803" w:type="dxa"/>
            <w:tcBorders>
              <w:top w:val="nil"/>
              <w:left w:val="nil"/>
              <w:bottom w:val="single" w:sz="4" w:space="0" w:color="auto"/>
              <w:right w:val="nil"/>
            </w:tcBorders>
          </w:tcPr>
          <w:p w14:paraId="23C3852B" w14:textId="77777777" w:rsidR="0099258D" w:rsidRPr="00DD1BF9" w:rsidRDefault="0099258D" w:rsidP="003156FB">
            <w:pPr>
              <w:spacing w:line="480" w:lineRule="auto"/>
              <w:rPr>
                <w:i/>
                <w:iCs/>
                <w:lang w:val="en-AU"/>
              </w:rPr>
            </w:pPr>
          </w:p>
        </w:tc>
        <w:tc>
          <w:tcPr>
            <w:tcW w:w="1803" w:type="dxa"/>
            <w:tcBorders>
              <w:top w:val="nil"/>
              <w:left w:val="nil"/>
              <w:bottom w:val="single" w:sz="4" w:space="0" w:color="auto"/>
              <w:right w:val="single" w:sz="4" w:space="0" w:color="auto"/>
            </w:tcBorders>
          </w:tcPr>
          <w:p w14:paraId="1ED88276" w14:textId="77777777" w:rsidR="0099258D" w:rsidRPr="00DD1BF9" w:rsidRDefault="0099258D" w:rsidP="003156FB">
            <w:pPr>
              <w:spacing w:line="480" w:lineRule="auto"/>
              <w:rPr>
                <w:i/>
                <w:iCs/>
                <w:lang w:val="en-AU"/>
              </w:rPr>
            </w:pPr>
          </w:p>
        </w:tc>
      </w:tr>
      <w:tr w:rsidR="0099258D" w14:paraId="29FFB782" w14:textId="77777777" w:rsidTr="00625B2F">
        <w:tc>
          <w:tcPr>
            <w:tcW w:w="1803" w:type="dxa"/>
            <w:tcBorders>
              <w:top w:val="single" w:sz="4" w:space="0" w:color="auto"/>
              <w:left w:val="single" w:sz="4" w:space="0" w:color="auto"/>
              <w:bottom w:val="nil"/>
              <w:right w:val="nil"/>
            </w:tcBorders>
          </w:tcPr>
          <w:p w14:paraId="0A02FB77" w14:textId="77777777" w:rsidR="0099258D" w:rsidRPr="00CF5270" w:rsidRDefault="0099258D" w:rsidP="003156FB">
            <w:pPr>
              <w:spacing w:line="480" w:lineRule="auto"/>
              <w:ind w:left="25"/>
              <w:rPr>
                <w:i/>
                <w:iCs/>
                <w:lang w:val="en-AU"/>
              </w:rPr>
            </w:pPr>
            <w:r>
              <w:rPr>
                <w:b/>
                <w:bCs/>
                <w:lang w:val="en-AU"/>
              </w:rPr>
              <w:t>G2</w:t>
            </w:r>
          </w:p>
        </w:tc>
        <w:tc>
          <w:tcPr>
            <w:tcW w:w="1803" w:type="dxa"/>
            <w:tcBorders>
              <w:top w:val="single" w:sz="4" w:space="0" w:color="auto"/>
              <w:left w:val="nil"/>
              <w:bottom w:val="nil"/>
              <w:right w:val="nil"/>
            </w:tcBorders>
          </w:tcPr>
          <w:p w14:paraId="2F75C3B2" w14:textId="77777777" w:rsidR="0099258D" w:rsidRDefault="0099258D" w:rsidP="003156FB">
            <w:pPr>
              <w:spacing w:line="480" w:lineRule="auto"/>
              <w:rPr>
                <w:lang w:val="en-AU"/>
              </w:rPr>
            </w:pPr>
          </w:p>
        </w:tc>
        <w:tc>
          <w:tcPr>
            <w:tcW w:w="1803" w:type="dxa"/>
            <w:gridSpan w:val="2"/>
            <w:tcBorders>
              <w:top w:val="single" w:sz="4" w:space="0" w:color="auto"/>
              <w:left w:val="nil"/>
              <w:bottom w:val="nil"/>
              <w:right w:val="nil"/>
            </w:tcBorders>
          </w:tcPr>
          <w:p w14:paraId="53E157BC" w14:textId="77777777" w:rsidR="0099258D" w:rsidRDefault="0099258D" w:rsidP="003156FB">
            <w:pPr>
              <w:spacing w:line="480" w:lineRule="auto"/>
              <w:rPr>
                <w:lang w:val="en-AU"/>
              </w:rPr>
            </w:pPr>
          </w:p>
        </w:tc>
        <w:tc>
          <w:tcPr>
            <w:tcW w:w="1803" w:type="dxa"/>
            <w:tcBorders>
              <w:top w:val="single" w:sz="4" w:space="0" w:color="auto"/>
              <w:left w:val="nil"/>
              <w:bottom w:val="nil"/>
              <w:right w:val="nil"/>
            </w:tcBorders>
          </w:tcPr>
          <w:p w14:paraId="06EF997F" w14:textId="77777777" w:rsidR="0099258D" w:rsidRDefault="0099258D" w:rsidP="003156FB">
            <w:pPr>
              <w:spacing w:line="480" w:lineRule="auto"/>
              <w:rPr>
                <w:lang w:val="en-AU"/>
              </w:rPr>
            </w:pPr>
          </w:p>
        </w:tc>
        <w:tc>
          <w:tcPr>
            <w:tcW w:w="1803" w:type="dxa"/>
            <w:tcBorders>
              <w:top w:val="single" w:sz="4" w:space="0" w:color="auto"/>
              <w:left w:val="nil"/>
              <w:bottom w:val="nil"/>
              <w:right w:val="single" w:sz="4" w:space="0" w:color="auto"/>
            </w:tcBorders>
          </w:tcPr>
          <w:p w14:paraId="30E05A94" w14:textId="77777777" w:rsidR="0099258D" w:rsidRDefault="0099258D" w:rsidP="003156FB">
            <w:pPr>
              <w:spacing w:line="480" w:lineRule="auto"/>
              <w:rPr>
                <w:lang w:val="en-AU"/>
              </w:rPr>
            </w:pPr>
          </w:p>
        </w:tc>
      </w:tr>
      <w:tr w:rsidR="0099258D" w14:paraId="07DC1410" w14:textId="77777777" w:rsidTr="00625B2F">
        <w:tc>
          <w:tcPr>
            <w:tcW w:w="1803" w:type="dxa"/>
            <w:tcBorders>
              <w:top w:val="nil"/>
              <w:left w:val="single" w:sz="4" w:space="0" w:color="auto"/>
              <w:bottom w:val="nil"/>
              <w:right w:val="nil"/>
            </w:tcBorders>
          </w:tcPr>
          <w:p w14:paraId="522FC49A" w14:textId="77777777" w:rsidR="0099258D" w:rsidRPr="00CF5270" w:rsidRDefault="0099258D" w:rsidP="003156FB">
            <w:pPr>
              <w:spacing w:line="480" w:lineRule="auto"/>
              <w:ind w:left="167"/>
              <w:rPr>
                <w:i/>
                <w:iCs/>
                <w:lang w:val="en-AU"/>
              </w:rPr>
            </w:pPr>
            <w:r>
              <w:rPr>
                <w:lang w:val="en-AU"/>
              </w:rPr>
              <w:t>Treatment</w:t>
            </w:r>
          </w:p>
        </w:tc>
        <w:tc>
          <w:tcPr>
            <w:tcW w:w="1803" w:type="dxa"/>
            <w:tcBorders>
              <w:top w:val="nil"/>
              <w:left w:val="nil"/>
              <w:bottom w:val="nil"/>
              <w:right w:val="nil"/>
            </w:tcBorders>
          </w:tcPr>
          <w:p w14:paraId="0D9621A3" w14:textId="77777777" w:rsidR="0099258D" w:rsidRDefault="0099258D" w:rsidP="003156FB">
            <w:pPr>
              <w:spacing w:line="480" w:lineRule="auto"/>
              <w:rPr>
                <w:lang w:val="en-AU"/>
              </w:rPr>
            </w:pPr>
            <w:r>
              <w:rPr>
                <w:lang w:val="en-AU"/>
              </w:rPr>
              <w:t>1, 232.57</w:t>
            </w:r>
          </w:p>
        </w:tc>
        <w:tc>
          <w:tcPr>
            <w:tcW w:w="1803" w:type="dxa"/>
            <w:gridSpan w:val="2"/>
            <w:tcBorders>
              <w:top w:val="nil"/>
              <w:left w:val="nil"/>
              <w:bottom w:val="nil"/>
              <w:right w:val="nil"/>
            </w:tcBorders>
          </w:tcPr>
          <w:p w14:paraId="53952DF3" w14:textId="77777777" w:rsidR="0099258D" w:rsidRPr="00144941" w:rsidRDefault="0099258D" w:rsidP="003156FB">
            <w:pPr>
              <w:spacing w:line="480" w:lineRule="auto"/>
              <w:rPr>
                <w:vertAlign w:val="superscript"/>
                <w:lang w:val="en-AU"/>
              </w:rPr>
            </w:pPr>
            <w:r>
              <w:rPr>
                <w:lang w:val="en-AU"/>
              </w:rPr>
              <w:t>6.11 x 10</w:t>
            </w:r>
            <w:r>
              <w:rPr>
                <w:vertAlign w:val="superscript"/>
                <w:lang w:val="en-AU"/>
              </w:rPr>
              <w:t>-4</w:t>
            </w:r>
          </w:p>
        </w:tc>
        <w:tc>
          <w:tcPr>
            <w:tcW w:w="1803" w:type="dxa"/>
            <w:tcBorders>
              <w:top w:val="nil"/>
              <w:left w:val="nil"/>
              <w:bottom w:val="nil"/>
              <w:right w:val="nil"/>
            </w:tcBorders>
          </w:tcPr>
          <w:p w14:paraId="1D10A4E9" w14:textId="77777777" w:rsidR="0099258D" w:rsidRDefault="0099258D" w:rsidP="003156FB">
            <w:pPr>
              <w:spacing w:line="480" w:lineRule="auto"/>
              <w:rPr>
                <w:lang w:val="en-AU"/>
              </w:rPr>
            </w:pPr>
            <w:r>
              <w:rPr>
                <w:lang w:val="en-AU"/>
              </w:rPr>
              <w:t>17.69</w:t>
            </w:r>
          </w:p>
        </w:tc>
        <w:tc>
          <w:tcPr>
            <w:tcW w:w="1803" w:type="dxa"/>
            <w:tcBorders>
              <w:top w:val="nil"/>
              <w:left w:val="nil"/>
              <w:bottom w:val="nil"/>
              <w:right w:val="single" w:sz="4" w:space="0" w:color="auto"/>
            </w:tcBorders>
          </w:tcPr>
          <w:p w14:paraId="22934C1F" w14:textId="77777777" w:rsidR="0099258D" w:rsidRDefault="0099258D" w:rsidP="003156FB">
            <w:pPr>
              <w:spacing w:line="480" w:lineRule="auto"/>
              <w:rPr>
                <w:lang w:val="en-AU"/>
              </w:rPr>
            </w:pPr>
            <w:r>
              <w:rPr>
                <w:b/>
                <w:bCs/>
                <w:lang w:val="en-AU"/>
              </w:rPr>
              <w:t>&lt;10</w:t>
            </w:r>
            <w:r>
              <w:rPr>
                <w:b/>
                <w:bCs/>
                <w:vertAlign w:val="superscript"/>
                <w:lang w:val="en-AU"/>
              </w:rPr>
              <w:t>-4</w:t>
            </w:r>
          </w:p>
        </w:tc>
      </w:tr>
      <w:tr w:rsidR="0099258D" w14:paraId="613A3F44" w14:textId="77777777" w:rsidTr="00625B2F">
        <w:tc>
          <w:tcPr>
            <w:tcW w:w="1803" w:type="dxa"/>
            <w:tcBorders>
              <w:top w:val="nil"/>
              <w:left w:val="single" w:sz="4" w:space="0" w:color="auto"/>
              <w:bottom w:val="nil"/>
              <w:right w:val="nil"/>
            </w:tcBorders>
          </w:tcPr>
          <w:p w14:paraId="20FA5247" w14:textId="77777777" w:rsidR="0099258D" w:rsidRPr="00CF5270" w:rsidRDefault="0099258D" w:rsidP="003156FB">
            <w:pPr>
              <w:spacing w:line="480" w:lineRule="auto"/>
              <w:ind w:left="167"/>
              <w:rPr>
                <w:i/>
                <w:iCs/>
                <w:lang w:val="en-AU"/>
              </w:rPr>
            </w:pPr>
            <w:r>
              <w:rPr>
                <w:lang w:val="en-AU"/>
              </w:rPr>
              <w:t>Maternal Size</w:t>
            </w:r>
          </w:p>
        </w:tc>
        <w:tc>
          <w:tcPr>
            <w:tcW w:w="1803" w:type="dxa"/>
            <w:tcBorders>
              <w:top w:val="nil"/>
              <w:left w:val="nil"/>
              <w:bottom w:val="nil"/>
              <w:right w:val="nil"/>
            </w:tcBorders>
          </w:tcPr>
          <w:p w14:paraId="3E332491" w14:textId="77777777" w:rsidR="0099258D" w:rsidRDefault="0099258D" w:rsidP="003156FB">
            <w:pPr>
              <w:spacing w:line="480" w:lineRule="auto"/>
              <w:rPr>
                <w:lang w:val="en-AU"/>
              </w:rPr>
            </w:pPr>
            <w:r>
              <w:rPr>
                <w:lang w:val="en-AU"/>
              </w:rPr>
              <w:t>1, 231.65</w:t>
            </w:r>
          </w:p>
        </w:tc>
        <w:tc>
          <w:tcPr>
            <w:tcW w:w="1803" w:type="dxa"/>
            <w:gridSpan w:val="2"/>
            <w:tcBorders>
              <w:top w:val="nil"/>
              <w:left w:val="nil"/>
              <w:bottom w:val="nil"/>
              <w:right w:val="nil"/>
            </w:tcBorders>
          </w:tcPr>
          <w:p w14:paraId="4B0EA00C" w14:textId="77777777" w:rsidR="0099258D" w:rsidRPr="00144941" w:rsidRDefault="0099258D" w:rsidP="003156FB">
            <w:pPr>
              <w:spacing w:line="480" w:lineRule="auto"/>
              <w:rPr>
                <w:vertAlign w:val="superscript"/>
                <w:lang w:val="en-AU"/>
              </w:rPr>
            </w:pPr>
            <w:r>
              <w:rPr>
                <w:lang w:val="en-AU"/>
              </w:rPr>
              <w:t>9.87 x 10</w:t>
            </w:r>
            <w:r>
              <w:rPr>
                <w:vertAlign w:val="superscript"/>
                <w:lang w:val="en-AU"/>
              </w:rPr>
              <w:t>-4</w:t>
            </w:r>
          </w:p>
        </w:tc>
        <w:tc>
          <w:tcPr>
            <w:tcW w:w="1803" w:type="dxa"/>
            <w:tcBorders>
              <w:top w:val="nil"/>
              <w:left w:val="nil"/>
              <w:bottom w:val="nil"/>
              <w:right w:val="nil"/>
            </w:tcBorders>
          </w:tcPr>
          <w:p w14:paraId="0B1ED03E" w14:textId="77777777" w:rsidR="0099258D" w:rsidRDefault="0099258D" w:rsidP="003156FB">
            <w:pPr>
              <w:spacing w:line="480" w:lineRule="auto"/>
              <w:rPr>
                <w:lang w:val="en-AU"/>
              </w:rPr>
            </w:pPr>
            <w:r>
              <w:rPr>
                <w:lang w:val="en-AU"/>
              </w:rPr>
              <w:t>2.85</w:t>
            </w:r>
          </w:p>
        </w:tc>
        <w:tc>
          <w:tcPr>
            <w:tcW w:w="1803" w:type="dxa"/>
            <w:tcBorders>
              <w:top w:val="nil"/>
              <w:left w:val="nil"/>
              <w:bottom w:val="nil"/>
              <w:right w:val="single" w:sz="4" w:space="0" w:color="auto"/>
            </w:tcBorders>
          </w:tcPr>
          <w:p w14:paraId="382792DF" w14:textId="77777777" w:rsidR="0099258D" w:rsidRDefault="0099258D" w:rsidP="003156FB">
            <w:pPr>
              <w:spacing w:line="480" w:lineRule="auto"/>
              <w:rPr>
                <w:lang w:val="en-AU"/>
              </w:rPr>
            </w:pPr>
            <w:r>
              <w:rPr>
                <w:lang w:val="en-AU"/>
              </w:rPr>
              <w:t>0.09</w:t>
            </w:r>
          </w:p>
        </w:tc>
      </w:tr>
      <w:tr w:rsidR="0099258D" w14:paraId="38FBBB69" w14:textId="77777777" w:rsidTr="00625B2F">
        <w:tc>
          <w:tcPr>
            <w:tcW w:w="1803" w:type="dxa"/>
            <w:tcBorders>
              <w:top w:val="nil"/>
              <w:left w:val="single" w:sz="4" w:space="0" w:color="auto"/>
              <w:bottom w:val="nil"/>
              <w:right w:val="nil"/>
            </w:tcBorders>
          </w:tcPr>
          <w:p w14:paraId="1299EDC5" w14:textId="77777777" w:rsidR="0099258D" w:rsidRPr="00CF5270" w:rsidRDefault="0099258D" w:rsidP="003156FB">
            <w:pPr>
              <w:spacing w:line="480" w:lineRule="auto"/>
              <w:ind w:left="167"/>
              <w:rPr>
                <w:i/>
                <w:iCs/>
                <w:lang w:val="en-AU"/>
              </w:rPr>
            </w:pPr>
            <w:r>
              <w:rPr>
                <w:lang w:val="en-AU"/>
              </w:rPr>
              <w:t>Treat x Size</w:t>
            </w:r>
          </w:p>
        </w:tc>
        <w:tc>
          <w:tcPr>
            <w:tcW w:w="1803" w:type="dxa"/>
            <w:tcBorders>
              <w:top w:val="nil"/>
              <w:left w:val="nil"/>
              <w:bottom w:val="nil"/>
              <w:right w:val="nil"/>
            </w:tcBorders>
          </w:tcPr>
          <w:p w14:paraId="36435EC8" w14:textId="77777777" w:rsidR="0099258D" w:rsidRDefault="0099258D" w:rsidP="003156FB">
            <w:pPr>
              <w:spacing w:line="480" w:lineRule="auto"/>
              <w:rPr>
                <w:lang w:val="en-AU"/>
              </w:rPr>
            </w:pPr>
            <w:r>
              <w:rPr>
                <w:lang w:val="en-AU"/>
              </w:rPr>
              <w:t>1, 233.32</w:t>
            </w:r>
          </w:p>
        </w:tc>
        <w:tc>
          <w:tcPr>
            <w:tcW w:w="1803" w:type="dxa"/>
            <w:gridSpan w:val="2"/>
            <w:tcBorders>
              <w:top w:val="nil"/>
              <w:left w:val="nil"/>
              <w:bottom w:val="nil"/>
              <w:right w:val="nil"/>
            </w:tcBorders>
          </w:tcPr>
          <w:p w14:paraId="5197EBAF" w14:textId="77777777" w:rsidR="0099258D" w:rsidRPr="00144941" w:rsidRDefault="0099258D" w:rsidP="003156FB">
            <w:pPr>
              <w:spacing w:line="480" w:lineRule="auto"/>
              <w:rPr>
                <w:vertAlign w:val="superscript"/>
                <w:lang w:val="en-AU"/>
              </w:rPr>
            </w:pPr>
            <w:r>
              <w:rPr>
                <w:lang w:val="en-AU"/>
              </w:rPr>
              <w:t>5.99 x 10</w:t>
            </w:r>
            <w:r>
              <w:rPr>
                <w:vertAlign w:val="superscript"/>
                <w:lang w:val="en-AU"/>
              </w:rPr>
              <w:t>-3</w:t>
            </w:r>
          </w:p>
        </w:tc>
        <w:tc>
          <w:tcPr>
            <w:tcW w:w="1803" w:type="dxa"/>
            <w:tcBorders>
              <w:top w:val="nil"/>
              <w:left w:val="nil"/>
              <w:bottom w:val="nil"/>
              <w:right w:val="nil"/>
            </w:tcBorders>
          </w:tcPr>
          <w:p w14:paraId="4C3967EC" w14:textId="77777777" w:rsidR="0099258D" w:rsidRDefault="0099258D" w:rsidP="003156FB">
            <w:pPr>
              <w:spacing w:line="480" w:lineRule="auto"/>
              <w:rPr>
                <w:lang w:val="en-AU"/>
              </w:rPr>
            </w:pPr>
            <w:r>
              <w:rPr>
                <w:lang w:val="en-AU"/>
              </w:rPr>
              <w:t>17.32</w:t>
            </w:r>
          </w:p>
        </w:tc>
        <w:tc>
          <w:tcPr>
            <w:tcW w:w="1803" w:type="dxa"/>
            <w:tcBorders>
              <w:top w:val="nil"/>
              <w:left w:val="nil"/>
              <w:bottom w:val="nil"/>
              <w:right w:val="single" w:sz="4" w:space="0" w:color="auto"/>
            </w:tcBorders>
          </w:tcPr>
          <w:p w14:paraId="5154B049" w14:textId="77777777" w:rsidR="0099258D" w:rsidRPr="00892221" w:rsidRDefault="0099258D" w:rsidP="003156FB">
            <w:pPr>
              <w:spacing w:line="480" w:lineRule="auto"/>
              <w:rPr>
                <w:b/>
                <w:bCs/>
                <w:vertAlign w:val="superscript"/>
                <w:lang w:val="en-AU"/>
              </w:rPr>
            </w:pPr>
            <w:r>
              <w:rPr>
                <w:b/>
                <w:bCs/>
                <w:lang w:val="en-AU"/>
              </w:rPr>
              <w:t>&lt;10</w:t>
            </w:r>
            <w:r>
              <w:rPr>
                <w:b/>
                <w:bCs/>
                <w:vertAlign w:val="superscript"/>
                <w:lang w:val="en-AU"/>
              </w:rPr>
              <w:t>-4</w:t>
            </w:r>
          </w:p>
        </w:tc>
      </w:tr>
      <w:tr w:rsidR="0099258D" w14:paraId="20C17D65" w14:textId="77777777" w:rsidTr="00625B2F">
        <w:tc>
          <w:tcPr>
            <w:tcW w:w="1803" w:type="dxa"/>
            <w:tcBorders>
              <w:top w:val="nil"/>
              <w:left w:val="single" w:sz="4" w:space="0" w:color="auto"/>
              <w:bottom w:val="nil"/>
              <w:right w:val="nil"/>
            </w:tcBorders>
          </w:tcPr>
          <w:p w14:paraId="2C516B49" w14:textId="77777777" w:rsidR="0099258D" w:rsidRPr="00CF5270" w:rsidRDefault="0099258D" w:rsidP="003156FB">
            <w:pPr>
              <w:spacing w:line="480" w:lineRule="auto"/>
              <w:ind w:left="167"/>
              <w:rPr>
                <w:i/>
                <w:iCs/>
                <w:lang w:val="en-AU"/>
              </w:rPr>
            </w:pPr>
            <w:r>
              <w:rPr>
                <w:lang w:val="en-AU"/>
              </w:rPr>
              <w:t>Block</w:t>
            </w:r>
          </w:p>
        </w:tc>
        <w:tc>
          <w:tcPr>
            <w:tcW w:w="1803" w:type="dxa"/>
            <w:tcBorders>
              <w:top w:val="nil"/>
              <w:left w:val="nil"/>
              <w:bottom w:val="nil"/>
              <w:right w:val="nil"/>
            </w:tcBorders>
          </w:tcPr>
          <w:p w14:paraId="4A8D9594" w14:textId="77777777" w:rsidR="0099258D" w:rsidRDefault="0099258D" w:rsidP="003156FB">
            <w:pPr>
              <w:spacing w:line="480" w:lineRule="auto"/>
              <w:rPr>
                <w:lang w:val="en-AU"/>
              </w:rPr>
            </w:pPr>
            <w:r>
              <w:rPr>
                <w:lang w:val="en-AU"/>
              </w:rPr>
              <w:t>4, 11.35</w:t>
            </w:r>
          </w:p>
        </w:tc>
        <w:tc>
          <w:tcPr>
            <w:tcW w:w="1803" w:type="dxa"/>
            <w:gridSpan w:val="2"/>
            <w:tcBorders>
              <w:top w:val="nil"/>
              <w:left w:val="nil"/>
              <w:bottom w:val="nil"/>
              <w:right w:val="nil"/>
            </w:tcBorders>
          </w:tcPr>
          <w:p w14:paraId="34B0223D" w14:textId="77777777" w:rsidR="0099258D" w:rsidRPr="00144941" w:rsidRDefault="0099258D" w:rsidP="003156FB">
            <w:pPr>
              <w:spacing w:line="480" w:lineRule="auto"/>
              <w:rPr>
                <w:vertAlign w:val="superscript"/>
                <w:lang w:val="en-AU"/>
              </w:rPr>
            </w:pPr>
            <w:r>
              <w:rPr>
                <w:lang w:val="en-AU"/>
              </w:rPr>
              <w:t>9.57 x 10</w:t>
            </w:r>
            <w:r>
              <w:rPr>
                <w:vertAlign w:val="superscript"/>
                <w:lang w:val="en-AU"/>
              </w:rPr>
              <w:t>-4</w:t>
            </w:r>
          </w:p>
        </w:tc>
        <w:tc>
          <w:tcPr>
            <w:tcW w:w="1803" w:type="dxa"/>
            <w:tcBorders>
              <w:top w:val="nil"/>
              <w:left w:val="nil"/>
              <w:bottom w:val="nil"/>
              <w:right w:val="nil"/>
            </w:tcBorders>
          </w:tcPr>
          <w:p w14:paraId="641E3EF9" w14:textId="77777777" w:rsidR="0099258D" w:rsidRDefault="0099258D" w:rsidP="003156FB">
            <w:pPr>
              <w:spacing w:line="480" w:lineRule="auto"/>
              <w:rPr>
                <w:lang w:val="en-AU"/>
              </w:rPr>
            </w:pPr>
            <w:r>
              <w:rPr>
                <w:lang w:val="en-AU"/>
              </w:rPr>
              <w:t>2.77</w:t>
            </w:r>
          </w:p>
        </w:tc>
        <w:tc>
          <w:tcPr>
            <w:tcW w:w="1803" w:type="dxa"/>
            <w:tcBorders>
              <w:top w:val="nil"/>
              <w:left w:val="nil"/>
              <w:bottom w:val="nil"/>
              <w:right w:val="single" w:sz="4" w:space="0" w:color="auto"/>
            </w:tcBorders>
          </w:tcPr>
          <w:p w14:paraId="7762B4DD" w14:textId="77777777" w:rsidR="0099258D" w:rsidRDefault="0099258D" w:rsidP="003156FB">
            <w:pPr>
              <w:spacing w:line="480" w:lineRule="auto"/>
              <w:rPr>
                <w:lang w:val="en-AU"/>
              </w:rPr>
            </w:pPr>
            <w:r>
              <w:rPr>
                <w:lang w:val="en-AU"/>
              </w:rPr>
              <w:t>0.08</w:t>
            </w:r>
          </w:p>
        </w:tc>
      </w:tr>
      <w:tr w:rsidR="0099258D" w14:paraId="04D8F8C0" w14:textId="77777777" w:rsidTr="00625B2F">
        <w:tc>
          <w:tcPr>
            <w:tcW w:w="1803" w:type="dxa"/>
            <w:tcBorders>
              <w:top w:val="nil"/>
              <w:left w:val="single" w:sz="4" w:space="0" w:color="auto"/>
              <w:bottom w:val="single" w:sz="4" w:space="0" w:color="auto"/>
              <w:right w:val="nil"/>
            </w:tcBorders>
          </w:tcPr>
          <w:p w14:paraId="39F44FF4" w14:textId="77777777" w:rsidR="0099258D" w:rsidRPr="00CF5270" w:rsidRDefault="0099258D" w:rsidP="003156FB">
            <w:pPr>
              <w:spacing w:line="480" w:lineRule="auto"/>
              <w:ind w:left="167"/>
              <w:rPr>
                <w:i/>
                <w:iCs/>
                <w:lang w:val="en-AU"/>
              </w:rPr>
            </w:pPr>
            <w:proofErr w:type="gramStart"/>
            <w:r>
              <w:rPr>
                <w:i/>
                <w:iCs/>
                <w:lang w:val="en-AU"/>
              </w:rPr>
              <w:t>Culture(</w:t>
            </w:r>
            <w:proofErr w:type="gramEnd"/>
            <w:r>
              <w:rPr>
                <w:i/>
                <w:iCs/>
                <w:lang w:val="en-AU"/>
              </w:rPr>
              <w:t>Treat)</w:t>
            </w:r>
          </w:p>
        </w:tc>
        <w:tc>
          <w:tcPr>
            <w:tcW w:w="1803" w:type="dxa"/>
            <w:tcBorders>
              <w:top w:val="nil"/>
              <w:left w:val="nil"/>
              <w:bottom w:val="single" w:sz="4" w:space="0" w:color="auto"/>
              <w:right w:val="nil"/>
            </w:tcBorders>
          </w:tcPr>
          <w:p w14:paraId="6CAC0952" w14:textId="77777777" w:rsidR="0099258D" w:rsidRDefault="0099258D" w:rsidP="003156FB">
            <w:pPr>
              <w:spacing w:line="480" w:lineRule="auto"/>
              <w:rPr>
                <w:lang w:val="en-AU"/>
              </w:rPr>
            </w:pPr>
          </w:p>
        </w:tc>
        <w:tc>
          <w:tcPr>
            <w:tcW w:w="1803" w:type="dxa"/>
            <w:gridSpan w:val="2"/>
            <w:tcBorders>
              <w:top w:val="nil"/>
              <w:left w:val="nil"/>
              <w:bottom w:val="single" w:sz="4" w:space="0" w:color="auto"/>
              <w:right w:val="nil"/>
            </w:tcBorders>
          </w:tcPr>
          <w:p w14:paraId="1EEE8C25" w14:textId="77777777" w:rsidR="0099258D" w:rsidRPr="00E83586" w:rsidRDefault="0099258D" w:rsidP="003156FB">
            <w:pPr>
              <w:spacing w:line="480" w:lineRule="auto"/>
              <w:rPr>
                <w:vertAlign w:val="superscript"/>
                <w:lang w:val="en-AU"/>
              </w:rPr>
            </w:pPr>
            <w:r>
              <w:rPr>
                <w:lang w:val="en-AU"/>
              </w:rPr>
              <w:t>3.25 x 10</w:t>
            </w:r>
            <w:r>
              <w:rPr>
                <w:vertAlign w:val="superscript"/>
                <w:lang w:val="en-AU"/>
              </w:rPr>
              <w:t>-5</w:t>
            </w:r>
          </w:p>
        </w:tc>
        <w:tc>
          <w:tcPr>
            <w:tcW w:w="1803" w:type="dxa"/>
            <w:tcBorders>
              <w:top w:val="nil"/>
              <w:left w:val="nil"/>
              <w:bottom w:val="single" w:sz="4" w:space="0" w:color="auto"/>
              <w:right w:val="nil"/>
            </w:tcBorders>
          </w:tcPr>
          <w:p w14:paraId="40833CEF" w14:textId="77777777" w:rsidR="0099258D" w:rsidRPr="00EB439F" w:rsidRDefault="0099258D" w:rsidP="003156FB">
            <w:pPr>
              <w:spacing w:line="480" w:lineRule="auto"/>
              <w:rPr>
                <w:i/>
                <w:iCs/>
                <w:lang w:val="en-AU"/>
              </w:rPr>
            </w:pPr>
          </w:p>
        </w:tc>
        <w:tc>
          <w:tcPr>
            <w:tcW w:w="1803" w:type="dxa"/>
            <w:tcBorders>
              <w:top w:val="nil"/>
              <w:left w:val="nil"/>
              <w:bottom w:val="single" w:sz="4" w:space="0" w:color="auto"/>
              <w:right w:val="single" w:sz="4" w:space="0" w:color="auto"/>
            </w:tcBorders>
          </w:tcPr>
          <w:p w14:paraId="05C58055" w14:textId="77777777" w:rsidR="0099258D" w:rsidRPr="00EB439F" w:rsidRDefault="0099258D" w:rsidP="003156FB">
            <w:pPr>
              <w:spacing w:line="480" w:lineRule="auto"/>
              <w:rPr>
                <w:i/>
                <w:iCs/>
                <w:lang w:val="en-AU"/>
              </w:rPr>
            </w:pPr>
          </w:p>
        </w:tc>
      </w:tr>
      <w:tr w:rsidR="0099258D" w14:paraId="274FC714" w14:textId="77777777" w:rsidTr="00625B2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3"/>
          <w:wAfter w:w="4304" w:type="dxa"/>
        </w:trPr>
        <w:tc>
          <w:tcPr>
            <w:tcW w:w="4716" w:type="dxa"/>
            <w:gridSpan w:val="3"/>
          </w:tcPr>
          <w:p w14:paraId="12CB9640" w14:textId="77777777" w:rsidR="0099258D" w:rsidRDefault="0099258D" w:rsidP="003156FB">
            <w:pPr>
              <w:spacing w:line="480" w:lineRule="auto"/>
              <w:rPr>
                <w:lang w:val="en-AU"/>
              </w:rPr>
            </w:pPr>
          </w:p>
        </w:tc>
      </w:tr>
      <w:tr w:rsidR="0099258D" w14:paraId="05635F52" w14:textId="77777777" w:rsidTr="00625B2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gridAfter w:val="3"/>
          <w:wAfter w:w="4304" w:type="dxa"/>
        </w:trPr>
        <w:tc>
          <w:tcPr>
            <w:tcW w:w="4716" w:type="dxa"/>
            <w:gridSpan w:val="3"/>
          </w:tcPr>
          <w:p w14:paraId="3A951C17" w14:textId="77777777" w:rsidR="0099258D" w:rsidRDefault="0099258D" w:rsidP="003156FB">
            <w:pPr>
              <w:spacing w:line="480" w:lineRule="auto"/>
              <w:rPr>
                <w:noProof/>
              </w:rPr>
            </w:pPr>
          </w:p>
        </w:tc>
      </w:tr>
    </w:tbl>
    <w:p w14:paraId="504C92C5" w14:textId="77777777" w:rsidR="0099258D" w:rsidRDefault="0099258D" w:rsidP="003156FB">
      <w:pPr>
        <w:spacing w:after="0" w:line="480" w:lineRule="auto"/>
        <w:rPr>
          <w:lang w:val="en-AU"/>
        </w:rPr>
      </w:pPr>
      <w:r>
        <w:rPr>
          <w:b/>
          <w:bCs/>
          <w:lang w:val="en-AU"/>
        </w:rPr>
        <w:t xml:space="preserve">Table 4: </w:t>
      </w:r>
      <w:r w:rsidRPr="00E86D5D">
        <w:rPr>
          <w:lang w:val="en-AU"/>
        </w:rPr>
        <w:t>Linear mixed effects model</w:t>
      </w:r>
      <w:r>
        <w:rPr>
          <w:lang w:val="en-AU"/>
        </w:rPr>
        <w:t>s</w:t>
      </w:r>
      <w:r w:rsidRPr="00E86D5D">
        <w:rPr>
          <w:lang w:val="en-AU"/>
        </w:rPr>
        <w:t xml:space="preserve"> for the effect</w:t>
      </w:r>
      <w:r>
        <w:rPr>
          <w:lang w:val="en-AU"/>
        </w:rPr>
        <w:t>s</w:t>
      </w:r>
      <w:r w:rsidRPr="00E86D5D">
        <w:rPr>
          <w:lang w:val="en-AU"/>
        </w:rPr>
        <w:t xml:space="preserve"> of evolutionary treatment</w:t>
      </w:r>
      <w:r>
        <w:rPr>
          <w:lang w:val="en-AU"/>
        </w:rPr>
        <w:t xml:space="preserve"> and maternal size</w:t>
      </w:r>
      <w:r w:rsidRPr="00E86D5D">
        <w:rPr>
          <w:lang w:val="en-AU"/>
        </w:rPr>
        <w:t xml:space="preserve"> on </w:t>
      </w:r>
      <w:r>
        <w:rPr>
          <w:lang w:val="en-AU"/>
        </w:rPr>
        <w:t xml:space="preserve">fecundity </w:t>
      </w:r>
      <w:r w:rsidRPr="00E86D5D">
        <w:rPr>
          <w:lang w:val="en-AU"/>
        </w:rPr>
        <w:t xml:space="preserve">across </w:t>
      </w:r>
      <w:r>
        <w:rPr>
          <w:lang w:val="en-AU"/>
        </w:rPr>
        <w:t>three</w:t>
      </w:r>
      <w:r w:rsidRPr="00E86D5D">
        <w:rPr>
          <w:lang w:val="en-AU"/>
        </w:rPr>
        <w:t xml:space="preserve"> generations (</w:t>
      </w:r>
      <w:r>
        <w:rPr>
          <w:lang w:val="en-AU"/>
        </w:rPr>
        <w:t xml:space="preserve">G0, </w:t>
      </w:r>
      <w:r w:rsidRPr="00E86D5D">
        <w:rPr>
          <w:lang w:val="en-AU"/>
        </w:rPr>
        <w:t>G1, G2), with</w:t>
      </w:r>
      <w:r>
        <w:rPr>
          <w:lang w:val="en-AU"/>
        </w:rPr>
        <w:t xml:space="preserve"> ancestral</w:t>
      </w:r>
      <w:r w:rsidRPr="00E86D5D">
        <w:rPr>
          <w:lang w:val="en-AU"/>
        </w:rPr>
        <w:t xml:space="preserve"> G0 </w:t>
      </w:r>
      <w:r>
        <w:rPr>
          <w:lang w:val="en-AU"/>
        </w:rPr>
        <w:t xml:space="preserve">cultures </w:t>
      </w:r>
      <w:r w:rsidRPr="00E86D5D">
        <w:rPr>
          <w:lang w:val="en-AU"/>
        </w:rPr>
        <w:t xml:space="preserve">reared within feeding blocks of four. </w:t>
      </w:r>
      <w:r>
        <w:rPr>
          <w:i/>
          <w:iCs/>
          <w:lang w:val="en-AU"/>
        </w:rPr>
        <w:t>p</w:t>
      </w:r>
      <w:r>
        <w:rPr>
          <w:lang w:val="en-AU"/>
        </w:rPr>
        <w:t xml:space="preserve"> values are provided for tests of interest, significant effects are specified in bold, and r</w:t>
      </w:r>
      <w:r w:rsidRPr="00E86D5D">
        <w:rPr>
          <w:lang w:val="en-AU"/>
        </w:rPr>
        <w:t>andom effect is specified in italics.</w:t>
      </w:r>
      <w:r>
        <w:rPr>
          <w:lang w:val="en-AU"/>
        </w:rPr>
        <w:t xml:space="preserve"> Degrees of freedom (df) reported as numerator df, denominator df.</w:t>
      </w:r>
    </w:p>
    <w:tbl>
      <w:tblPr>
        <w:tblStyle w:val="TableGrid"/>
        <w:tblW w:w="0" w:type="auto"/>
        <w:tblLook w:val="04A0" w:firstRow="1" w:lastRow="0" w:firstColumn="1" w:lastColumn="0" w:noHBand="0" w:noVBand="1"/>
      </w:tblPr>
      <w:tblGrid>
        <w:gridCol w:w="1803"/>
        <w:gridCol w:w="1803"/>
        <w:gridCol w:w="1803"/>
        <w:gridCol w:w="1803"/>
        <w:gridCol w:w="1803"/>
      </w:tblGrid>
      <w:tr w:rsidR="0099258D" w14:paraId="3FDC350A" w14:textId="77777777" w:rsidTr="00625B2F">
        <w:tc>
          <w:tcPr>
            <w:tcW w:w="1803" w:type="dxa"/>
            <w:tcBorders>
              <w:bottom w:val="single" w:sz="4" w:space="0" w:color="auto"/>
            </w:tcBorders>
            <w:shd w:val="clear" w:color="auto" w:fill="E7E6E6" w:themeFill="background2"/>
          </w:tcPr>
          <w:p w14:paraId="24A7826F" w14:textId="77777777" w:rsidR="0099258D" w:rsidRPr="00CF5270" w:rsidRDefault="0099258D" w:rsidP="003156FB">
            <w:pPr>
              <w:spacing w:line="480" w:lineRule="auto"/>
              <w:rPr>
                <w:b/>
                <w:bCs/>
                <w:lang w:val="en-AU"/>
              </w:rPr>
            </w:pPr>
            <w:r w:rsidRPr="00CF5270">
              <w:rPr>
                <w:b/>
                <w:bCs/>
                <w:lang w:val="en-AU"/>
              </w:rPr>
              <w:t>Effect</w:t>
            </w:r>
          </w:p>
        </w:tc>
        <w:tc>
          <w:tcPr>
            <w:tcW w:w="1803" w:type="dxa"/>
            <w:tcBorders>
              <w:bottom w:val="single" w:sz="4" w:space="0" w:color="auto"/>
            </w:tcBorders>
            <w:shd w:val="clear" w:color="auto" w:fill="E7E6E6" w:themeFill="background2"/>
          </w:tcPr>
          <w:p w14:paraId="4943A142" w14:textId="77777777" w:rsidR="0099258D" w:rsidRPr="00CF5270" w:rsidRDefault="0099258D" w:rsidP="003156FB">
            <w:pPr>
              <w:spacing w:line="480" w:lineRule="auto"/>
              <w:rPr>
                <w:b/>
                <w:bCs/>
                <w:lang w:val="en-AU"/>
              </w:rPr>
            </w:pPr>
            <w:r w:rsidRPr="00CF5270">
              <w:rPr>
                <w:b/>
                <w:bCs/>
                <w:lang w:val="en-AU"/>
              </w:rPr>
              <w:t>Df</w:t>
            </w:r>
          </w:p>
        </w:tc>
        <w:tc>
          <w:tcPr>
            <w:tcW w:w="1803" w:type="dxa"/>
            <w:tcBorders>
              <w:bottom w:val="single" w:sz="4" w:space="0" w:color="auto"/>
            </w:tcBorders>
            <w:shd w:val="clear" w:color="auto" w:fill="E7E6E6" w:themeFill="background2"/>
          </w:tcPr>
          <w:p w14:paraId="428E3F03" w14:textId="77777777" w:rsidR="0099258D" w:rsidRPr="000F2A28" w:rsidRDefault="0099258D" w:rsidP="003156FB">
            <w:pPr>
              <w:spacing w:line="480" w:lineRule="auto"/>
              <w:rPr>
                <w:b/>
                <w:bCs/>
                <w:lang w:val="en-AU"/>
              </w:rPr>
            </w:pPr>
            <w:r>
              <w:rPr>
                <w:b/>
                <w:bCs/>
                <w:lang w:val="en-AU"/>
              </w:rPr>
              <w:t>Mean squares</w:t>
            </w:r>
          </w:p>
        </w:tc>
        <w:tc>
          <w:tcPr>
            <w:tcW w:w="1803" w:type="dxa"/>
            <w:tcBorders>
              <w:bottom w:val="single" w:sz="4" w:space="0" w:color="auto"/>
            </w:tcBorders>
            <w:shd w:val="clear" w:color="auto" w:fill="E7E6E6" w:themeFill="background2"/>
          </w:tcPr>
          <w:p w14:paraId="66142E5A" w14:textId="77777777" w:rsidR="0099258D" w:rsidRPr="00CF5270" w:rsidRDefault="0099258D" w:rsidP="003156FB">
            <w:pPr>
              <w:spacing w:line="480" w:lineRule="auto"/>
              <w:rPr>
                <w:b/>
                <w:bCs/>
                <w:lang w:val="en-AU"/>
              </w:rPr>
            </w:pPr>
            <w:r w:rsidRPr="00CF5270">
              <w:rPr>
                <w:b/>
                <w:bCs/>
                <w:lang w:val="en-AU"/>
              </w:rPr>
              <w:t>F</w:t>
            </w:r>
          </w:p>
        </w:tc>
        <w:tc>
          <w:tcPr>
            <w:tcW w:w="1803" w:type="dxa"/>
            <w:tcBorders>
              <w:bottom w:val="single" w:sz="4" w:space="0" w:color="auto"/>
            </w:tcBorders>
            <w:shd w:val="clear" w:color="auto" w:fill="E7E6E6" w:themeFill="background2"/>
          </w:tcPr>
          <w:p w14:paraId="2F4331DA" w14:textId="77777777" w:rsidR="0099258D" w:rsidRPr="00892221" w:rsidRDefault="0099258D" w:rsidP="003156FB">
            <w:pPr>
              <w:spacing w:line="480" w:lineRule="auto"/>
              <w:rPr>
                <w:b/>
                <w:bCs/>
                <w:i/>
                <w:iCs/>
                <w:lang w:val="en-AU"/>
              </w:rPr>
            </w:pPr>
            <w:r>
              <w:rPr>
                <w:b/>
                <w:bCs/>
                <w:i/>
                <w:iCs/>
                <w:lang w:val="en-AU"/>
              </w:rPr>
              <w:t>p</w:t>
            </w:r>
          </w:p>
        </w:tc>
      </w:tr>
      <w:tr w:rsidR="0099258D" w14:paraId="2BE57FC2" w14:textId="77777777" w:rsidTr="00625B2F">
        <w:tc>
          <w:tcPr>
            <w:tcW w:w="1803" w:type="dxa"/>
            <w:tcBorders>
              <w:top w:val="single" w:sz="4" w:space="0" w:color="auto"/>
              <w:left w:val="single" w:sz="4" w:space="0" w:color="auto"/>
              <w:bottom w:val="nil"/>
              <w:right w:val="nil"/>
            </w:tcBorders>
          </w:tcPr>
          <w:p w14:paraId="7DEB86FD" w14:textId="77777777" w:rsidR="0099258D" w:rsidRPr="00CF5270" w:rsidRDefault="0099258D" w:rsidP="003156FB">
            <w:pPr>
              <w:spacing w:line="480" w:lineRule="auto"/>
              <w:rPr>
                <w:b/>
                <w:bCs/>
                <w:lang w:val="en-AU"/>
              </w:rPr>
            </w:pPr>
            <w:r>
              <w:rPr>
                <w:b/>
                <w:bCs/>
                <w:lang w:val="en-AU"/>
              </w:rPr>
              <w:t>G0</w:t>
            </w:r>
          </w:p>
        </w:tc>
        <w:tc>
          <w:tcPr>
            <w:tcW w:w="1803" w:type="dxa"/>
            <w:tcBorders>
              <w:top w:val="single" w:sz="4" w:space="0" w:color="auto"/>
              <w:left w:val="nil"/>
              <w:bottom w:val="nil"/>
              <w:right w:val="nil"/>
            </w:tcBorders>
          </w:tcPr>
          <w:p w14:paraId="4FA68741" w14:textId="77777777" w:rsidR="0099258D" w:rsidRDefault="0099258D" w:rsidP="003156FB">
            <w:pPr>
              <w:spacing w:line="480" w:lineRule="auto"/>
              <w:rPr>
                <w:lang w:val="en-AU"/>
              </w:rPr>
            </w:pPr>
          </w:p>
        </w:tc>
        <w:tc>
          <w:tcPr>
            <w:tcW w:w="1803" w:type="dxa"/>
            <w:tcBorders>
              <w:top w:val="single" w:sz="4" w:space="0" w:color="auto"/>
              <w:left w:val="nil"/>
              <w:bottom w:val="nil"/>
              <w:right w:val="nil"/>
            </w:tcBorders>
          </w:tcPr>
          <w:p w14:paraId="429F9F75" w14:textId="77777777" w:rsidR="0099258D" w:rsidRDefault="0099258D" w:rsidP="003156FB">
            <w:pPr>
              <w:spacing w:line="480" w:lineRule="auto"/>
              <w:rPr>
                <w:lang w:val="en-AU"/>
              </w:rPr>
            </w:pPr>
          </w:p>
        </w:tc>
        <w:tc>
          <w:tcPr>
            <w:tcW w:w="1803" w:type="dxa"/>
            <w:tcBorders>
              <w:top w:val="single" w:sz="4" w:space="0" w:color="auto"/>
              <w:left w:val="nil"/>
              <w:bottom w:val="nil"/>
              <w:right w:val="nil"/>
            </w:tcBorders>
          </w:tcPr>
          <w:p w14:paraId="00B512FD" w14:textId="77777777" w:rsidR="0099258D" w:rsidRDefault="0099258D" w:rsidP="003156FB">
            <w:pPr>
              <w:spacing w:line="480" w:lineRule="auto"/>
              <w:rPr>
                <w:lang w:val="en-AU"/>
              </w:rPr>
            </w:pPr>
          </w:p>
        </w:tc>
        <w:tc>
          <w:tcPr>
            <w:tcW w:w="1803" w:type="dxa"/>
            <w:tcBorders>
              <w:top w:val="single" w:sz="4" w:space="0" w:color="auto"/>
              <w:left w:val="nil"/>
              <w:bottom w:val="nil"/>
              <w:right w:val="single" w:sz="4" w:space="0" w:color="auto"/>
            </w:tcBorders>
          </w:tcPr>
          <w:p w14:paraId="3DA63253" w14:textId="77777777" w:rsidR="0099258D" w:rsidRDefault="0099258D" w:rsidP="003156FB">
            <w:pPr>
              <w:spacing w:line="480" w:lineRule="auto"/>
              <w:rPr>
                <w:lang w:val="en-AU"/>
              </w:rPr>
            </w:pPr>
          </w:p>
        </w:tc>
      </w:tr>
      <w:tr w:rsidR="0099258D" w14:paraId="4F4790FC" w14:textId="77777777" w:rsidTr="00625B2F">
        <w:tc>
          <w:tcPr>
            <w:tcW w:w="1803" w:type="dxa"/>
            <w:tcBorders>
              <w:top w:val="nil"/>
              <w:left w:val="single" w:sz="4" w:space="0" w:color="auto"/>
              <w:bottom w:val="nil"/>
              <w:right w:val="nil"/>
            </w:tcBorders>
          </w:tcPr>
          <w:p w14:paraId="1E63001C" w14:textId="77777777" w:rsidR="0099258D" w:rsidRDefault="0099258D" w:rsidP="003156FB">
            <w:pPr>
              <w:spacing w:line="480" w:lineRule="auto"/>
              <w:ind w:left="167"/>
              <w:rPr>
                <w:lang w:val="en-AU"/>
              </w:rPr>
            </w:pPr>
            <w:r>
              <w:rPr>
                <w:lang w:val="en-AU"/>
              </w:rPr>
              <w:t>Treatment</w:t>
            </w:r>
          </w:p>
        </w:tc>
        <w:tc>
          <w:tcPr>
            <w:tcW w:w="1803" w:type="dxa"/>
            <w:tcBorders>
              <w:top w:val="nil"/>
              <w:left w:val="nil"/>
              <w:bottom w:val="nil"/>
              <w:right w:val="nil"/>
            </w:tcBorders>
          </w:tcPr>
          <w:p w14:paraId="5707E25A" w14:textId="77777777" w:rsidR="0099258D" w:rsidRDefault="0099258D" w:rsidP="003156FB">
            <w:pPr>
              <w:spacing w:line="480" w:lineRule="auto"/>
              <w:rPr>
                <w:lang w:val="en-AU"/>
              </w:rPr>
            </w:pPr>
            <w:r>
              <w:rPr>
                <w:lang w:val="en-AU"/>
              </w:rPr>
              <w:t>1, 11.15</w:t>
            </w:r>
          </w:p>
        </w:tc>
        <w:tc>
          <w:tcPr>
            <w:tcW w:w="1803" w:type="dxa"/>
            <w:tcBorders>
              <w:top w:val="nil"/>
              <w:left w:val="nil"/>
              <w:bottom w:val="nil"/>
              <w:right w:val="nil"/>
            </w:tcBorders>
          </w:tcPr>
          <w:p w14:paraId="648368AA" w14:textId="77777777" w:rsidR="0099258D" w:rsidRDefault="0099258D" w:rsidP="003156FB">
            <w:pPr>
              <w:spacing w:line="480" w:lineRule="auto"/>
              <w:rPr>
                <w:lang w:val="en-AU"/>
              </w:rPr>
            </w:pPr>
            <w:r>
              <w:rPr>
                <w:lang w:val="en-AU"/>
              </w:rPr>
              <w:t>0.83</w:t>
            </w:r>
          </w:p>
        </w:tc>
        <w:tc>
          <w:tcPr>
            <w:tcW w:w="1803" w:type="dxa"/>
            <w:tcBorders>
              <w:top w:val="nil"/>
              <w:left w:val="nil"/>
              <w:bottom w:val="nil"/>
              <w:right w:val="nil"/>
            </w:tcBorders>
          </w:tcPr>
          <w:p w14:paraId="20533706" w14:textId="77777777" w:rsidR="0099258D" w:rsidRDefault="0099258D" w:rsidP="003156FB">
            <w:pPr>
              <w:spacing w:line="480" w:lineRule="auto"/>
              <w:rPr>
                <w:lang w:val="en-AU"/>
              </w:rPr>
            </w:pPr>
            <w:r>
              <w:rPr>
                <w:lang w:val="en-AU"/>
              </w:rPr>
              <w:t>0.05</w:t>
            </w:r>
          </w:p>
        </w:tc>
        <w:tc>
          <w:tcPr>
            <w:tcW w:w="1803" w:type="dxa"/>
            <w:tcBorders>
              <w:top w:val="nil"/>
              <w:left w:val="nil"/>
              <w:bottom w:val="nil"/>
              <w:right w:val="single" w:sz="4" w:space="0" w:color="auto"/>
            </w:tcBorders>
          </w:tcPr>
          <w:p w14:paraId="33729EEC" w14:textId="77777777" w:rsidR="0099258D" w:rsidRDefault="0099258D" w:rsidP="003156FB">
            <w:pPr>
              <w:spacing w:line="480" w:lineRule="auto"/>
              <w:rPr>
                <w:lang w:val="en-AU"/>
              </w:rPr>
            </w:pPr>
            <w:r>
              <w:rPr>
                <w:lang w:val="en-AU"/>
              </w:rPr>
              <w:t>0.83</w:t>
            </w:r>
          </w:p>
        </w:tc>
      </w:tr>
      <w:tr w:rsidR="0099258D" w14:paraId="559CA186" w14:textId="77777777" w:rsidTr="00625B2F">
        <w:tc>
          <w:tcPr>
            <w:tcW w:w="1803" w:type="dxa"/>
            <w:tcBorders>
              <w:top w:val="nil"/>
              <w:left w:val="single" w:sz="4" w:space="0" w:color="auto"/>
              <w:bottom w:val="nil"/>
              <w:right w:val="nil"/>
            </w:tcBorders>
          </w:tcPr>
          <w:p w14:paraId="0791F7CE" w14:textId="77777777" w:rsidR="0099258D" w:rsidRDefault="0099258D" w:rsidP="003156FB">
            <w:pPr>
              <w:spacing w:line="480" w:lineRule="auto"/>
              <w:ind w:left="167"/>
              <w:rPr>
                <w:lang w:val="en-AU"/>
              </w:rPr>
            </w:pPr>
            <w:r>
              <w:rPr>
                <w:lang w:val="en-AU"/>
              </w:rPr>
              <w:t>Maternal Size</w:t>
            </w:r>
          </w:p>
        </w:tc>
        <w:tc>
          <w:tcPr>
            <w:tcW w:w="1803" w:type="dxa"/>
            <w:tcBorders>
              <w:top w:val="nil"/>
              <w:left w:val="nil"/>
              <w:bottom w:val="nil"/>
              <w:right w:val="nil"/>
            </w:tcBorders>
          </w:tcPr>
          <w:p w14:paraId="05DC4EAA" w14:textId="77777777" w:rsidR="0099258D" w:rsidRDefault="0099258D" w:rsidP="003156FB">
            <w:pPr>
              <w:spacing w:line="480" w:lineRule="auto"/>
              <w:rPr>
                <w:lang w:val="en-AU"/>
              </w:rPr>
            </w:pPr>
            <w:r>
              <w:rPr>
                <w:lang w:val="en-AU"/>
              </w:rPr>
              <w:t>1, 102.98</w:t>
            </w:r>
          </w:p>
        </w:tc>
        <w:tc>
          <w:tcPr>
            <w:tcW w:w="1803" w:type="dxa"/>
            <w:tcBorders>
              <w:top w:val="nil"/>
              <w:left w:val="nil"/>
              <w:bottom w:val="nil"/>
              <w:right w:val="nil"/>
            </w:tcBorders>
          </w:tcPr>
          <w:p w14:paraId="6FC28567" w14:textId="77777777" w:rsidR="0099258D" w:rsidRDefault="0099258D" w:rsidP="003156FB">
            <w:pPr>
              <w:spacing w:line="480" w:lineRule="auto"/>
              <w:rPr>
                <w:lang w:val="en-AU"/>
              </w:rPr>
            </w:pPr>
            <w:r>
              <w:rPr>
                <w:lang w:val="en-AU"/>
              </w:rPr>
              <w:t>206.72</w:t>
            </w:r>
          </w:p>
        </w:tc>
        <w:tc>
          <w:tcPr>
            <w:tcW w:w="1803" w:type="dxa"/>
            <w:tcBorders>
              <w:top w:val="nil"/>
              <w:left w:val="nil"/>
              <w:bottom w:val="nil"/>
              <w:right w:val="nil"/>
            </w:tcBorders>
          </w:tcPr>
          <w:p w14:paraId="1484C2B9" w14:textId="77777777" w:rsidR="0099258D" w:rsidRDefault="0099258D" w:rsidP="003156FB">
            <w:pPr>
              <w:spacing w:line="480" w:lineRule="auto"/>
              <w:rPr>
                <w:lang w:val="en-AU"/>
              </w:rPr>
            </w:pPr>
            <w:r>
              <w:rPr>
                <w:lang w:val="en-AU"/>
              </w:rPr>
              <w:t>11.38</w:t>
            </w:r>
          </w:p>
        </w:tc>
        <w:tc>
          <w:tcPr>
            <w:tcW w:w="1803" w:type="dxa"/>
            <w:tcBorders>
              <w:top w:val="nil"/>
              <w:left w:val="nil"/>
              <w:bottom w:val="nil"/>
              <w:right w:val="single" w:sz="4" w:space="0" w:color="auto"/>
            </w:tcBorders>
          </w:tcPr>
          <w:p w14:paraId="442EE1E3" w14:textId="77777777" w:rsidR="0099258D" w:rsidRPr="00892221" w:rsidRDefault="0099258D" w:rsidP="003156FB">
            <w:pPr>
              <w:spacing w:line="480" w:lineRule="auto"/>
              <w:rPr>
                <w:b/>
                <w:bCs/>
                <w:lang w:val="en-AU"/>
              </w:rPr>
            </w:pPr>
            <w:r w:rsidRPr="004174C5">
              <w:rPr>
                <w:b/>
                <w:bCs/>
                <w:lang w:val="en-AU"/>
              </w:rPr>
              <w:t>0.001</w:t>
            </w:r>
          </w:p>
        </w:tc>
      </w:tr>
      <w:tr w:rsidR="0099258D" w14:paraId="058DDFB0" w14:textId="77777777" w:rsidTr="00625B2F">
        <w:tc>
          <w:tcPr>
            <w:tcW w:w="1803" w:type="dxa"/>
            <w:tcBorders>
              <w:top w:val="nil"/>
              <w:left w:val="single" w:sz="4" w:space="0" w:color="auto"/>
              <w:bottom w:val="nil"/>
              <w:right w:val="nil"/>
            </w:tcBorders>
          </w:tcPr>
          <w:p w14:paraId="74ED6645" w14:textId="77777777" w:rsidR="0099258D" w:rsidRDefault="0099258D" w:rsidP="003156FB">
            <w:pPr>
              <w:spacing w:line="480" w:lineRule="auto"/>
              <w:ind w:left="167"/>
              <w:rPr>
                <w:lang w:val="en-AU"/>
              </w:rPr>
            </w:pPr>
            <w:r>
              <w:rPr>
                <w:lang w:val="en-AU"/>
              </w:rPr>
              <w:t>Treat x Size</w:t>
            </w:r>
          </w:p>
        </w:tc>
        <w:tc>
          <w:tcPr>
            <w:tcW w:w="1803" w:type="dxa"/>
            <w:tcBorders>
              <w:top w:val="nil"/>
              <w:left w:val="nil"/>
              <w:bottom w:val="nil"/>
              <w:right w:val="nil"/>
            </w:tcBorders>
          </w:tcPr>
          <w:p w14:paraId="5279680A" w14:textId="77777777" w:rsidR="0099258D" w:rsidRDefault="0099258D" w:rsidP="003156FB">
            <w:pPr>
              <w:spacing w:line="480" w:lineRule="auto"/>
              <w:rPr>
                <w:lang w:val="en-AU"/>
              </w:rPr>
            </w:pPr>
            <w:r>
              <w:rPr>
                <w:lang w:val="en-AU"/>
              </w:rPr>
              <w:t>1, 114.55</w:t>
            </w:r>
          </w:p>
        </w:tc>
        <w:tc>
          <w:tcPr>
            <w:tcW w:w="1803" w:type="dxa"/>
            <w:tcBorders>
              <w:top w:val="nil"/>
              <w:left w:val="nil"/>
              <w:bottom w:val="nil"/>
              <w:right w:val="nil"/>
            </w:tcBorders>
          </w:tcPr>
          <w:p w14:paraId="169934F5" w14:textId="77777777" w:rsidR="0099258D" w:rsidRDefault="0099258D" w:rsidP="003156FB">
            <w:pPr>
              <w:spacing w:line="480" w:lineRule="auto"/>
              <w:rPr>
                <w:lang w:val="en-AU"/>
              </w:rPr>
            </w:pPr>
            <w:r>
              <w:rPr>
                <w:lang w:val="en-AU"/>
              </w:rPr>
              <w:t>3.11</w:t>
            </w:r>
          </w:p>
        </w:tc>
        <w:tc>
          <w:tcPr>
            <w:tcW w:w="1803" w:type="dxa"/>
            <w:tcBorders>
              <w:top w:val="nil"/>
              <w:left w:val="nil"/>
              <w:bottom w:val="nil"/>
              <w:right w:val="nil"/>
            </w:tcBorders>
          </w:tcPr>
          <w:p w14:paraId="0E914F02" w14:textId="77777777" w:rsidR="0099258D" w:rsidRDefault="0099258D" w:rsidP="003156FB">
            <w:pPr>
              <w:spacing w:line="480" w:lineRule="auto"/>
              <w:rPr>
                <w:lang w:val="en-AU"/>
              </w:rPr>
            </w:pPr>
            <w:r>
              <w:rPr>
                <w:lang w:val="en-AU"/>
              </w:rPr>
              <w:t>0.17</w:t>
            </w:r>
          </w:p>
        </w:tc>
        <w:tc>
          <w:tcPr>
            <w:tcW w:w="1803" w:type="dxa"/>
            <w:tcBorders>
              <w:top w:val="nil"/>
              <w:left w:val="nil"/>
              <w:bottom w:val="nil"/>
              <w:right w:val="single" w:sz="4" w:space="0" w:color="auto"/>
            </w:tcBorders>
          </w:tcPr>
          <w:p w14:paraId="7790B572" w14:textId="77777777" w:rsidR="0099258D" w:rsidRDefault="0099258D" w:rsidP="003156FB">
            <w:pPr>
              <w:spacing w:line="480" w:lineRule="auto"/>
              <w:rPr>
                <w:lang w:val="en-AU"/>
              </w:rPr>
            </w:pPr>
            <w:r>
              <w:rPr>
                <w:lang w:val="en-AU"/>
              </w:rPr>
              <w:t>0.68</w:t>
            </w:r>
          </w:p>
        </w:tc>
      </w:tr>
      <w:tr w:rsidR="0099258D" w14:paraId="09F2305E" w14:textId="77777777" w:rsidTr="00625B2F">
        <w:tc>
          <w:tcPr>
            <w:tcW w:w="1803" w:type="dxa"/>
            <w:tcBorders>
              <w:top w:val="nil"/>
              <w:left w:val="single" w:sz="4" w:space="0" w:color="auto"/>
              <w:bottom w:val="nil"/>
              <w:right w:val="nil"/>
            </w:tcBorders>
          </w:tcPr>
          <w:p w14:paraId="2ECB0D6C" w14:textId="77777777" w:rsidR="0099258D" w:rsidRDefault="0099258D" w:rsidP="003156FB">
            <w:pPr>
              <w:spacing w:line="480" w:lineRule="auto"/>
              <w:ind w:left="167"/>
              <w:rPr>
                <w:lang w:val="en-AU"/>
              </w:rPr>
            </w:pPr>
            <w:r>
              <w:rPr>
                <w:lang w:val="en-AU"/>
              </w:rPr>
              <w:t>Block</w:t>
            </w:r>
          </w:p>
        </w:tc>
        <w:tc>
          <w:tcPr>
            <w:tcW w:w="1803" w:type="dxa"/>
            <w:tcBorders>
              <w:top w:val="nil"/>
              <w:left w:val="nil"/>
              <w:bottom w:val="nil"/>
              <w:right w:val="nil"/>
            </w:tcBorders>
          </w:tcPr>
          <w:p w14:paraId="3ECEC1B3" w14:textId="77777777" w:rsidR="0099258D" w:rsidRDefault="0099258D" w:rsidP="003156FB">
            <w:pPr>
              <w:spacing w:line="480" w:lineRule="auto"/>
              <w:rPr>
                <w:lang w:val="en-AU"/>
              </w:rPr>
            </w:pPr>
            <w:r>
              <w:rPr>
                <w:lang w:val="en-AU"/>
              </w:rPr>
              <w:t>4, 10.98</w:t>
            </w:r>
          </w:p>
        </w:tc>
        <w:tc>
          <w:tcPr>
            <w:tcW w:w="1803" w:type="dxa"/>
            <w:tcBorders>
              <w:top w:val="nil"/>
              <w:left w:val="nil"/>
              <w:bottom w:val="nil"/>
              <w:right w:val="nil"/>
            </w:tcBorders>
          </w:tcPr>
          <w:p w14:paraId="1CE9C539" w14:textId="77777777" w:rsidR="0099258D" w:rsidRDefault="0099258D" w:rsidP="003156FB">
            <w:pPr>
              <w:spacing w:line="480" w:lineRule="auto"/>
              <w:rPr>
                <w:lang w:val="en-AU"/>
              </w:rPr>
            </w:pPr>
            <w:r>
              <w:rPr>
                <w:lang w:val="en-AU"/>
              </w:rPr>
              <w:t>10.98</w:t>
            </w:r>
          </w:p>
        </w:tc>
        <w:tc>
          <w:tcPr>
            <w:tcW w:w="1803" w:type="dxa"/>
            <w:tcBorders>
              <w:top w:val="nil"/>
              <w:left w:val="nil"/>
              <w:bottom w:val="nil"/>
              <w:right w:val="nil"/>
            </w:tcBorders>
          </w:tcPr>
          <w:p w14:paraId="4F3FE356" w14:textId="77777777" w:rsidR="0099258D" w:rsidRDefault="0099258D" w:rsidP="003156FB">
            <w:pPr>
              <w:spacing w:line="480" w:lineRule="auto"/>
              <w:rPr>
                <w:lang w:val="en-AU"/>
              </w:rPr>
            </w:pPr>
            <w:r>
              <w:rPr>
                <w:lang w:val="en-AU"/>
              </w:rPr>
              <w:t>0.48</w:t>
            </w:r>
          </w:p>
        </w:tc>
        <w:tc>
          <w:tcPr>
            <w:tcW w:w="1803" w:type="dxa"/>
            <w:tcBorders>
              <w:top w:val="nil"/>
              <w:left w:val="nil"/>
              <w:bottom w:val="nil"/>
              <w:right w:val="single" w:sz="4" w:space="0" w:color="auto"/>
            </w:tcBorders>
          </w:tcPr>
          <w:p w14:paraId="61014CF5" w14:textId="77777777" w:rsidR="0099258D" w:rsidRDefault="0099258D" w:rsidP="003156FB">
            <w:pPr>
              <w:spacing w:line="480" w:lineRule="auto"/>
              <w:rPr>
                <w:lang w:val="en-AU"/>
              </w:rPr>
            </w:pPr>
            <w:r>
              <w:rPr>
                <w:lang w:val="en-AU"/>
              </w:rPr>
              <w:t>0.75</w:t>
            </w:r>
          </w:p>
        </w:tc>
      </w:tr>
      <w:tr w:rsidR="0099258D" w14:paraId="6DF5F056" w14:textId="77777777" w:rsidTr="00625B2F">
        <w:tc>
          <w:tcPr>
            <w:tcW w:w="1803" w:type="dxa"/>
            <w:tcBorders>
              <w:top w:val="nil"/>
              <w:left w:val="single" w:sz="4" w:space="0" w:color="auto"/>
              <w:bottom w:val="single" w:sz="4" w:space="0" w:color="auto"/>
              <w:right w:val="nil"/>
            </w:tcBorders>
          </w:tcPr>
          <w:p w14:paraId="2B364610" w14:textId="77777777" w:rsidR="0099258D" w:rsidRPr="00CF5270" w:rsidRDefault="0099258D" w:rsidP="003156FB">
            <w:pPr>
              <w:spacing w:line="480" w:lineRule="auto"/>
              <w:ind w:left="167"/>
              <w:rPr>
                <w:i/>
                <w:iCs/>
                <w:lang w:val="en-AU"/>
              </w:rPr>
            </w:pPr>
            <w:proofErr w:type="gramStart"/>
            <w:r>
              <w:rPr>
                <w:i/>
                <w:iCs/>
                <w:lang w:val="en-AU"/>
              </w:rPr>
              <w:t>Culture(</w:t>
            </w:r>
            <w:proofErr w:type="gramEnd"/>
            <w:r>
              <w:rPr>
                <w:i/>
                <w:iCs/>
                <w:lang w:val="en-AU"/>
              </w:rPr>
              <w:t>Treat)</w:t>
            </w:r>
          </w:p>
        </w:tc>
        <w:tc>
          <w:tcPr>
            <w:tcW w:w="1803" w:type="dxa"/>
            <w:tcBorders>
              <w:top w:val="nil"/>
              <w:left w:val="nil"/>
              <w:bottom w:val="single" w:sz="4" w:space="0" w:color="auto"/>
              <w:right w:val="nil"/>
            </w:tcBorders>
          </w:tcPr>
          <w:p w14:paraId="5C2AAB54" w14:textId="77777777" w:rsidR="0099258D" w:rsidRDefault="0099258D" w:rsidP="003156FB">
            <w:pPr>
              <w:spacing w:line="480" w:lineRule="auto"/>
              <w:rPr>
                <w:lang w:val="en-AU"/>
              </w:rPr>
            </w:pPr>
          </w:p>
        </w:tc>
        <w:tc>
          <w:tcPr>
            <w:tcW w:w="1803" w:type="dxa"/>
            <w:tcBorders>
              <w:top w:val="nil"/>
              <w:left w:val="nil"/>
              <w:bottom w:val="single" w:sz="4" w:space="0" w:color="auto"/>
              <w:right w:val="nil"/>
            </w:tcBorders>
          </w:tcPr>
          <w:p w14:paraId="6BFB9559" w14:textId="77777777" w:rsidR="0099258D" w:rsidRPr="00D20A4A" w:rsidRDefault="0099258D" w:rsidP="003156FB">
            <w:pPr>
              <w:spacing w:line="480" w:lineRule="auto"/>
              <w:rPr>
                <w:lang w:val="en-AU"/>
              </w:rPr>
            </w:pPr>
            <w:r>
              <w:rPr>
                <w:lang w:val="en-AU"/>
              </w:rPr>
              <w:t>16.10</w:t>
            </w:r>
          </w:p>
        </w:tc>
        <w:tc>
          <w:tcPr>
            <w:tcW w:w="1803" w:type="dxa"/>
            <w:tcBorders>
              <w:top w:val="nil"/>
              <w:left w:val="nil"/>
              <w:bottom w:val="single" w:sz="4" w:space="0" w:color="auto"/>
              <w:right w:val="nil"/>
            </w:tcBorders>
          </w:tcPr>
          <w:p w14:paraId="2D9D5D63" w14:textId="77777777" w:rsidR="0099258D" w:rsidRPr="004174C5" w:rsidRDefault="0099258D" w:rsidP="003156FB">
            <w:pPr>
              <w:spacing w:line="480" w:lineRule="auto"/>
              <w:rPr>
                <w:i/>
                <w:iCs/>
                <w:lang w:val="en-AU"/>
              </w:rPr>
            </w:pPr>
          </w:p>
        </w:tc>
        <w:tc>
          <w:tcPr>
            <w:tcW w:w="1803" w:type="dxa"/>
            <w:tcBorders>
              <w:top w:val="nil"/>
              <w:left w:val="nil"/>
              <w:bottom w:val="single" w:sz="4" w:space="0" w:color="auto"/>
              <w:right w:val="single" w:sz="4" w:space="0" w:color="auto"/>
            </w:tcBorders>
          </w:tcPr>
          <w:p w14:paraId="091461BB" w14:textId="77777777" w:rsidR="0099258D" w:rsidRPr="004174C5" w:rsidRDefault="0099258D" w:rsidP="003156FB">
            <w:pPr>
              <w:spacing w:line="480" w:lineRule="auto"/>
              <w:rPr>
                <w:i/>
                <w:iCs/>
                <w:lang w:val="en-AU"/>
              </w:rPr>
            </w:pPr>
          </w:p>
        </w:tc>
      </w:tr>
      <w:tr w:rsidR="0099258D" w14:paraId="06AA735C" w14:textId="77777777" w:rsidTr="00625B2F">
        <w:tc>
          <w:tcPr>
            <w:tcW w:w="1803" w:type="dxa"/>
            <w:tcBorders>
              <w:top w:val="single" w:sz="4" w:space="0" w:color="auto"/>
              <w:left w:val="single" w:sz="4" w:space="0" w:color="auto"/>
              <w:bottom w:val="nil"/>
              <w:right w:val="nil"/>
            </w:tcBorders>
          </w:tcPr>
          <w:p w14:paraId="0F12164C" w14:textId="77777777" w:rsidR="0099258D" w:rsidRPr="00CF5270" w:rsidRDefault="0099258D" w:rsidP="003156FB">
            <w:pPr>
              <w:spacing w:line="480" w:lineRule="auto"/>
              <w:ind w:left="25"/>
              <w:rPr>
                <w:i/>
                <w:iCs/>
                <w:lang w:val="en-AU"/>
              </w:rPr>
            </w:pPr>
            <w:r>
              <w:rPr>
                <w:b/>
                <w:bCs/>
                <w:lang w:val="en-AU"/>
              </w:rPr>
              <w:t>G1</w:t>
            </w:r>
          </w:p>
        </w:tc>
        <w:tc>
          <w:tcPr>
            <w:tcW w:w="1803" w:type="dxa"/>
            <w:tcBorders>
              <w:top w:val="single" w:sz="4" w:space="0" w:color="auto"/>
              <w:left w:val="nil"/>
              <w:bottom w:val="nil"/>
              <w:right w:val="nil"/>
            </w:tcBorders>
          </w:tcPr>
          <w:p w14:paraId="43EE093F" w14:textId="77777777" w:rsidR="0099258D" w:rsidRDefault="0099258D" w:rsidP="003156FB">
            <w:pPr>
              <w:spacing w:line="480" w:lineRule="auto"/>
              <w:rPr>
                <w:lang w:val="en-AU"/>
              </w:rPr>
            </w:pPr>
          </w:p>
        </w:tc>
        <w:tc>
          <w:tcPr>
            <w:tcW w:w="1803" w:type="dxa"/>
            <w:tcBorders>
              <w:top w:val="single" w:sz="4" w:space="0" w:color="auto"/>
              <w:left w:val="nil"/>
              <w:bottom w:val="nil"/>
              <w:right w:val="nil"/>
            </w:tcBorders>
          </w:tcPr>
          <w:p w14:paraId="1DE5931A" w14:textId="77777777" w:rsidR="0099258D" w:rsidRDefault="0099258D" w:rsidP="003156FB">
            <w:pPr>
              <w:spacing w:line="480" w:lineRule="auto"/>
              <w:rPr>
                <w:lang w:val="en-AU"/>
              </w:rPr>
            </w:pPr>
          </w:p>
        </w:tc>
        <w:tc>
          <w:tcPr>
            <w:tcW w:w="1803" w:type="dxa"/>
            <w:tcBorders>
              <w:top w:val="single" w:sz="4" w:space="0" w:color="auto"/>
              <w:left w:val="nil"/>
              <w:bottom w:val="nil"/>
              <w:right w:val="nil"/>
            </w:tcBorders>
          </w:tcPr>
          <w:p w14:paraId="0B48FE6D" w14:textId="77777777" w:rsidR="0099258D" w:rsidRDefault="0099258D" w:rsidP="003156FB">
            <w:pPr>
              <w:spacing w:line="480" w:lineRule="auto"/>
              <w:rPr>
                <w:lang w:val="en-AU"/>
              </w:rPr>
            </w:pPr>
          </w:p>
        </w:tc>
        <w:tc>
          <w:tcPr>
            <w:tcW w:w="1803" w:type="dxa"/>
            <w:tcBorders>
              <w:top w:val="single" w:sz="4" w:space="0" w:color="auto"/>
              <w:left w:val="nil"/>
              <w:bottom w:val="nil"/>
              <w:right w:val="single" w:sz="4" w:space="0" w:color="auto"/>
            </w:tcBorders>
          </w:tcPr>
          <w:p w14:paraId="0A5554FF" w14:textId="77777777" w:rsidR="0099258D" w:rsidRDefault="0099258D" w:rsidP="003156FB">
            <w:pPr>
              <w:spacing w:line="480" w:lineRule="auto"/>
              <w:rPr>
                <w:lang w:val="en-AU"/>
              </w:rPr>
            </w:pPr>
          </w:p>
        </w:tc>
      </w:tr>
      <w:tr w:rsidR="0099258D" w14:paraId="44ACE3E4" w14:textId="77777777" w:rsidTr="00625B2F">
        <w:tc>
          <w:tcPr>
            <w:tcW w:w="1803" w:type="dxa"/>
            <w:tcBorders>
              <w:top w:val="nil"/>
              <w:left w:val="single" w:sz="4" w:space="0" w:color="auto"/>
              <w:bottom w:val="nil"/>
              <w:right w:val="nil"/>
            </w:tcBorders>
          </w:tcPr>
          <w:p w14:paraId="54185727" w14:textId="77777777" w:rsidR="0099258D" w:rsidRPr="00CF5270" w:rsidRDefault="0099258D" w:rsidP="003156FB">
            <w:pPr>
              <w:spacing w:line="480" w:lineRule="auto"/>
              <w:ind w:left="167"/>
              <w:rPr>
                <w:i/>
                <w:iCs/>
                <w:lang w:val="en-AU"/>
              </w:rPr>
            </w:pPr>
            <w:r>
              <w:rPr>
                <w:lang w:val="en-AU"/>
              </w:rPr>
              <w:t>Treatment</w:t>
            </w:r>
          </w:p>
        </w:tc>
        <w:tc>
          <w:tcPr>
            <w:tcW w:w="1803" w:type="dxa"/>
            <w:tcBorders>
              <w:top w:val="nil"/>
              <w:left w:val="nil"/>
              <w:bottom w:val="nil"/>
              <w:right w:val="nil"/>
            </w:tcBorders>
          </w:tcPr>
          <w:p w14:paraId="44D45EFD" w14:textId="77777777" w:rsidR="0099258D" w:rsidRDefault="0099258D" w:rsidP="003156FB">
            <w:pPr>
              <w:spacing w:line="480" w:lineRule="auto"/>
              <w:rPr>
                <w:lang w:val="en-AU"/>
              </w:rPr>
            </w:pPr>
            <w:r>
              <w:rPr>
                <w:lang w:val="en-AU"/>
              </w:rPr>
              <w:t>1, 9.99</w:t>
            </w:r>
          </w:p>
        </w:tc>
        <w:tc>
          <w:tcPr>
            <w:tcW w:w="1803" w:type="dxa"/>
            <w:tcBorders>
              <w:top w:val="nil"/>
              <w:left w:val="nil"/>
              <w:bottom w:val="nil"/>
              <w:right w:val="nil"/>
            </w:tcBorders>
          </w:tcPr>
          <w:p w14:paraId="224CF85D" w14:textId="77777777" w:rsidR="0099258D" w:rsidRDefault="0099258D" w:rsidP="003156FB">
            <w:pPr>
              <w:spacing w:line="480" w:lineRule="auto"/>
              <w:rPr>
                <w:lang w:val="en-AU"/>
              </w:rPr>
            </w:pPr>
            <w:r>
              <w:rPr>
                <w:lang w:val="en-AU"/>
              </w:rPr>
              <w:t>8.75</w:t>
            </w:r>
          </w:p>
        </w:tc>
        <w:tc>
          <w:tcPr>
            <w:tcW w:w="1803" w:type="dxa"/>
            <w:tcBorders>
              <w:top w:val="nil"/>
              <w:left w:val="nil"/>
              <w:bottom w:val="nil"/>
              <w:right w:val="nil"/>
            </w:tcBorders>
          </w:tcPr>
          <w:p w14:paraId="7DE0C333" w14:textId="77777777" w:rsidR="0099258D" w:rsidRDefault="0099258D" w:rsidP="003156FB">
            <w:pPr>
              <w:spacing w:line="480" w:lineRule="auto"/>
              <w:rPr>
                <w:lang w:val="en-AU"/>
              </w:rPr>
            </w:pPr>
            <w:r>
              <w:rPr>
                <w:lang w:val="en-AU"/>
              </w:rPr>
              <w:t>0.27</w:t>
            </w:r>
          </w:p>
        </w:tc>
        <w:tc>
          <w:tcPr>
            <w:tcW w:w="1803" w:type="dxa"/>
            <w:tcBorders>
              <w:top w:val="nil"/>
              <w:left w:val="nil"/>
              <w:bottom w:val="nil"/>
              <w:right w:val="single" w:sz="4" w:space="0" w:color="auto"/>
            </w:tcBorders>
          </w:tcPr>
          <w:p w14:paraId="32AD7D4E" w14:textId="77777777" w:rsidR="0099258D" w:rsidRDefault="0099258D" w:rsidP="003156FB">
            <w:pPr>
              <w:spacing w:line="480" w:lineRule="auto"/>
              <w:rPr>
                <w:lang w:val="en-AU"/>
              </w:rPr>
            </w:pPr>
            <w:r>
              <w:rPr>
                <w:lang w:val="en-AU"/>
              </w:rPr>
              <w:t>0.62</w:t>
            </w:r>
          </w:p>
        </w:tc>
      </w:tr>
      <w:tr w:rsidR="0099258D" w14:paraId="04233823" w14:textId="77777777" w:rsidTr="00625B2F">
        <w:tc>
          <w:tcPr>
            <w:tcW w:w="1803" w:type="dxa"/>
            <w:tcBorders>
              <w:top w:val="nil"/>
              <w:left w:val="single" w:sz="4" w:space="0" w:color="auto"/>
              <w:bottom w:val="nil"/>
              <w:right w:val="nil"/>
            </w:tcBorders>
          </w:tcPr>
          <w:p w14:paraId="37AF7167" w14:textId="77777777" w:rsidR="0099258D" w:rsidRPr="00CF5270" w:rsidRDefault="0099258D" w:rsidP="003156FB">
            <w:pPr>
              <w:spacing w:line="480" w:lineRule="auto"/>
              <w:ind w:left="167"/>
              <w:rPr>
                <w:i/>
                <w:iCs/>
                <w:lang w:val="en-AU"/>
              </w:rPr>
            </w:pPr>
            <w:r>
              <w:rPr>
                <w:lang w:val="en-AU"/>
              </w:rPr>
              <w:t>Maternal Size</w:t>
            </w:r>
          </w:p>
        </w:tc>
        <w:tc>
          <w:tcPr>
            <w:tcW w:w="1803" w:type="dxa"/>
            <w:tcBorders>
              <w:top w:val="nil"/>
              <w:left w:val="nil"/>
              <w:bottom w:val="nil"/>
              <w:right w:val="nil"/>
            </w:tcBorders>
          </w:tcPr>
          <w:p w14:paraId="609E5282" w14:textId="77777777" w:rsidR="0099258D" w:rsidRDefault="0099258D" w:rsidP="003156FB">
            <w:pPr>
              <w:spacing w:line="480" w:lineRule="auto"/>
              <w:rPr>
                <w:lang w:val="en-AU"/>
              </w:rPr>
            </w:pPr>
            <w:r>
              <w:rPr>
                <w:lang w:val="en-AU"/>
              </w:rPr>
              <w:t>1, 183.48</w:t>
            </w:r>
          </w:p>
        </w:tc>
        <w:tc>
          <w:tcPr>
            <w:tcW w:w="1803" w:type="dxa"/>
            <w:tcBorders>
              <w:top w:val="nil"/>
              <w:left w:val="nil"/>
              <w:bottom w:val="nil"/>
              <w:right w:val="nil"/>
            </w:tcBorders>
          </w:tcPr>
          <w:p w14:paraId="34D03A1E" w14:textId="77777777" w:rsidR="0099258D" w:rsidRDefault="0099258D" w:rsidP="003156FB">
            <w:pPr>
              <w:spacing w:line="480" w:lineRule="auto"/>
              <w:rPr>
                <w:lang w:val="en-AU"/>
              </w:rPr>
            </w:pPr>
            <w:r>
              <w:rPr>
                <w:lang w:val="en-AU"/>
              </w:rPr>
              <w:t>863.73</w:t>
            </w:r>
          </w:p>
        </w:tc>
        <w:tc>
          <w:tcPr>
            <w:tcW w:w="1803" w:type="dxa"/>
            <w:tcBorders>
              <w:top w:val="nil"/>
              <w:left w:val="nil"/>
              <w:bottom w:val="nil"/>
              <w:right w:val="nil"/>
            </w:tcBorders>
          </w:tcPr>
          <w:p w14:paraId="33525229" w14:textId="77777777" w:rsidR="0099258D" w:rsidRDefault="0099258D" w:rsidP="003156FB">
            <w:pPr>
              <w:spacing w:line="480" w:lineRule="auto"/>
              <w:rPr>
                <w:lang w:val="en-AU"/>
              </w:rPr>
            </w:pPr>
            <w:r>
              <w:rPr>
                <w:lang w:val="en-AU"/>
              </w:rPr>
              <w:t>26.38</w:t>
            </w:r>
          </w:p>
        </w:tc>
        <w:tc>
          <w:tcPr>
            <w:tcW w:w="1803" w:type="dxa"/>
            <w:tcBorders>
              <w:top w:val="nil"/>
              <w:left w:val="nil"/>
              <w:bottom w:val="nil"/>
              <w:right w:val="single" w:sz="4" w:space="0" w:color="auto"/>
            </w:tcBorders>
          </w:tcPr>
          <w:p w14:paraId="7826D0BF" w14:textId="77777777" w:rsidR="0099258D" w:rsidRPr="00892221" w:rsidRDefault="0099258D" w:rsidP="003156FB">
            <w:pPr>
              <w:spacing w:line="480" w:lineRule="auto"/>
              <w:rPr>
                <w:b/>
                <w:bCs/>
                <w:vertAlign w:val="superscript"/>
                <w:lang w:val="en-AU"/>
              </w:rPr>
            </w:pPr>
            <w:r>
              <w:rPr>
                <w:b/>
                <w:bCs/>
                <w:lang w:val="en-AU"/>
              </w:rPr>
              <w:t>&lt;10</w:t>
            </w:r>
            <w:r>
              <w:rPr>
                <w:b/>
                <w:bCs/>
                <w:vertAlign w:val="superscript"/>
                <w:lang w:val="en-AU"/>
              </w:rPr>
              <w:t>-6</w:t>
            </w:r>
          </w:p>
        </w:tc>
      </w:tr>
      <w:tr w:rsidR="0099258D" w14:paraId="4F043281" w14:textId="77777777" w:rsidTr="00625B2F">
        <w:tc>
          <w:tcPr>
            <w:tcW w:w="1803" w:type="dxa"/>
            <w:tcBorders>
              <w:top w:val="nil"/>
              <w:left w:val="single" w:sz="4" w:space="0" w:color="auto"/>
              <w:bottom w:val="nil"/>
              <w:right w:val="nil"/>
            </w:tcBorders>
          </w:tcPr>
          <w:p w14:paraId="562D36DC" w14:textId="77777777" w:rsidR="0099258D" w:rsidRPr="00CF5270" w:rsidRDefault="0099258D" w:rsidP="003156FB">
            <w:pPr>
              <w:spacing w:line="480" w:lineRule="auto"/>
              <w:ind w:left="167"/>
              <w:rPr>
                <w:i/>
                <w:iCs/>
                <w:lang w:val="en-AU"/>
              </w:rPr>
            </w:pPr>
            <w:r>
              <w:rPr>
                <w:lang w:val="en-AU"/>
              </w:rPr>
              <w:t>Treat x Size</w:t>
            </w:r>
          </w:p>
        </w:tc>
        <w:tc>
          <w:tcPr>
            <w:tcW w:w="1803" w:type="dxa"/>
            <w:tcBorders>
              <w:top w:val="nil"/>
              <w:left w:val="nil"/>
              <w:bottom w:val="nil"/>
              <w:right w:val="nil"/>
            </w:tcBorders>
          </w:tcPr>
          <w:p w14:paraId="1F9E6CD7" w14:textId="77777777" w:rsidR="0099258D" w:rsidRDefault="0099258D" w:rsidP="003156FB">
            <w:pPr>
              <w:spacing w:line="480" w:lineRule="auto"/>
              <w:rPr>
                <w:lang w:val="en-AU"/>
              </w:rPr>
            </w:pPr>
            <w:r>
              <w:rPr>
                <w:lang w:val="en-AU"/>
              </w:rPr>
              <w:t>1, 183.95</w:t>
            </w:r>
          </w:p>
        </w:tc>
        <w:tc>
          <w:tcPr>
            <w:tcW w:w="1803" w:type="dxa"/>
            <w:tcBorders>
              <w:top w:val="nil"/>
              <w:left w:val="nil"/>
              <w:bottom w:val="nil"/>
              <w:right w:val="nil"/>
            </w:tcBorders>
          </w:tcPr>
          <w:p w14:paraId="1BC2428F" w14:textId="77777777" w:rsidR="0099258D" w:rsidRDefault="0099258D" w:rsidP="003156FB">
            <w:pPr>
              <w:spacing w:line="480" w:lineRule="auto"/>
              <w:rPr>
                <w:lang w:val="en-AU"/>
              </w:rPr>
            </w:pPr>
            <w:r>
              <w:rPr>
                <w:lang w:val="en-AU"/>
              </w:rPr>
              <w:t>0.99</w:t>
            </w:r>
          </w:p>
        </w:tc>
        <w:tc>
          <w:tcPr>
            <w:tcW w:w="1803" w:type="dxa"/>
            <w:tcBorders>
              <w:top w:val="nil"/>
              <w:left w:val="nil"/>
              <w:bottom w:val="nil"/>
              <w:right w:val="nil"/>
            </w:tcBorders>
          </w:tcPr>
          <w:p w14:paraId="0680223F" w14:textId="77777777" w:rsidR="0099258D" w:rsidRDefault="0099258D" w:rsidP="003156FB">
            <w:pPr>
              <w:spacing w:line="480" w:lineRule="auto"/>
              <w:rPr>
                <w:lang w:val="en-AU"/>
              </w:rPr>
            </w:pPr>
            <w:r>
              <w:rPr>
                <w:lang w:val="en-AU"/>
              </w:rPr>
              <w:t>0.03</w:t>
            </w:r>
          </w:p>
        </w:tc>
        <w:tc>
          <w:tcPr>
            <w:tcW w:w="1803" w:type="dxa"/>
            <w:tcBorders>
              <w:top w:val="nil"/>
              <w:left w:val="nil"/>
              <w:bottom w:val="nil"/>
              <w:right w:val="single" w:sz="4" w:space="0" w:color="auto"/>
            </w:tcBorders>
          </w:tcPr>
          <w:p w14:paraId="7CAE8A7F" w14:textId="77777777" w:rsidR="0099258D" w:rsidRDefault="0099258D" w:rsidP="003156FB">
            <w:pPr>
              <w:spacing w:line="480" w:lineRule="auto"/>
              <w:rPr>
                <w:lang w:val="en-AU"/>
              </w:rPr>
            </w:pPr>
            <w:r>
              <w:rPr>
                <w:lang w:val="en-AU"/>
              </w:rPr>
              <w:t>0.86</w:t>
            </w:r>
          </w:p>
        </w:tc>
      </w:tr>
      <w:tr w:rsidR="0099258D" w14:paraId="07434BFD" w14:textId="77777777" w:rsidTr="00625B2F">
        <w:tc>
          <w:tcPr>
            <w:tcW w:w="1803" w:type="dxa"/>
            <w:tcBorders>
              <w:top w:val="nil"/>
              <w:left w:val="single" w:sz="4" w:space="0" w:color="auto"/>
              <w:bottom w:val="nil"/>
              <w:right w:val="nil"/>
            </w:tcBorders>
          </w:tcPr>
          <w:p w14:paraId="6F126F2E" w14:textId="77777777" w:rsidR="0099258D" w:rsidRPr="00CF5270" w:rsidRDefault="0099258D" w:rsidP="003156FB">
            <w:pPr>
              <w:spacing w:line="480" w:lineRule="auto"/>
              <w:ind w:left="167"/>
              <w:rPr>
                <w:i/>
                <w:iCs/>
                <w:lang w:val="en-AU"/>
              </w:rPr>
            </w:pPr>
            <w:r>
              <w:rPr>
                <w:lang w:val="en-AU"/>
              </w:rPr>
              <w:t>Block</w:t>
            </w:r>
          </w:p>
        </w:tc>
        <w:tc>
          <w:tcPr>
            <w:tcW w:w="1803" w:type="dxa"/>
            <w:tcBorders>
              <w:top w:val="nil"/>
              <w:left w:val="nil"/>
              <w:bottom w:val="nil"/>
              <w:right w:val="nil"/>
            </w:tcBorders>
          </w:tcPr>
          <w:p w14:paraId="31401C44" w14:textId="77777777" w:rsidR="0099258D" w:rsidRDefault="0099258D" w:rsidP="003156FB">
            <w:pPr>
              <w:spacing w:line="480" w:lineRule="auto"/>
              <w:rPr>
                <w:lang w:val="en-AU"/>
              </w:rPr>
            </w:pPr>
            <w:r>
              <w:rPr>
                <w:lang w:val="en-AU"/>
              </w:rPr>
              <w:t>4, 10.57</w:t>
            </w:r>
          </w:p>
        </w:tc>
        <w:tc>
          <w:tcPr>
            <w:tcW w:w="1803" w:type="dxa"/>
            <w:tcBorders>
              <w:top w:val="nil"/>
              <w:left w:val="nil"/>
              <w:bottom w:val="nil"/>
              <w:right w:val="nil"/>
            </w:tcBorders>
          </w:tcPr>
          <w:p w14:paraId="03892D8E" w14:textId="77777777" w:rsidR="0099258D" w:rsidRDefault="0099258D" w:rsidP="003156FB">
            <w:pPr>
              <w:spacing w:line="480" w:lineRule="auto"/>
              <w:rPr>
                <w:lang w:val="en-AU"/>
              </w:rPr>
            </w:pPr>
            <w:r>
              <w:rPr>
                <w:lang w:val="en-AU"/>
              </w:rPr>
              <w:t>9.39</w:t>
            </w:r>
          </w:p>
        </w:tc>
        <w:tc>
          <w:tcPr>
            <w:tcW w:w="1803" w:type="dxa"/>
            <w:tcBorders>
              <w:top w:val="nil"/>
              <w:left w:val="nil"/>
              <w:bottom w:val="nil"/>
              <w:right w:val="nil"/>
            </w:tcBorders>
          </w:tcPr>
          <w:p w14:paraId="40A553B0" w14:textId="77777777" w:rsidR="0099258D" w:rsidRDefault="0099258D" w:rsidP="003156FB">
            <w:pPr>
              <w:spacing w:line="480" w:lineRule="auto"/>
              <w:rPr>
                <w:lang w:val="en-AU"/>
              </w:rPr>
            </w:pPr>
            <w:r>
              <w:rPr>
                <w:lang w:val="en-AU"/>
              </w:rPr>
              <w:t>0.29</w:t>
            </w:r>
          </w:p>
        </w:tc>
        <w:tc>
          <w:tcPr>
            <w:tcW w:w="1803" w:type="dxa"/>
            <w:tcBorders>
              <w:top w:val="nil"/>
              <w:left w:val="nil"/>
              <w:bottom w:val="nil"/>
              <w:right w:val="single" w:sz="4" w:space="0" w:color="auto"/>
            </w:tcBorders>
          </w:tcPr>
          <w:p w14:paraId="21885C22" w14:textId="77777777" w:rsidR="0099258D" w:rsidRDefault="0099258D" w:rsidP="003156FB">
            <w:pPr>
              <w:spacing w:line="480" w:lineRule="auto"/>
              <w:rPr>
                <w:lang w:val="en-AU"/>
              </w:rPr>
            </w:pPr>
            <w:r>
              <w:rPr>
                <w:lang w:val="en-AU"/>
              </w:rPr>
              <w:t>0.88</w:t>
            </w:r>
          </w:p>
        </w:tc>
      </w:tr>
      <w:tr w:rsidR="0099258D" w14:paraId="44B1A57F" w14:textId="77777777" w:rsidTr="00625B2F">
        <w:tc>
          <w:tcPr>
            <w:tcW w:w="1803" w:type="dxa"/>
            <w:tcBorders>
              <w:top w:val="nil"/>
              <w:left w:val="single" w:sz="4" w:space="0" w:color="auto"/>
              <w:bottom w:val="single" w:sz="4" w:space="0" w:color="auto"/>
              <w:right w:val="nil"/>
            </w:tcBorders>
          </w:tcPr>
          <w:p w14:paraId="3BC6CEE6" w14:textId="77777777" w:rsidR="0099258D" w:rsidRPr="00CF5270" w:rsidRDefault="0099258D" w:rsidP="003156FB">
            <w:pPr>
              <w:spacing w:line="480" w:lineRule="auto"/>
              <w:ind w:left="167"/>
              <w:rPr>
                <w:i/>
                <w:iCs/>
                <w:lang w:val="en-AU"/>
              </w:rPr>
            </w:pPr>
            <w:proofErr w:type="gramStart"/>
            <w:r>
              <w:rPr>
                <w:i/>
                <w:iCs/>
                <w:lang w:val="en-AU"/>
              </w:rPr>
              <w:t>Culture(</w:t>
            </w:r>
            <w:proofErr w:type="gramEnd"/>
            <w:r>
              <w:rPr>
                <w:i/>
                <w:iCs/>
                <w:lang w:val="en-AU"/>
              </w:rPr>
              <w:t>Treat)</w:t>
            </w:r>
          </w:p>
        </w:tc>
        <w:tc>
          <w:tcPr>
            <w:tcW w:w="1803" w:type="dxa"/>
            <w:tcBorders>
              <w:top w:val="nil"/>
              <w:left w:val="nil"/>
              <w:bottom w:val="single" w:sz="4" w:space="0" w:color="auto"/>
              <w:right w:val="nil"/>
            </w:tcBorders>
          </w:tcPr>
          <w:p w14:paraId="54FC2AEA" w14:textId="77777777" w:rsidR="0099258D" w:rsidRDefault="0099258D" w:rsidP="003156FB">
            <w:pPr>
              <w:spacing w:line="480" w:lineRule="auto"/>
              <w:rPr>
                <w:lang w:val="en-AU"/>
              </w:rPr>
            </w:pPr>
          </w:p>
        </w:tc>
        <w:tc>
          <w:tcPr>
            <w:tcW w:w="1803" w:type="dxa"/>
            <w:tcBorders>
              <w:top w:val="nil"/>
              <w:left w:val="nil"/>
              <w:bottom w:val="single" w:sz="4" w:space="0" w:color="auto"/>
              <w:right w:val="nil"/>
            </w:tcBorders>
          </w:tcPr>
          <w:p w14:paraId="69073948" w14:textId="77777777" w:rsidR="0099258D" w:rsidRPr="00B07FF3" w:rsidRDefault="0099258D" w:rsidP="003156FB">
            <w:pPr>
              <w:spacing w:line="480" w:lineRule="auto"/>
              <w:rPr>
                <w:lang w:val="en-AU"/>
              </w:rPr>
            </w:pPr>
            <w:r>
              <w:rPr>
                <w:lang w:val="en-AU"/>
              </w:rPr>
              <w:t>30.30</w:t>
            </w:r>
          </w:p>
        </w:tc>
        <w:tc>
          <w:tcPr>
            <w:tcW w:w="1803" w:type="dxa"/>
            <w:tcBorders>
              <w:top w:val="nil"/>
              <w:left w:val="nil"/>
              <w:bottom w:val="single" w:sz="4" w:space="0" w:color="auto"/>
              <w:right w:val="nil"/>
            </w:tcBorders>
          </w:tcPr>
          <w:p w14:paraId="552D7D09" w14:textId="77777777" w:rsidR="0099258D" w:rsidRPr="004E0237" w:rsidRDefault="0099258D" w:rsidP="003156FB">
            <w:pPr>
              <w:spacing w:line="480" w:lineRule="auto"/>
              <w:rPr>
                <w:i/>
                <w:iCs/>
                <w:lang w:val="en-AU"/>
              </w:rPr>
            </w:pPr>
          </w:p>
        </w:tc>
        <w:tc>
          <w:tcPr>
            <w:tcW w:w="1803" w:type="dxa"/>
            <w:tcBorders>
              <w:top w:val="nil"/>
              <w:left w:val="nil"/>
              <w:bottom w:val="single" w:sz="4" w:space="0" w:color="auto"/>
              <w:right w:val="single" w:sz="4" w:space="0" w:color="auto"/>
            </w:tcBorders>
          </w:tcPr>
          <w:p w14:paraId="4D22A21A" w14:textId="77777777" w:rsidR="0099258D" w:rsidRPr="004E0237" w:rsidRDefault="0099258D" w:rsidP="003156FB">
            <w:pPr>
              <w:spacing w:line="480" w:lineRule="auto"/>
              <w:rPr>
                <w:i/>
                <w:iCs/>
                <w:lang w:val="en-AU"/>
              </w:rPr>
            </w:pPr>
          </w:p>
        </w:tc>
      </w:tr>
      <w:tr w:rsidR="0099258D" w14:paraId="5AD9A98D" w14:textId="77777777" w:rsidTr="00625B2F">
        <w:tc>
          <w:tcPr>
            <w:tcW w:w="1803" w:type="dxa"/>
            <w:tcBorders>
              <w:top w:val="single" w:sz="4" w:space="0" w:color="auto"/>
              <w:left w:val="single" w:sz="4" w:space="0" w:color="auto"/>
              <w:bottom w:val="nil"/>
              <w:right w:val="nil"/>
            </w:tcBorders>
          </w:tcPr>
          <w:p w14:paraId="6E26E21C" w14:textId="77777777" w:rsidR="0099258D" w:rsidRPr="00CF5270" w:rsidRDefault="0099258D" w:rsidP="003156FB">
            <w:pPr>
              <w:spacing w:line="480" w:lineRule="auto"/>
              <w:ind w:left="25"/>
              <w:rPr>
                <w:i/>
                <w:iCs/>
                <w:lang w:val="en-AU"/>
              </w:rPr>
            </w:pPr>
            <w:r>
              <w:rPr>
                <w:b/>
                <w:bCs/>
                <w:lang w:val="en-AU"/>
              </w:rPr>
              <w:t>G2</w:t>
            </w:r>
          </w:p>
        </w:tc>
        <w:tc>
          <w:tcPr>
            <w:tcW w:w="1803" w:type="dxa"/>
            <w:tcBorders>
              <w:top w:val="single" w:sz="4" w:space="0" w:color="auto"/>
              <w:left w:val="nil"/>
              <w:bottom w:val="nil"/>
              <w:right w:val="nil"/>
            </w:tcBorders>
          </w:tcPr>
          <w:p w14:paraId="64BD385E" w14:textId="77777777" w:rsidR="0099258D" w:rsidRDefault="0099258D" w:rsidP="003156FB">
            <w:pPr>
              <w:spacing w:line="480" w:lineRule="auto"/>
              <w:rPr>
                <w:lang w:val="en-AU"/>
              </w:rPr>
            </w:pPr>
          </w:p>
        </w:tc>
        <w:tc>
          <w:tcPr>
            <w:tcW w:w="1803" w:type="dxa"/>
            <w:tcBorders>
              <w:top w:val="single" w:sz="4" w:space="0" w:color="auto"/>
              <w:left w:val="nil"/>
              <w:bottom w:val="nil"/>
              <w:right w:val="nil"/>
            </w:tcBorders>
          </w:tcPr>
          <w:p w14:paraId="4A285314" w14:textId="77777777" w:rsidR="0099258D" w:rsidRDefault="0099258D" w:rsidP="003156FB">
            <w:pPr>
              <w:spacing w:line="480" w:lineRule="auto"/>
              <w:rPr>
                <w:lang w:val="en-AU"/>
              </w:rPr>
            </w:pPr>
          </w:p>
        </w:tc>
        <w:tc>
          <w:tcPr>
            <w:tcW w:w="1803" w:type="dxa"/>
            <w:tcBorders>
              <w:top w:val="single" w:sz="4" w:space="0" w:color="auto"/>
              <w:left w:val="nil"/>
              <w:bottom w:val="nil"/>
              <w:right w:val="nil"/>
            </w:tcBorders>
          </w:tcPr>
          <w:p w14:paraId="0807F372" w14:textId="77777777" w:rsidR="0099258D" w:rsidRDefault="0099258D" w:rsidP="003156FB">
            <w:pPr>
              <w:spacing w:line="480" w:lineRule="auto"/>
              <w:rPr>
                <w:lang w:val="en-AU"/>
              </w:rPr>
            </w:pPr>
          </w:p>
        </w:tc>
        <w:tc>
          <w:tcPr>
            <w:tcW w:w="1803" w:type="dxa"/>
            <w:tcBorders>
              <w:top w:val="single" w:sz="4" w:space="0" w:color="auto"/>
              <w:left w:val="nil"/>
              <w:bottom w:val="nil"/>
              <w:right w:val="single" w:sz="4" w:space="0" w:color="auto"/>
            </w:tcBorders>
          </w:tcPr>
          <w:p w14:paraId="34131356" w14:textId="77777777" w:rsidR="0099258D" w:rsidRDefault="0099258D" w:rsidP="003156FB">
            <w:pPr>
              <w:spacing w:line="480" w:lineRule="auto"/>
              <w:rPr>
                <w:lang w:val="en-AU"/>
              </w:rPr>
            </w:pPr>
          </w:p>
        </w:tc>
      </w:tr>
      <w:tr w:rsidR="0099258D" w14:paraId="7AD189F9" w14:textId="77777777" w:rsidTr="00625B2F">
        <w:tc>
          <w:tcPr>
            <w:tcW w:w="1803" w:type="dxa"/>
            <w:tcBorders>
              <w:top w:val="nil"/>
              <w:left w:val="single" w:sz="4" w:space="0" w:color="auto"/>
              <w:bottom w:val="nil"/>
              <w:right w:val="nil"/>
            </w:tcBorders>
          </w:tcPr>
          <w:p w14:paraId="6B4A61DC" w14:textId="77777777" w:rsidR="0099258D" w:rsidRPr="00CF5270" w:rsidRDefault="0099258D" w:rsidP="003156FB">
            <w:pPr>
              <w:spacing w:line="480" w:lineRule="auto"/>
              <w:ind w:left="167"/>
              <w:rPr>
                <w:i/>
                <w:iCs/>
                <w:lang w:val="en-AU"/>
              </w:rPr>
            </w:pPr>
            <w:r>
              <w:rPr>
                <w:lang w:val="en-AU"/>
              </w:rPr>
              <w:t>Treatment</w:t>
            </w:r>
          </w:p>
        </w:tc>
        <w:tc>
          <w:tcPr>
            <w:tcW w:w="1803" w:type="dxa"/>
            <w:tcBorders>
              <w:top w:val="nil"/>
              <w:left w:val="nil"/>
              <w:bottom w:val="nil"/>
              <w:right w:val="nil"/>
            </w:tcBorders>
          </w:tcPr>
          <w:p w14:paraId="1F991462" w14:textId="77777777" w:rsidR="0099258D" w:rsidRDefault="0099258D" w:rsidP="003156FB">
            <w:pPr>
              <w:spacing w:line="480" w:lineRule="auto"/>
              <w:rPr>
                <w:lang w:val="en-AU"/>
              </w:rPr>
            </w:pPr>
            <w:r>
              <w:rPr>
                <w:lang w:val="en-AU"/>
              </w:rPr>
              <w:t>1, 234</w:t>
            </w:r>
          </w:p>
        </w:tc>
        <w:tc>
          <w:tcPr>
            <w:tcW w:w="1803" w:type="dxa"/>
            <w:tcBorders>
              <w:top w:val="nil"/>
              <w:left w:val="nil"/>
              <w:bottom w:val="nil"/>
              <w:right w:val="nil"/>
            </w:tcBorders>
          </w:tcPr>
          <w:p w14:paraId="4EAFB6F6" w14:textId="77777777" w:rsidR="0099258D" w:rsidRDefault="0099258D" w:rsidP="003156FB">
            <w:pPr>
              <w:spacing w:line="480" w:lineRule="auto"/>
              <w:rPr>
                <w:lang w:val="en-AU"/>
              </w:rPr>
            </w:pPr>
            <w:r>
              <w:rPr>
                <w:lang w:val="en-AU"/>
              </w:rPr>
              <w:t>383.72</w:t>
            </w:r>
          </w:p>
        </w:tc>
        <w:tc>
          <w:tcPr>
            <w:tcW w:w="1803" w:type="dxa"/>
            <w:tcBorders>
              <w:top w:val="nil"/>
              <w:left w:val="nil"/>
              <w:bottom w:val="nil"/>
              <w:right w:val="nil"/>
            </w:tcBorders>
          </w:tcPr>
          <w:p w14:paraId="460AE085" w14:textId="77777777" w:rsidR="0099258D" w:rsidRDefault="0099258D" w:rsidP="003156FB">
            <w:pPr>
              <w:spacing w:line="480" w:lineRule="auto"/>
              <w:rPr>
                <w:lang w:val="en-AU"/>
              </w:rPr>
            </w:pPr>
            <w:r>
              <w:rPr>
                <w:lang w:val="en-AU"/>
              </w:rPr>
              <w:t>7.44</w:t>
            </w:r>
          </w:p>
        </w:tc>
        <w:tc>
          <w:tcPr>
            <w:tcW w:w="1803" w:type="dxa"/>
            <w:tcBorders>
              <w:top w:val="nil"/>
              <w:left w:val="nil"/>
              <w:bottom w:val="nil"/>
              <w:right w:val="single" w:sz="4" w:space="0" w:color="auto"/>
            </w:tcBorders>
          </w:tcPr>
          <w:p w14:paraId="2A543066" w14:textId="77777777" w:rsidR="0099258D" w:rsidRDefault="0099258D" w:rsidP="003156FB">
            <w:pPr>
              <w:spacing w:line="480" w:lineRule="auto"/>
              <w:rPr>
                <w:lang w:val="en-AU"/>
              </w:rPr>
            </w:pPr>
            <w:r w:rsidRPr="00036842">
              <w:rPr>
                <w:b/>
                <w:bCs/>
                <w:lang w:val="en-AU"/>
              </w:rPr>
              <w:t>0.007</w:t>
            </w:r>
          </w:p>
        </w:tc>
      </w:tr>
      <w:tr w:rsidR="0099258D" w14:paraId="0E98F59A" w14:textId="77777777" w:rsidTr="00625B2F">
        <w:tc>
          <w:tcPr>
            <w:tcW w:w="1803" w:type="dxa"/>
            <w:tcBorders>
              <w:top w:val="nil"/>
              <w:left w:val="single" w:sz="4" w:space="0" w:color="auto"/>
              <w:bottom w:val="nil"/>
              <w:right w:val="nil"/>
            </w:tcBorders>
          </w:tcPr>
          <w:p w14:paraId="53A71C41" w14:textId="77777777" w:rsidR="0099258D" w:rsidRPr="00CF5270" w:rsidRDefault="0099258D" w:rsidP="003156FB">
            <w:pPr>
              <w:spacing w:line="480" w:lineRule="auto"/>
              <w:ind w:left="167"/>
              <w:rPr>
                <w:i/>
                <w:iCs/>
                <w:lang w:val="en-AU"/>
              </w:rPr>
            </w:pPr>
            <w:r>
              <w:rPr>
                <w:lang w:val="en-AU"/>
              </w:rPr>
              <w:t>Maternal Size</w:t>
            </w:r>
          </w:p>
        </w:tc>
        <w:tc>
          <w:tcPr>
            <w:tcW w:w="1803" w:type="dxa"/>
            <w:tcBorders>
              <w:top w:val="nil"/>
              <w:left w:val="nil"/>
              <w:bottom w:val="nil"/>
              <w:right w:val="nil"/>
            </w:tcBorders>
          </w:tcPr>
          <w:p w14:paraId="4CF3BAC3" w14:textId="77777777" w:rsidR="0099258D" w:rsidRDefault="0099258D" w:rsidP="003156FB">
            <w:pPr>
              <w:spacing w:line="480" w:lineRule="auto"/>
              <w:rPr>
                <w:lang w:val="en-AU"/>
              </w:rPr>
            </w:pPr>
            <w:r>
              <w:rPr>
                <w:lang w:val="en-AU"/>
              </w:rPr>
              <w:t>1, 234</w:t>
            </w:r>
          </w:p>
        </w:tc>
        <w:tc>
          <w:tcPr>
            <w:tcW w:w="1803" w:type="dxa"/>
            <w:tcBorders>
              <w:top w:val="nil"/>
              <w:left w:val="nil"/>
              <w:bottom w:val="nil"/>
              <w:right w:val="nil"/>
            </w:tcBorders>
          </w:tcPr>
          <w:p w14:paraId="3D5099D1" w14:textId="77777777" w:rsidR="0099258D" w:rsidRDefault="0099258D" w:rsidP="003156FB">
            <w:pPr>
              <w:spacing w:line="480" w:lineRule="auto"/>
              <w:rPr>
                <w:lang w:val="en-AU"/>
              </w:rPr>
            </w:pPr>
            <w:r>
              <w:rPr>
                <w:lang w:val="en-AU"/>
              </w:rPr>
              <w:t>165.44</w:t>
            </w:r>
          </w:p>
        </w:tc>
        <w:tc>
          <w:tcPr>
            <w:tcW w:w="1803" w:type="dxa"/>
            <w:tcBorders>
              <w:top w:val="nil"/>
              <w:left w:val="nil"/>
              <w:bottom w:val="nil"/>
              <w:right w:val="nil"/>
            </w:tcBorders>
          </w:tcPr>
          <w:p w14:paraId="5829ABA2" w14:textId="77777777" w:rsidR="0099258D" w:rsidRDefault="0099258D" w:rsidP="003156FB">
            <w:pPr>
              <w:spacing w:line="480" w:lineRule="auto"/>
              <w:rPr>
                <w:lang w:val="en-AU"/>
              </w:rPr>
            </w:pPr>
            <w:r>
              <w:rPr>
                <w:lang w:val="en-AU"/>
              </w:rPr>
              <w:t>3.86</w:t>
            </w:r>
          </w:p>
        </w:tc>
        <w:tc>
          <w:tcPr>
            <w:tcW w:w="1803" w:type="dxa"/>
            <w:tcBorders>
              <w:top w:val="nil"/>
              <w:left w:val="nil"/>
              <w:bottom w:val="nil"/>
              <w:right w:val="single" w:sz="4" w:space="0" w:color="auto"/>
            </w:tcBorders>
          </w:tcPr>
          <w:p w14:paraId="51AA5558" w14:textId="77777777" w:rsidR="0099258D" w:rsidRDefault="0099258D" w:rsidP="003156FB">
            <w:pPr>
              <w:spacing w:line="480" w:lineRule="auto"/>
              <w:rPr>
                <w:lang w:val="en-AU"/>
              </w:rPr>
            </w:pPr>
            <w:r>
              <w:rPr>
                <w:lang w:val="en-AU"/>
              </w:rPr>
              <w:t>0.051</w:t>
            </w:r>
          </w:p>
        </w:tc>
      </w:tr>
      <w:tr w:rsidR="0099258D" w14:paraId="04C13CDB" w14:textId="77777777" w:rsidTr="00625B2F">
        <w:tc>
          <w:tcPr>
            <w:tcW w:w="1803" w:type="dxa"/>
            <w:tcBorders>
              <w:top w:val="nil"/>
              <w:left w:val="single" w:sz="4" w:space="0" w:color="auto"/>
              <w:bottom w:val="nil"/>
              <w:right w:val="nil"/>
            </w:tcBorders>
          </w:tcPr>
          <w:p w14:paraId="1D12C640" w14:textId="77777777" w:rsidR="0099258D" w:rsidRPr="00CF5270" w:rsidRDefault="0099258D" w:rsidP="003156FB">
            <w:pPr>
              <w:spacing w:line="480" w:lineRule="auto"/>
              <w:ind w:left="167"/>
              <w:rPr>
                <w:i/>
                <w:iCs/>
                <w:lang w:val="en-AU"/>
              </w:rPr>
            </w:pPr>
            <w:r>
              <w:rPr>
                <w:lang w:val="en-AU"/>
              </w:rPr>
              <w:t>Treat x Size</w:t>
            </w:r>
          </w:p>
        </w:tc>
        <w:tc>
          <w:tcPr>
            <w:tcW w:w="1803" w:type="dxa"/>
            <w:tcBorders>
              <w:top w:val="nil"/>
              <w:left w:val="nil"/>
              <w:bottom w:val="nil"/>
              <w:right w:val="nil"/>
            </w:tcBorders>
          </w:tcPr>
          <w:p w14:paraId="744C4CA7" w14:textId="77777777" w:rsidR="0099258D" w:rsidRDefault="0099258D" w:rsidP="003156FB">
            <w:pPr>
              <w:spacing w:line="480" w:lineRule="auto"/>
              <w:rPr>
                <w:lang w:val="en-AU"/>
              </w:rPr>
            </w:pPr>
            <w:r>
              <w:rPr>
                <w:lang w:val="en-AU"/>
              </w:rPr>
              <w:t>1, 234</w:t>
            </w:r>
          </w:p>
        </w:tc>
        <w:tc>
          <w:tcPr>
            <w:tcW w:w="1803" w:type="dxa"/>
            <w:tcBorders>
              <w:top w:val="nil"/>
              <w:left w:val="nil"/>
              <w:bottom w:val="nil"/>
              <w:right w:val="nil"/>
            </w:tcBorders>
          </w:tcPr>
          <w:p w14:paraId="2E25A6D8" w14:textId="77777777" w:rsidR="0099258D" w:rsidRDefault="0099258D" w:rsidP="003156FB">
            <w:pPr>
              <w:spacing w:line="480" w:lineRule="auto"/>
              <w:rPr>
                <w:lang w:val="en-AU"/>
              </w:rPr>
            </w:pPr>
            <w:r>
              <w:rPr>
                <w:lang w:val="en-AU"/>
              </w:rPr>
              <w:t>342.10</w:t>
            </w:r>
          </w:p>
        </w:tc>
        <w:tc>
          <w:tcPr>
            <w:tcW w:w="1803" w:type="dxa"/>
            <w:tcBorders>
              <w:top w:val="nil"/>
              <w:left w:val="nil"/>
              <w:bottom w:val="nil"/>
              <w:right w:val="nil"/>
            </w:tcBorders>
          </w:tcPr>
          <w:p w14:paraId="757E6FD4" w14:textId="77777777" w:rsidR="0099258D" w:rsidRDefault="0099258D" w:rsidP="003156FB">
            <w:pPr>
              <w:spacing w:line="480" w:lineRule="auto"/>
              <w:rPr>
                <w:lang w:val="en-AU"/>
              </w:rPr>
            </w:pPr>
            <w:r>
              <w:rPr>
                <w:lang w:val="en-AU"/>
              </w:rPr>
              <w:t>6.69</w:t>
            </w:r>
          </w:p>
        </w:tc>
        <w:tc>
          <w:tcPr>
            <w:tcW w:w="1803" w:type="dxa"/>
            <w:tcBorders>
              <w:top w:val="nil"/>
              <w:left w:val="nil"/>
              <w:bottom w:val="nil"/>
              <w:right w:val="single" w:sz="4" w:space="0" w:color="auto"/>
            </w:tcBorders>
          </w:tcPr>
          <w:p w14:paraId="0E94FD2C" w14:textId="77777777" w:rsidR="0099258D" w:rsidRPr="00892221" w:rsidRDefault="0099258D" w:rsidP="003156FB">
            <w:pPr>
              <w:spacing w:line="480" w:lineRule="auto"/>
              <w:rPr>
                <w:b/>
                <w:bCs/>
                <w:lang w:val="en-AU"/>
              </w:rPr>
            </w:pPr>
            <w:r w:rsidRPr="00036842">
              <w:rPr>
                <w:b/>
                <w:bCs/>
                <w:lang w:val="en-AU"/>
              </w:rPr>
              <w:t>0.01</w:t>
            </w:r>
          </w:p>
        </w:tc>
      </w:tr>
      <w:tr w:rsidR="0099258D" w14:paraId="3FB31938" w14:textId="77777777" w:rsidTr="00625B2F">
        <w:tc>
          <w:tcPr>
            <w:tcW w:w="1803" w:type="dxa"/>
            <w:tcBorders>
              <w:top w:val="nil"/>
              <w:left w:val="single" w:sz="4" w:space="0" w:color="auto"/>
              <w:bottom w:val="nil"/>
              <w:right w:val="nil"/>
            </w:tcBorders>
          </w:tcPr>
          <w:p w14:paraId="0448560F" w14:textId="77777777" w:rsidR="0099258D" w:rsidRPr="00CF5270" w:rsidRDefault="0099258D" w:rsidP="003156FB">
            <w:pPr>
              <w:spacing w:line="480" w:lineRule="auto"/>
              <w:ind w:left="167"/>
              <w:rPr>
                <w:i/>
                <w:iCs/>
                <w:lang w:val="en-AU"/>
              </w:rPr>
            </w:pPr>
            <w:r>
              <w:rPr>
                <w:lang w:val="en-AU"/>
              </w:rPr>
              <w:t>Block</w:t>
            </w:r>
          </w:p>
        </w:tc>
        <w:tc>
          <w:tcPr>
            <w:tcW w:w="1803" w:type="dxa"/>
            <w:tcBorders>
              <w:top w:val="nil"/>
              <w:left w:val="nil"/>
              <w:bottom w:val="nil"/>
              <w:right w:val="nil"/>
            </w:tcBorders>
          </w:tcPr>
          <w:p w14:paraId="661A2F46" w14:textId="77777777" w:rsidR="0099258D" w:rsidRDefault="0099258D" w:rsidP="003156FB">
            <w:pPr>
              <w:spacing w:line="480" w:lineRule="auto"/>
              <w:rPr>
                <w:lang w:val="en-AU"/>
              </w:rPr>
            </w:pPr>
            <w:r>
              <w:rPr>
                <w:lang w:val="en-AU"/>
              </w:rPr>
              <w:t>4, 234</w:t>
            </w:r>
          </w:p>
        </w:tc>
        <w:tc>
          <w:tcPr>
            <w:tcW w:w="1803" w:type="dxa"/>
            <w:tcBorders>
              <w:top w:val="nil"/>
              <w:left w:val="nil"/>
              <w:bottom w:val="nil"/>
              <w:right w:val="nil"/>
            </w:tcBorders>
          </w:tcPr>
          <w:p w14:paraId="1594889E" w14:textId="77777777" w:rsidR="0099258D" w:rsidRDefault="0099258D" w:rsidP="003156FB">
            <w:pPr>
              <w:spacing w:line="480" w:lineRule="auto"/>
              <w:rPr>
                <w:lang w:val="en-AU"/>
              </w:rPr>
            </w:pPr>
            <w:r>
              <w:rPr>
                <w:lang w:val="en-AU"/>
              </w:rPr>
              <w:t>271.44</w:t>
            </w:r>
          </w:p>
        </w:tc>
        <w:tc>
          <w:tcPr>
            <w:tcW w:w="1803" w:type="dxa"/>
            <w:tcBorders>
              <w:top w:val="nil"/>
              <w:left w:val="nil"/>
              <w:bottom w:val="nil"/>
              <w:right w:val="nil"/>
            </w:tcBorders>
          </w:tcPr>
          <w:p w14:paraId="7E49D65C" w14:textId="77777777" w:rsidR="0099258D" w:rsidRDefault="0099258D" w:rsidP="003156FB">
            <w:pPr>
              <w:spacing w:line="480" w:lineRule="auto"/>
              <w:rPr>
                <w:lang w:val="en-AU"/>
              </w:rPr>
            </w:pPr>
            <w:r>
              <w:rPr>
                <w:lang w:val="en-AU"/>
              </w:rPr>
              <w:t>5.36</w:t>
            </w:r>
          </w:p>
        </w:tc>
        <w:tc>
          <w:tcPr>
            <w:tcW w:w="1803" w:type="dxa"/>
            <w:tcBorders>
              <w:top w:val="nil"/>
              <w:left w:val="nil"/>
              <w:bottom w:val="nil"/>
              <w:right w:val="single" w:sz="4" w:space="0" w:color="auto"/>
            </w:tcBorders>
          </w:tcPr>
          <w:p w14:paraId="71B173C4" w14:textId="77777777" w:rsidR="0099258D" w:rsidRDefault="0099258D" w:rsidP="003156FB">
            <w:pPr>
              <w:spacing w:line="480" w:lineRule="auto"/>
              <w:rPr>
                <w:lang w:val="en-AU"/>
              </w:rPr>
            </w:pPr>
            <w:r w:rsidRPr="00036842">
              <w:rPr>
                <w:b/>
                <w:bCs/>
                <w:lang w:val="en-AU"/>
              </w:rPr>
              <w:t>&lt;</w:t>
            </w:r>
            <w:r>
              <w:rPr>
                <w:b/>
                <w:bCs/>
                <w:lang w:val="en-AU"/>
              </w:rPr>
              <w:t>10</w:t>
            </w:r>
            <w:r>
              <w:rPr>
                <w:b/>
                <w:bCs/>
                <w:vertAlign w:val="superscript"/>
                <w:lang w:val="en-AU"/>
              </w:rPr>
              <w:t>-3</w:t>
            </w:r>
          </w:p>
        </w:tc>
      </w:tr>
      <w:tr w:rsidR="0099258D" w14:paraId="5FF6DA03" w14:textId="77777777" w:rsidTr="00625B2F">
        <w:tc>
          <w:tcPr>
            <w:tcW w:w="1803" w:type="dxa"/>
            <w:tcBorders>
              <w:top w:val="nil"/>
              <w:left w:val="single" w:sz="4" w:space="0" w:color="auto"/>
              <w:bottom w:val="single" w:sz="4" w:space="0" w:color="auto"/>
              <w:right w:val="nil"/>
            </w:tcBorders>
          </w:tcPr>
          <w:p w14:paraId="54DB4C4A" w14:textId="77777777" w:rsidR="0099258D" w:rsidRPr="00CF5270" w:rsidRDefault="0099258D" w:rsidP="003156FB">
            <w:pPr>
              <w:spacing w:line="480" w:lineRule="auto"/>
              <w:ind w:left="167"/>
              <w:rPr>
                <w:i/>
                <w:iCs/>
                <w:lang w:val="en-AU"/>
              </w:rPr>
            </w:pPr>
            <w:proofErr w:type="gramStart"/>
            <w:r>
              <w:rPr>
                <w:i/>
                <w:iCs/>
                <w:lang w:val="en-AU"/>
              </w:rPr>
              <w:t>Culture(</w:t>
            </w:r>
            <w:proofErr w:type="gramEnd"/>
            <w:r>
              <w:rPr>
                <w:i/>
                <w:iCs/>
                <w:lang w:val="en-AU"/>
              </w:rPr>
              <w:t>Treat)</w:t>
            </w:r>
          </w:p>
        </w:tc>
        <w:tc>
          <w:tcPr>
            <w:tcW w:w="1803" w:type="dxa"/>
            <w:tcBorders>
              <w:top w:val="nil"/>
              <w:left w:val="nil"/>
              <w:bottom w:val="single" w:sz="4" w:space="0" w:color="auto"/>
              <w:right w:val="nil"/>
            </w:tcBorders>
          </w:tcPr>
          <w:p w14:paraId="7C0A8FA4" w14:textId="77777777" w:rsidR="0099258D" w:rsidRDefault="0099258D" w:rsidP="003156FB">
            <w:pPr>
              <w:spacing w:line="480" w:lineRule="auto"/>
              <w:rPr>
                <w:lang w:val="en-AU"/>
              </w:rPr>
            </w:pPr>
          </w:p>
        </w:tc>
        <w:tc>
          <w:tcPr>
            <w:tcW w:w="1803" w:type="dxa"/>
            <w:tcBorders>
              <w:top w:val="nil"/>
              <w:left w:val="nil"/>
              <w:bottom w:val="single" w:sz="4" w:space="0" w:color="auto"/>
              <w:right w:val="nil"/>
            </w:tcBorders>
          </w:tcPr>
          <w:p w14:paraId="3C3581D6" w14:textId="77777777" w:rsidR="0099258D" w:rsidRPr="004B03DB" w:rsidRDefault="0099258D" w:rsidP="003156FB">
            <w:pPr>
              <w:spacing w:line="480" w:lineRule="auto"/>
              <w:rPr>
                <w:lang w:val="en-AU"/>
              </w:rPr>
            </w:pPr>
            <w:r>
              <w:rPr>
                <w:lang w:val="en-AU"/>
              </w:rPr>
              <w:t>49.71</w:t>
            </w:r>
          </w:p>
        </w:tc>
        <w:tc>
          <w:tcPr>
            <w:tcW w:w="1803" w:type="dxa"/>
            <w:tcBorders>
              <w:top w:val="nil"/>
              <w:left w:val="nil"/>
              <w:bottom w:val="single" w:sz="4" w:space="0" w:color="auto"/>
              <w:right w:val="nil"/>
            </w:tcBorders>
          </w:tcPr>
          <w:p w14:paraId="6BC2C0F0" w14:textId="77777777" w:rsidR="0099258D" w:rsidRPr="00DA42DE" w:rsidRDefault="0099258D" w:rsidP="003156FB">
            <w:pPr>
              <w:spacing w:line="480" w:lineRule="auto"/>
              <w:rPr>
                <w:i/>
                <w:iCs/>
                <w:lang w:val="en-AU"/>
              </w:rPr>
            </w:pPr>
          </w:p>
        </w:tc>
        <w:tc>
          <w:tcPr>
            <w:tcW w:w="1803" w:type="dxa"/>
            <w:tcBorders>
              <w:top w:val="nil"/>
              <w:left w:val="nil"/>
              <w:bottom w:val="single" w:sz="4" w:space="0" w:color="auto"/>
              <w:right w:val="single" w:sz="4" w:space="0" w:color="auto"/>
            </w:tcBorders>
          </w:tcPr>
          <w:p w14:paraId="29709AFE" w14:textId="77777777" w:rsidR="0099258D" w:rsidRPr="00DA42DE" w:rsidRDefault="0099258D" w:rsidP="003156FB">
            <w:pPr>
              <w:spacing w:line="480" w:lineRule="auto"/>
              <w:rPr>
                <w:i/>
                <w:iCs/>
                <w:lang w:val="en-AU"/>
              </w:rPr>
            </w:pPr>
          </w:p>
        </w:tc>
      </w:tr>
    </w:tbl>
    <w:p w14:paraId="2A1833B5" w14:textId="7D846A7C" w:rsidR="0099258D" w:rsidRDefault="0099258D" w:rsidP="003156FB">
      <w:pPr>
        <w:spacing w:line="480" w:lineRule="auto"/>
        <w:rPr>
          <w:lang w:val="en-AU"/>
        </w:rPr>
      </w:pPr>
    </w:p>
    <w:p w14:paraId="36EE80E5" w14:textId="77777777" w:rsidR="0099258D" w:rsidRDefault="0099258D" w:rsidP="003156FB">
      <w:pPr>
        <w:spacing w:line="480" w:lineRule="auto"/>
        <w:rPr>
          <w:lang w:val="en-AU"/>
        </w:rPr>
      </w:pPr>
      <w:r w:rsidRPr="00CE66D5">
        <w:rPr>
          <w:noProof/>
          <w:lang w:val="en-AU"/>
        </w:rPr>
        <w:lastRenderedPageBreak/>
        <w:drawing>
          <wp:inline distT="0" distB="0" distL="0" distR="0" wp14:anchorId="2FC2B5AF" wp14:editId="5BC0D59C">
            <wp:extent cx="6228000" cy="6228000"/>
            <wp:effectExtent l="0" t="0" r="190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28000" cy="6228000"/>
                    </a:xfrm>
                    <a:prstGeom prst="rect">
                      <a:avLst/>
                    </a:prstGeom>
                    <a:noFill/>
                    <a:ln>
                      <a:noFill/>
                    </a:ln>
                  </pic:spPr>
                </pic:pic>
              </a:graphicData>
            </a:graphic>
          </wp:inline>
        </w:drawing>
      </w:r>
    </w:p>
    <w:p w14:paraId="76D3A08A" w14:textId="77777777" w:rsidR="0099258D" w:rsidRPr="00BD2512" w:rsidRDefault="0099258D" w:rsidP="003156FB">
      <w:pPr>
        <w:spacing w:line="480" w:lineRule="auto"/>
        <w:rPr>
          <w:lang w:val="en-AU"/>
        </w:rPr>
      </w:pPr>
      <w:r w:rsidRPr="00BD2512">
        <w:rPr>
          <w:b/>
          <w:bCs/>
          <w:lang w:val="en-AU"/>
        </w:rPr>
        <w:t xml:space="preserve">Figure 1: </w:t>
      </w:r>
      <w:r w:rsidRPr="00BD2512">
        <w:rPr>
          <w:lang w:val="en-AU"/>
        </w:rPr>
        <w:t>Key life history responses to high (red, circular points) and low (blue, triangular points) food regimes. Panels show a: mean adult female body length across all three generations, b: mean cohort age at first observation of sexual maturity (within each replicate) in G1 and G2, c: mean first-clutch egg diameter in G2 mothers, d: mean first-clutch fecundity in G2 mothers. In a and b: errors bars show between-culture bootstrapped 95% confidence intervals. In c and d: points show raw data at the sub-replicate (individual female) level, lines show regressions at the culture level.</w:t>
      </w:r>
    </w:p>
    <w:p w14:paraId="3B4EA1A4" w14:textId="77777777" w:rsidR="0099258D" w:rsidRDefault="0099258D" w:rsidP="003156FB">
      <w:pPr>
        <w:spacing w:line="480" w:lineRule="auto"/>
        <w:rPr>
          <w:rFonts w:asciiTheme="majorHAnsi" w:eastAsiaTheme="majorEastAsia" w:hAnsiTheme="majorHAnsi" w:cstheme="majorBidi"/>
          <w:color w:val="2F5496" w:themeColor="accent1" w:themeShade="BF"/>
          <w:sz w:val="32"/>
          <w:szCs w:val="32"/>
          <w:lang w:val="en-AU"/>
        </w:rPr>
      </w:pPr>
      <w:r>
        <w:rPr>
          <w:noProof/>
          <w:lang w:val="en-AU" w:eastAsia="en-AU"/>
        </w:rPr>
        <w:lastRenderedPageBreak/>
        <w:drawing>
          <wp:inline distT="0" distB="0" distL="0" distR="0" wp14:anchorId="42491EDF" wp14:editId="0A3227DB">
            <wp:extent cx="2952000" cy="2952000"/>
            <wp:effectExtent l="0" t="0" r="127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2952000" cy="2952000"/>
                    </a:xfrm>
                    <a:prstGeom prst="rect">
                      <a:avLst/>
                    </a:prstGeom>
                  </pic:spPr>
                </pic:pic>
              </a:graphicData>
            </a:graphic>
          </wp:inline>
        </w:drawing>
      </w:r>
    </w:p>
    <w:p w14:paraId="5BF61F0A" w14:textId="347BB298" w:rsidR="0099258D" w:rsidRPr="00D477B7" w:rsidRDefault="0099258D" w:rsidP="00D477B7">
      <w:pPr>
        <w:spacing w:line="480" w:lineRule="auto"/>
        <w:rPr>
          <w:b/>
          <w:bCs/>
          <w:lang w:val="en-AU"/>
        </w:rPr>
      </w:pPr>
      <w:r w:rsidRPr="00E30FEB">
        <w:rPr>
          <w:b/>
          <w:bCs/>
          <w:lang w:val="en-AU"/>
        </w:rPr>
        <w:t xml:space="preserve">Figure 2: </w:t>
      </w:r>
      <w:r w:rsidRPr="00E30FEB">
        <w:rPr>
          <w:bCs/>
          <w:lang w:val="en-AU"/>
        </w:rPr>
        <w:t xml:space="preserve">Predicted </w:t>
      </w:r>
      <w:r w:rsidRPr="00E30FEB">
        <w:rPr>
          <w:lang w:val="en-AU"/>
        </w:rPr>
        <w:t>relationships between reproductive volume (product of mean egg volume and fecundity) and maternal size in G2 mothers from high-food (solid red lines, circular points) and low-food (dotted blue lines, triangular points) regimes. Points show data at the individual level, lines show regressions at the culture level, data obtained from G2 egg-size and G2 fecundity model coefficients.</w:t>
      </w:r>
    </w:p>
    <w:sectPr w:rsidR="0099258D" w:rsidRPr="00D477B7" w:rsidSect="00D477B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4A59BD" w14:textId="77777777" w:rsidR="00032A55" w:rsidRDefault="00032A55" w:rsidP="006343A6">
      <w:pPr>
        <w:spacing w:after="0" w:line="240" w:lineRule="auto"/>
      </w:pPr>
      <w:r>
        <w:separator/>
      </w:r>
    </w:p>
  </w:endnote>
  <w:endnote w:type="continuationSeparator" w:id="0">
    <w:p w14:paraId="59962386" w14:textId="77777777" w:rsidR="00032A55" w:rsidRDefault="00032A55" w:rsidP="006343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5607045"/>
      <w:docPartObj>
        <w:docPartGallery w:val="Page Numbers (Bottom of Page)"/>
        <w:docPartUnique/>
      </w:docPartObj>
    </w:sdtPr>
    <w:sdtEndPr>
      <w:rPr>
        <w:noProof/>
      </w:rPr>
    </w:sdtEndPr>
    <w:sdtContent>
      <w:p w14:paraId="4B00B66C" w14:textId="779F986B" w:rsidR="00CB41A2" w:rsidRDefault="00CB41A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346431" w14:textId="77777777" w:rsidR="00CB41A2" w:rsidRDefault="00CB41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7E737C" w14:textId="77777777" w:rsidR="00032A55" w:rsidRDefault="00032A55" w:rsidP="006343A6">
      <w:pPr>
        <w:spacing w:after="0" w:line="240" w:lineRule="auto"/>
      </w:pPr>
      <w:r>
        <w:separator/>
      </w:r>
    </w:p>
  </w:footnote>
  <w:footnote w:type="continuationSeparator" w:id="0">
    <w:p w14:paraId="69B59BCA" w14:textId="77777777" w:rsidR="00032A55" w:rsidRDefault="00032A55" w:rsidP="006343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366C5"/>
    <w:multiLevelType w:val="hybridMultilevel"/>
    <w:tmpl w:val="78E6B52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AD7F3A"/>
    <w:multiLevelType w:val="hybridMultilevel"/>
    <w:tmpl w:val="73CCCD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9A112A"/>
    <w:multiLevelType w:val="hybridMultilevel"/>
    <w:tmpl w:val="83C6C8EC"/>
    <w:lvl w:ilvl="0" w:tplc="1A5E0D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95C19"/>
    <w:multiLevelType w:val="hybridMultilevel"/>
    <w:tmpl w:val="6A2EFF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531E96"/>
    <w:multiLevelType w:val="hybridMultilevel"/>
    <w:tmpl w:val="16A07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AD05879"/>
    <w:multiLevelType w:val="hybridMultilevel"/>
    <w:tmpl w:val="C0B2FE72"/>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6" w15:restartNumberingAfterBreak="0">
    <w:nsid w:val="1EAF67A9"/>
    <w:multiLevelType w:val="hybridMultilevel"/>
    <w:tmpl w:val="930CA7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0B3E8A"/>
    <w:multiLevelType w:val="hybridMultilevel"/>
    <w:tmpl w:val="ED1AA6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E4056DE"/>
    <w:multiLevelType w:val="hybridMultilevel"/>
    <w:tmpl w:val="B87E6D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35554C0"/>
    <w:multiLevelType w:val="hybridMultilevel"/>
    <w:tmpl w:val="139240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BB516A"/>
    <w:multiLevelType w:val="hybridMultilevel"/>
    <w:tmpl w:val="0C823C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E96337"/>
    <w:multiLevelType w:val="hybridMultilevel"/>
    <w:tmpl w:val="2420408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0731F20"/>
    <w:multiLevelType w:val="hybridMultilevel"/>
    <w:tmpl w:val="A95805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3EE1D33"/>
    <w:multiLevelType w:val="hybridMultilevel"/>
    <w:tmpl w:val="B1D257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EC33A15"/>
    <w:multiLevelType w:val="multilevel"/>
    <w:tmpl w:val="D592C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556E00"/>
    <w:multiLevelType w:val="hybridMultilevel"/>
    <w:tmpl w:val="89AE69D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1"/>
  </w:num>
  <w:num w:numId="3">
    <w:abstractNumId w:val="7"/>
  </w:num>
  <w:num w:numId="4">
    <w:abstractNumId w:val="12"/>
  </w:num>
  <w:num w:numId="5">
    <w:abstractNumId w:val="4"/>
  </w:num>
  <w:num w:numId="6">
    <w:abstractNumId w:val="14"/>
  </w:num>
  <w:num w:numId="7">
    <w:abstractNumId w:val="5"/>
  </w:num>
  <w:num w:numId="8">
    <w:abstractNumId w:val="11"/>
  </w:num>
  <w:num w:numId="9">
    <w:abstractNumId w:val="3"/>
  </w:num>
  <w:num w:numId="10">
    <w:abstractNumId w:val="15"/>
  </w:num>
  <w:num w:numId="11">
    <w:abstractNumId w:val="6"/>
  </w:num>
  <w:num w:numId="12">
    <w:abstractNumId w:val="2"/>
  </w:num>
  <w:num w:numId="13">
    <w:abstractNumId w:val="8"/>
  </w:num>
  <w:num w:numId="14">
    <w:abstractNumId w:val="10"/>
  </w:num>
  <w:num w:numId="15">
    <w:abstractNumId w:val="9"/>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F3B"/>
    <w:rsid w:val="00000C6A"/>
    <w:rsid w:val="00001667"/>
    <w:rsid w:val="00001ABE"/>
    <w:rsid w:val="000025EC"/>
    <w:rsid w:val="00002B69"/>
    <w:rsid w:val="00004424"/>
    <w:rsid w:val="0000484F"/>
    <w:rsid w:val="00004B2B"/>
    <w:rsid w:val="00004C3B"/>
    <w:rsid w:val="00004FE8"/>
    <w:rsid w:val="00006093"/>
    <w:rsid w:val="0000635B"/>
    <w:rsid w:val="00007D95"/>
    <w:rsid w:val="0001135E"/>
    <w:rsid w:val="00011AAE"/>
    <w:rsid w:val="0001205A"/>
    <w:rsid w:val="0001294B"/>
    <w:rsid w:val="00012C37"/>
    <w:rsid w:val="00013BFC"/>
    <w:rsid w:val="000142D3"/>
    <w:rsid w:val="00014A8B"/>
    <w:rsid w:val="00014C09"/>
    <w:rsid w:val="00015324"/>
    <w:rsid w:val="00015F37"/>
    <w:rsid w:val="00016E99"/>
    <w:rsid w:val="0001738A"/>
    <w:rsid w:val="00020683"/>
    <w:rsid w:val="0002075B"/>
    <w:rsid w:val="00022230"/>
    <w:rsid w:val="00022DDE"/>
    <w:rsid w:val="0002377C"/>
    <w:rsid w:val="00023939"/>
    <w:rsid w:val="000242FD"/>
    <w:rsid w:val="000252E9"/>
    <w:rsid w:val="00025732"/>
    <w:rsid w:val="0002604A"/>
    <w:rsid w:val="00026130"/>
    <w:rsid w:val="00026ADA"/>
    <w:rsid w:val="00026B3F"/>
    <w:rsid w:val="000300ED"/>
    <w:rsid w:val="00031BFB"/>
    <w:rsid w:val="00032A55"/>
    <w:rsid w:val="0003317B"/>
    <w:rsid w:val="00034151"/>
    <w:rsid w:val="00034302"/>
    <w:rsid w:val="00035218"/>
    <w:rsid w:val="00035C4A"/>
    <w:rsid w:val="00036842"/>
    <w:rsid w:val="0003742B"/>
    <w:rsid w:val="000377BA"/>
    <w:rsid w:val="00041AA0"/>
    <w:rsid w:val="00042041"/>
    <w:rsid w:val="00042D72"/>
    <w:rsid w:val="000432AC"/>
    <w:rsid w:val="000438C4"/>
    <w:rsid w:val="00044465"/>
    <w:rsid w:val="000451C9"/>
    <w:rsid w:val="00045F4D"/>
    <w:rsid w:val="00046070"/>
    <w:rsid w:val="0004667D"/>
    <w:rsid w:val="000469D9"/>
    <w:rsid w:val="0004700F"/>
    <w:rsid w:val="0004757E"/>
    <w:rsid w:val="00047A3A"/>
    <w:rsid w:val="000542AA"/>
    <w:rsid w:val="00054DA0"/>
    <w:rsid w:val="000553A1"/>
    <w:rsid w:val="000553C2"/>
    <w:rsid w:val="00055951"/>
    <w:rsid w:val="000575D0"/>
    <w:rsid w:val="000606F2"/>
    <w:rsid w:val="0006098A"/>
    <w:rsid w:val="00061464"/>
    <w:rsid w:val="00063D29"/>
    <w:rsid w:val="00064925"/>
    <w:rsid w:val="00066A97"/>
    <w:rsid w:val="00067157"/>
    <w:rsid w:val="00067938"/>
    <w:rsid w:val="00070869"/>
    <w:rsid w:val="0007140B"/>
    <w:rsid w:val="000714C2"/>
    <w:rsid w:val="00071575"/>
    <w:rsid w:val="00071E7B"/>
    <w:rsid w:val="00072215"/>
    <w:rsid w:val="000724A0"/>
    <w:rsid w:val="00073376"/>
    <w:rsid w:val="0007518E"/>
    <w:rsid w:val="0007533A"/>
    <w:rsid w:val="00075458"/>
    <w:rsid w:val="00075505"/>
    <w:rsid w:val="0007589B"/>
    <w:rsid w:val="00075ED1"/>
    <w:rsid w:val="00076652"/>
    <w:rsid w:val="000802B8"/>
    <w:rsid w:val="000810DA"/>
    <w:rsid w:val="0008195C"/>
    <w:rsid w:val="00081C5F"/>
    <w:rsid w:val="00081FF7"/>
    <w:rsid w:val="00083315"/>
    <w:rsid w:val="00083C04"/>
    <w:rsid w:val="000845DD"/>
    <w:rsid w:val="00084A9E"/>
    <w:rsid w:val="000851DB"/>
    <w:rsid w:val="000855EE"/>
    <w:rsid w:val="00085B1F"/>
    <w:rsid w:val="00085B5E"/>
    <w:rsid w:val="00086561"/>
    <w:rsid w:val="000874EA"/>
    <w:rsid w:val="00087612"/>
    <w:rsid w:val="00087A80"/>
    <w:rsid w:val="00087D60"/>
    <w:rsid w:val="0009004C"/>
    <w:rsid w:val="0009080F"/>
    <w:rsid w:val="000909FB"/>
    <w:rsid w:val="00090EDA"/>
    <w:rsid w:val="000913E9"/>
    <w:rsid w:val="0009147D"/>
    <w:rsid w:val="00092E79"/>
    <w:rsid w:val="0009386C"/>
    <w:rsid w:val="00093E15"/>
    <w:rsid w:val="0009406E"/>
    <w:rsid w:val="000970BE"/>
    <w:rsid w:val="0009784A"/>
    <w:rsid w:val="00097A48"/>
    <w:rsid w:val="000A0255"/>
    <w:rsid w:val="000A087C"/>
    <w:rsid w:val="000A1A5F"/>
    <w:rsid w:val="000A3376"/>
    <w:rsid w:val="000A3E37"/>
    <w:rsid w:val="000A4311"/>
    <w:rsid w:val="000A45D1"/>
    <w:rsid w:val="000A4859"/>
    <w:rsid w:val="000A5857"/>
    <w:rsid w:val="000A63DC"/>
    <w:rsid w:val="000B0F20"/>
    <w:rsid w:val="000B1342"/>
    <w:rsid w:val="000B1FAB"/>
    <w:rsid w:val="000B225F"/>
    <w:rsid w:val="000B2269"/>
    <w:rsid w:val="000B331D"/>
    <w:rsid w:val="000B3B19"/>
    <w:rsid w:val="000B4A28"/>
    <w:rsid w:val="000B4F17"/>
    <w:rsid w:val="000B6C19"/>
    <w:rsid w:val="000B6CC7"/>
    <w:rsid w:val="000B7C71"/>
    <w:rsid w:val="000B7E53"/>
    <w:rsid w:val="000C0562"/>
    <w:rsid w:val="000C0C6A"/>
    <w:rsid w:val="000C1237"/>
    <w:rsid w:val="000C1F20"/>
    <w:rsid w:val="000C3126"/>
    <w:rsid w:val="000C3B17"/>
    <w:rsid w:val="000C3F37"/>
    <w:rsid w:val="000C407C"/>
    <w:rsid w:val="000C5DA5"/>
    <w:rsid w:val="000C70F9"/>
    <w:rsid w:val="000C73E0"/>
    <w:rsid w:val="000D0F52"/>
    <w:rsid w:val="000D0F59"/>
    <w:rsid w:val="000D1D8A"/>
    <w:rsid w:val="000D45B5"/>
    <w:rsid w:val="000D5A86"/>
    <w:rsid w:val="000D600B"/>
    <w:rsid w:val="000D6046"/>
    <w:rsid w:val="000D7A0E"/>
    <w:rsid w:val="000D7AD5"/>
    <w:rsid w:val="000E47DA"/>
    <w:rsid w:val="000E5199"/>
    <w:rsid w:val="000E5302"/>
    <w:rsid w:val="000E5FA6"/>
    <w:rsid w:val="000F1B48"/>
    <w:rsid w:val="000F1C63"/>
    <w:rsid w:val="000F1EE3"/>
    <w:rsid w:val="000F226D"/>
    <w:rsid w:val="000F23F1"/>
    <w:rsid w:val="000F23F4"/>
    <w:rsid w:val="000F2A28"/>
    <w:rsid w:val="000F30F9"/>
    <w:rsid w:val="000F3627"/>
    <w:rsid w:val="000F436F"/>
    <w:rsid w:val="000F6878"/>
    <w:rsid w:val="000F6F90"/>
    <w:rsid w:val="000F7E96"/>
    <w:rsid w:val="000F7FBF"/>
    <w:rsid w:val="001010D4"/>
    <w:rsid w:val="00104167"/>
    <w:rsid w:val="00104232"/>
    <w:rsid w:val="00104416"/>
    <w:rsid w:val="0010668E"/>
    <w:rsid w:val="001067DC"/>
    <w:rsid w:val="0010682E"/>
    <w:rsid w:val="001069ED"/>
    <w:rsid w:val="00107C4A"/>
    <w:rsid w:val="00107DAF"/>
    <w:rsid w:val="001105DC"/>
    <w:rsid w:val="00110784"/>
    <w:rsid w:val="00110D54"/>
    <w:rsid w:val="00110FB7"/>
    <w:rsid w:val="00111747"/>
    <w:rsid w:val="001126E3"/>
    <w:rsid w:val="001131A5"/>
    <w:rsid w:val="001138CC"/>
    <w:rsid w:val="00114378"/>
    <w:rsid w:val="0011452E"/>
    <w:rsid w:val="00114575"/>
    <w:rsid w:val="00115F5B"/>
    <w:rsid w:val="00117F37"/>
    <w:rsid w:val="001214EF"/>
    <w:rsid w:val="00121623"/>
    <w:rsid w:val="00121A3A"/>
    <w:rsid w:val="00121B8F"/>
    <w:rsid w:val="00122E31"/>
    <w:rsid w:val="00123535"/>
    <w:rsid w:val="00123FDF"/>
    <w:rsid w:val="001259E4"/>
    <w:rsid w:val="00126263"/>
    <w:rsid w:val="001262F2"/>
    <w:rsid w:val="00126D1E"/>
    <w:rsid w:val="00127A96"/>
    <w:rsid w:val="00127B3A"/>
    <w:rsid w:val="00127B82"/>
    <w:rsid w:val="00127F7D"/>
    <w:rsid w:val="00130A26"/>
    <w:rsid w:val="00131003"/>
    <w:rsid w:val="001311B5"/>
    <w:rsid w:val="001316AF"/>
    <w:rsid w:val="00132022"/>
    <w:rsid w:val="00132285"/>
    <w:rsid w:val="00132AA9"/>
    <w:rsid w:val="00132F85"/>
    <w:rsid w:val="001360D0"/>
    <w:rsid w:val="00136261"/>
    <w:rsid w:val="00140BBA"/>
    <w:rsid w:val="00141105"/>
    <w:rsid w:val="00141182"/>
    <w:rsid w:val="0014232D"/>
    <w:rsid w:val="0014274E"/>
    <w:rsid w:val="00142DB3"/>
    <w:rsid w:val="00143CC1"/>
    <w:rsid w:val="001448A7"/>
    <w:rsid w:val="00144941"/>
    <w:rsid w:val="001458C6"/>
    <w:rsid w:val="00145F3B"/>
    <w:rsid w:val="0014630F"/>
    <w:rsid w:val="00146571"/>
    <w:rsid w:val="0014762C"/>
    <w:rsid w:val="001503E0"/>
    <w:rsid w:val="0015333E"/>
    <w:rsid w:val="00154119"/>
    <w:rsid w:val="00154263"/>
    <w:rsid w:val="00154485"/>
    <w:rsid w:val="001566A3"/>
    <w:rsid w:val="001571A7"/>
    <w:rsid w:val="001578F4"/>
    <w:rsid w:val="00157AC9"/>
    <w:rsid w:val="00157D49"/>
    <w:rsid w:val="00160504"/>
    <w:rsid w:val="00161DF4"/>
    <w:rsid w:val="00162AFC"/>
    <w:rsid w:val="00163594"/>
    <w:rsid w:val="00163EA8"/>
    <w:rsid w:val="00164FF7"/>
    <w:rsid w:val="0016527E"/>
    <w:rsid w:val="00165FB4"/>
    <w:rsid w:val="001660C3"/>
    <w:rsid w:val="001676ED"/>
    <w:rsid w:val="00171D7F"/>
    <w:rsid w:val="00172066"/>
    <w:rsid w:val="001728D6"/>
    <w:rsid w:val="00173D6B"/>
    <w:rsid w:val="001759D4"/>
    <w:rsid w:val="00175F9E"/>
    <w:rsid w:val="001767F9"/>
    <w:rsid w:val="00176B27"/>
    <w:rsid w:val="00177AEB"/>
    <w:rsid w:val="001810A5"/>
    <w:rsid w:val="00181AF8"/>
    <w:rsid w:val="00181E73"/>
    <w:rsid w:val="0018255F"/>
    <w:rsid w:val="001825B1"/>
    <w:rsid w:val="0018346B"/>
    <w:rsid w:val="00183651"/>
    <w:rsid w:val="001841A7"/>
    <w:rsid w:val="00185816"/>
    <w:rsid w:val="001866C9"/>
    <w:rsid w:val="001867C9"/>
    <w:rsid w:val="001868D9"/>
    <w:rsid w:val="001932D3"/>
    <w:rsid w:val="001933E2"/>
    <w:rsid w:val="00193819"/>
    <w:rsid w:val="00193DFC"/>
    <w:rsid w:val="00195822"/>
    <w:rsid w:val="0019780D"/>
    <w:rsid w:val="001A00AB"/>
    <w:rsid w:val="001A0108"/>
    <w:rsid w:val="001A0454"/>
    <w:rsid w:val="001A11FC"/>
    <w:rsid w:val="001A192B"/>
    <w:rsid w:val="001A2359"/>
    <w:rsid w:val="001A257A"/>
    <w:rsid w:val="001A3E9D"/>
    <w:rsid w:val="001A4880"/>
    <w:rsid w:val="001A4DAA"/>
    <w:rsid w:val="001A4DFC"/>
    <w:rsid w:val="001A5386"/>
    <w:rsid w:val="001A5410"/>
    <w:rsid w:val="001A5598"/>
    <w:rsid w:val="001A56F6"/>
    <w:rsid w:val="001A580E"/>
    <w:rsid w:val="001A582A"/>
    <w:rsid w:val="001A5FE5"/>
    <w:rsid w:val="001A6659"/>
    <w:rsid w:val="001A6A4F"/>
    <w:rsid w:val="001A7777"/>
    <w:rsid w:val="001A7912"/>
    <w:rsid w:val="001B0B27"/>
    <w:rsid w:val="001B1C0E"/>
    <w:rsid w:val="001B1E68"/>
    <w:rsid w:val="001B2133"/>
    <w:rsid w:val="001B375E"/>
    <w:rsid w:val="001B3C89"/>
    <w:rsid w:val="001B57C8"/>
    <w:rsid w:val="001B6475"/>
    <w:rsid w:val="001B6B24"/>
    <w:rsid w:val="001B6E22"/>
    <w:rsid w:val="001B79A5"/>
    <w:rsid w:val="001B7F2A"/>
    <w:rsid w:val="001C03AE"/>
    <w:rsid w:val="001C0A9F"/>
    <w:rsid w:val="001C0AAA"/>
    <w:rsid w:val="001C1CA6"/>
    <w:rsid w:val="001C2715"/>
    <w:rsid w:val="001C28C6"/>
    <w:rsid w:val="001C37E7"/>
    <w:rsid w:val="001C5E4A"/>
    <w:rsid w:val="001C6A96"/>
    <w:rsid w:val="001C6B1B"/>
    <w:rsid w:val="001D012E"/>
    <w:rsid w:val="001D1635"/>
    <w:rsid w:val="001D2704"/>
    <w:rsid w:val="001D3EA8"/>
    <w:rsid w:val="001D48C7"/>
    <w:rsid w:val="001D4AF0"/>
    <w:rsid w:val="001D5BDC"/>
    <w:rsid w:val="001D7C82"/>
    <w:rsid w:val="001D7E05"/>
    <w:rsid w:val="001E012A"/>
    <w:rsid w:val="001E1200"/>
    <w:rsid w:val="001E17D8"/>
    <w:rsid w:val="001E2432"/>
    <w:rsid w:val="001E34AD"/>
    <w:rsid w:val="001E3C90"/>
    <w:rsid w:val="001E50DB"/>
    <w:rsid w:val="001E5523"/>
    <w:rsid w:val="001E6066"/>
    <w:rsid w:val="001E61C3"/>
    <w:rsid w:val="001E6307"/>
    <w:rsid w:val="001F0D67"/>
    <w:rsid w:val="001F1D84"/>
    <w:rsid w:val="001F2E58"/>
    <w:rsid w:val="001F5C30"/>
    <w:rsid w:val="001F63DD"/>
    <w:rsid w:val="001F6531"/>
    <w:rsid w:val="001F6B8E"/>
    <w:rsid w:val="001F708D"/>
    <w:rsid w:val="001F70A0"/>
    <w:rsid w:val="00201A98"/>
    <w:rsid w:val="00202C68"/>
    <w:rsid w:val="002030B0"/>
    <w:rsid w:val="0020381F"/>
    <w:rsid w:val="00203A7A"/>
    <w:rsid w:val="002050FF"/>
    <w:rsid w:val="00205371"/>
    <w:rsid w:val="002065E1"/>
    <w:rsid w:val="0020662D"/>
    <w:rsid w:val="00206673"/>
    <w:rsid w:val="00206C0E"/>
    <w:rsid w:val="002072EE"/>
    <w:rsid w:val="00207606"/>
    <w:rsid w:val="002102CB"/>
    <w:rsid w:val="00210388"/>
    <w:rsid w:val="00211DC7"/>
    <w:rsid w:val="00212220"/>
    <w:rsid w:val="0021369D"/>
    <w:rsid w:val="002138FD"/>
    <w:rsid w:val="00214166"/>
    <w:rsid w:val="0021593C"/>
    <w:rsid w:val="002163FE"/>
    <w:rsid w:val="00217346"/>
    <w:rsid w:val="002208C5"/>
    <w:rsid w:val="00220B07"/>
    <w:rsid w:val="00221209"/>
    <w:rsid w:val="00221247"/>
    <w:rsid w:val="002213F3"/>
    <w:rsid w:val="00221DF1"/>
    <w:rsid w:val="00223458"/>
    <w:rsid w:val="00223612"/>
    <w:rsid w:val="002245F0"/>
    <w:rsid w:val="00224DEB"/>
    <w:rsid w:val="0022645F"/>
    <w:rsid w:val="00226F97"/>
    <w:rsid w:val="002302F8"/>
    <w:rsid w:val="00230CEC"/>
    <w:rsid w:val="00230D78"/>
    <w:rsid w:val="002318CA"/>
    <w:rsid w:val="00232AAD"/>
    <w:rsid w:val="002345AB"/>
    <w:rsid w:val="002349B7"/>
    <w:rsid w:val="0023569F"/>
    <w:rsid w:val="00235D78"/>
    <w:rsid w:val="00236147"/>
    <w:rsid w:val="002379EA"/>
    <w:rsid w:val="00240256"/>
    <w:rsid w:val="0024042D"/>
    <w:rsid w:val="00240CB9"/>
    <w:rsid w:val="00241170"/>
    <w:rsid w:val="00241329"/>
    <w:rsid w:val="00241B78"/>
    <w:rsid w:val="00241FD7"/>
    <w:rsid w:val="00241FF8"/>
    <w:rsid w:val="0024288A"/>
    <w:rsid w:val="00242C6E"/>
    <w:rsid w:val="00243814"/>
    <w:rsid w:val="002438C6"/>
    <w:rsid w:val="00243978"/>
    <w:rsid w:val="002439A5"/>
    <w:rsid w:val="0024407D"/>
    <w:rsid w:val="0024416D"/>
    <w:rsid w:val="00245062"/>
    <w:rsid w:val="002453A8"/>
    <w:rsid w:val="00246010"/>
    <w:rsid w:val="0024674F"/>
    <w:rsid w:val="00246E4A"/>
    <w:rsid w:val="00247440"/>
    <w:rsid w:val="002501EC"/>
    <w:rsid w:val="00250D49"/>
    <w:rsid w:val="00251CA5"/>
    <w:rsid w:val="00252AD9"/>
    <w:rsid w:val="00252AED"/>
    <w:rsid w:val="00252DEA"/>
    <w:rsid w:val="00252FC3"/>
    <w:rsid w:val="00253A9A"/>
    <w:rsid w:val="00254160"/>
    <w:rsid w:val="002546BE"/>
    <w:rsid w:val="00254CB8"/>
    <w:rsid w:val="002557EB"/>
    <w:rsid w:val="002558DE"/>
    <w:rsid w:val="00255A11"/>
    <w:rsid w:val="00255D5F"/>
    <w:rsid w:val="00256521"/>
    <w:rsid w:val="00256FA6"/>
    <w:rsid w:val="00260607"/>
    <w:rsid w:val="00260ED3"/>
    <w:rsid w:val="00261F77"/>
    <w:rsid w:val="002623C2"/>
    <w:rsid w:val="0026247B"/>
    <w:rsid w:val="002627F3"/>
    <w:rsid w:val="0026285C"/>
    <w:rsid w:val="00262B31"/>
    <w:rsid w:val="00263BC6"/>
    <w:rsid w:val="00265CA4"/>
    <w:rsid w:val="002662B5"/>
    <w:rsid w:val="00266A5B"/>
    <w:rsid w:val="002670D2"/>
    <w:rsid w:val="00267A1A"/>
    <w:rsid w:val="00270ACE"/>
    <w:rsid w:val="00271952"/>
    <w:rsid w:val="002719B4"/>
    <w:rsid w:val="00272492"/>
    <w:rsid w:val="00272D02"/>
    <w:rsid w:val="00273081"/>
    <w:rsid w:val="00273570"/>
    <w:rsid w:val="00273674"/>
    <w:rsid w:val="0027386F"/>
    <w:rsid w:val="00274600"/>
    <w:rsid w:val="00274A57"/>
    <w:rsid w:val="00275316"/>
    <w:rsid w:val="002754DE"/>
    <w:rsid w:val="00275D8C"/>
    <w:rsid w:val="00276385"/>
    <w:rsid w:val="00276513"/>
    <w:rsid w:val="002765EE"/>
    <w:rsid w:val="002776EC"/>
    <w:rsid w:val="00277777"/>
    <w:rsid w:val="00277EC6"/>
    <w:rsid w:val="00280AC5"/>
    <w:rsid w:val="0028136E"/>
    <w:rsid w:val="002816AB"/>
    <w:rsid w:val="002818FB"/>
    <w:rsid w:val="00282233"/>
    <w:rsid w:val="00282740"/>
    <w:rsid w:val="00282FB0"/>
    <w:rsid w:val="002831E6"/>
    <w:rsid w:val="002838E5"/>
    <w:rsid w:val="00284255"/>
    <w:rsid w:val="0028518D"/>
    <w:rsid w:val="00285839"/>
    <w:rsid w:val="00285CA2"/>
    <w:rsid w:val="00287181"/>
    <w:rsid w:val="00287328"/>
    <w:rsid w:val="00287ADA"/>
    <w:rsid w:val="00290482"/>
    <w:rsid w:val="0029077C"/>
    <w:rsid w:val="0029151B"/>
    <w:rsid w:val="00292258"/>
    <w:rsid w:val="002942EE"/>
    <w:rsid w:val="00294FA3"/>
    <w:rsid w:val="0029577A"/>
    <w:rsid w:val="0029635D"/>
    <w:rsid w:val="00297762"/>
    <w:rsid w:val="002A07E4"/>
    <w:rsid w:val="002A081A"/>
    <w:rsid w:val="002A09D2"/>
    <w:rsid w:val="002A1177"/>
    <w:rsid w:val="002A27AC"/>
    <w:rsid w:val="002A65F1"/>
    <w:rsid w:val="002A672A"/>
    <w:rsid w:val="002B07F6"/>
    <w:rsid w:val="002B0E9B"/>
    <w:rsid w:val="002B10D5"/>
    <w:rsid w:val="002B1376"/>
    <w:rsid w:val="002B14D2"/>
    <w:rsid w:val="002B20B9"/>
    <w:rsid w:val="002B2936"/>
    <w:rsid w:val="002B2D5A"/>
    <w:rsid w:val="002B3C43"/>
    <w:rsid w:val="002B6A9C"/>
    <w:rsid w:val="002B7D0A"/>
    <w:rsid w:val="002C0802"/>
    <w:rsid w:val="002C2880"/>
    <w:rsid w:val="002C2E77"/>
    <w:rsid w:val="002C315E"/>
    <w:rsid w:val="002C39BC"/>
    <w:rsid w:val="002C415E"/>
    <w:rsid w:val="002C477F"/>
    <w:rsid w:val="002C7815"/>
    <w:rsid w:val="002C7BD9"/>
    <w:rsid w:val="002D0130"/>
    <w:rsid w:val="002D03BC"/>
    <w:rsid w:val="002D0848"/>
    <w:rsid w:val="002D2107"/>
    <w:rsid w:val="002D2AF3"/>
    <w:rsid w:val="002D2FF2"/>
    <w:rsid w:val="002D3FA9"/>
    <w:rsid w:val="002D43F5"/>
    <w:rsid w:val="002D44F0"/>
    <w:rsid w:val="002D4688"/>
    <w:rsid w:val="002D4E5D"/>
    <w:rsid w:val="002D5A14"/>
    <w:rsid w:val="002D60D6"/>
    <w:rsid w:val="002D6396"/>
    <w:rsid w:val="002E014C"/>
    <w:rsid w:val="002E070C"/>
    <w:rsid w:val="002E0C6D"/>
    <w:rsid w:val="002E1722"/>
    <w:rsid w:val="002E3025"/>
    <w:rsid w:val="002E3067"/>
    <w:rsid w:val="002E39C7"/>
    <w:rsid w:val="002E3A63"/>
    <w:rsid w:val="002E42FC"/>
    <w:rsid w:val="002E51DF"/>
    <w:rsid w:val="002E5328"/>
    <w:rsid w:val="002E6B8A"/>
    <w:rsid w:val="002E727D"/>
    <w:rsid w:val="002F013C"/>
    <w:rsid w:val="002F0529"/>
    <w:rsid w:val="002F1768"/>
    <w:rsid w:val="002F1B90"/>
    <w:rsid w:val="002F1FA6"/>
    <w:rsid w:val="002F1FD3"/>
    <w:rsid w:val="002F2E9A"/>
    <w:rsid w:val="002F3D54"/>
    <w:rsid w:val="002F4714"/>
    <w:rsid w:val="002F4999"/>
    <w:rsid w:val="002F4A3B"/>
    <w:rsid w:val="002F58AB"/>
    <w:rsid w:val="002F7AF5"/>
    <w:rsid w:val="002F7EE5"/>
    <w:rsid w:val="002F7F34"/>
    <w:rsid w:val="003001F3"/>
    <w:rsid w:val="003014A7"/>
    <w:rsid w:val="0030177B"/>
    <w:rsid w:val="00301B04"/>
    <w:rsid w:val="00302476"/>
    <w:rsid w:val="00302A98"/>
    <w:rsid w:val="00302F9C"/>
    <w:rsid w:val="0030311C"/>
    <w:rsid w:val="00303129"/>
    <w:rsid w:val="00303F3E"/>
    <w:rsid w:val="00304089"/>
    <w:rsid w:val="00304928"/>
    <w:rsid w:val="00304AE0"/>
    <w:rsid w:val="00305339"/>
    <w:rsid w:val="00305C67"/>
    <w:rsid w:val="003061EB"/>
    <w:rsid w:val="0030658F"/>
    <w:rsid w:val="0030703A"/>
    <w:rsid w:val="0030773F"/>
    <w:rsid w:val="00307932"/>
    <w:rsid w:val="00312441"/>
    <w:rsid w:val="0031386A"/>
    <w:rsid w:val="003139E2"/>
    <w:rsid w:val="00314857"/>
    <w:rsid w:val="00314A06"/>
    <w:rsid w:val="00314D66"/>
    <w:rsid w:val="00314D7D"/>
    <w:rsid w:val="003151D3"/>
    <w:rsid w:val="00315273"/>
    <w:rsid w:val="003156FB"/>
    <w:rsid w:val="00315A48"/>
    <w:rsid w:val="00315C82"/>
    <w:rsid w:val="003162F7"/>
    <w:rsid w:val="0031693F"/>
    <w:rsid w:val="00316996"/>
    <w:rsid w:val="003174C4"/>
    <w:rsid w:val="0031790F"/>
    <w:rsid w:val="00320BC1"/>
    <w:rsid w:val="0032135B"/>
    <w:rsid w:val="00323B78"/>
    <w:rsid w:val="0032449A"/>
    <w:rsid w:val="00325A82"/>
    <w:rsid w:val="00326FE1"/>
    <w:rsid w:val="00330AFE"/>
    <w:rsid w:val="00331232"/>
    <w:rsid w:val="003320B0"/>
    <w:rsid w:val="003321B7"/>
    <w:rsid w:val="003338A4"/>
    <w:rsid w:val="00333A47"/>
    <w:rsid w:val="00333C97"/>
    <w:rsid w:val="00334878"/>
    <w:rsid w:val="00335985"/>
    <w:rsid w:val="00336679"/>
    <w:rsid w:val="00341F3B"/>
    <w:rsid w:val="003425C4"/>
    <w:rsid w:val="00342DEF"/>
    <w:rsid w:val="0034388B"/>
    <w:rsid w:val="00343F88"/>
    <w:rsid w:val="00344430"/>
    <w:rsid w:val="00344895"/>
    <w:rsid w:val="00344BBE"/>
    <w:rsid w:val="00345A6F"/>
    <w:rsid w:val="00346014"/>
    <w:rsid w:val="00346C71"/>
    <w:rsid w:val="00346E1F"/>
    <w:rsid w:val="00347304"/>
    <w:rsid w:val="0034765E"/>
    <w:rsid w:val="00350C02"/>
    <w:rsid w:val="00352C77"/>
    <w:rsid w:val="00353654"/>
    <w:rsid w:val="00353AD8"/>
    <w:rsid w:val="00353E45"/>
    <w:rsid w:val="00353EBE"/>
    <w:rsid w:val="0035401A"/>
    <w:rsid w:val="00354F40"/>
    <w:rsid w:val="00355100"/>
    <w:rsid w:val="0035559D"/>
    <w:rsid w:val="0035562F"/>
    <w:rsid w:val="00355AEC"/>
    <w:rsid w:val="003564D1"/>
    <w:rsid w:val="003567E8"/>
    <w:rsid w:val="00356A5B"/>
    <w:rsid w:val="00356A83"/>
    <w:rsid w:val="00357A0E"/>
    <w:rsid w:val="00360024"/>
    <w:rsid w:val="00360BBE"/>
    <w:rsid w:val="00362006"/>
    <w:rsid w:val="00362CEA"/>
    <w:rsid w:val="00362F8F"/>
    <w:rsid w:val="0036394D"/>
    <w:rsid w:val="00365340"/>
    <w:rsid w:val="0036593D"/>
    <w:rsid w:val="00366DCC"/>
    <w:rsid w:val="003676BE"/>
    <w:rsid w:val="00367D9D"/>
    <w:rsid w:val="00367E82"/>
    <w:rsid w:val="00370093"/>
    <w:rsid w:val="0037073E"/>
    <w:rsid w:val="0037096A"/>
    <w:rsid w:val="00371364"/>
    <w:rsid w:val="003713C3"/>
    <w:rsid w:val="00371883"/>
    <w:rsid w:val="00371C3A"/>
    <w:rsid w:val="003727EA"/>
    <w:rsid w:val="0037407E"/>
    <w:rsid w:val="003740C9"/>
    <w:rsid w:val="00374C03"/>
    <w:rsid w:val="0037580A"/>
    <w:rsid w:val="00376D31"/>
    <w:rsid w:val="00377162"/>
    <w:rsid w:val="003777E4"/>
    <w:rsid w:val="0038085D"/>
    <w:rsid w:val="00381D4F"/>
    <w:rsid w:val="00383F02"/>
    <w:rsid w:val="0038410F"/>
    <w:rsid w:val="00384A9E"/>
    <w:rsid w:val="00384DD5"/>
    <w:rsid w:val="003850EE"/>
    <w:rsid w:val="00385BB7"/>
    <w:rsid w:val="00385E57"/>
    <w:rsid w:val="00386BD4"/>
    <w:rsid w:val="00386E06"/>
    <w:rsid w:val="00387202"/>
    <w:rsid w:val="0038792D"/>
    <w:rsid w:val="003879AB"/>
    <w:rsid w:val="003903E8"/>
    <w:rsid w:val="003939DA"/>
    <w:rsid w:val="00395567"/>
    <w:rsid w:val="003957E0"/>
    <w:rsid w:val="00395A7E"/>
    <w:rsid w:val="00395CDE"/>
    <w:rsid w:val="003961DE"/>
    <w:rsid w:val="00396D78"/>
    <w:rsid w:val="00396F6A"/>
    <w:rsid w:val="00397C98"/>
    <w:rsid w:val="003A0E21"/>
    <w:rsid w:val="003A0ED5"/>
    <w:rsid w:val="003A11E1"/>
    <w:rsid w:val="003A164E"/>
    <w:rsid w:val="003A327D"/>
    <w:rsid w:val="003A3992"/>
    <w:rsid w:val="003A5708"/>
    <w:rsid w:val="003A626C"/>
    <w:rsid w:val="003A627B"/>
    <w:rsid w:val="003A699F"/>
    <w:rsid w:val="003A7A23"/>
    <w:rsid w:val="003B02D5"/>
    <w:rsid w:val="003B0E73"/>
    <w:rsid w:val="003B1982"/>
    <w:rsid w:val="003B2002"/>
    <w:rsid w:val="003B3CAD"/>
    <w:rsid w:val="003B41CD"/>
    <w:rsid w:val="003B42DD"/>
    <w:rsid w:val="003B4391"/>
    <w:rsid w:val="003B6333"/>
    <w:rsid w:val="003B663E"/>
    <w:rsid w:val="003B7EF7"/>
    <w:rsid w:val="003C02F3"/>
    <w:rsid w:val="003C09F3"/>
    <w:rsid w:val="003C0B01"/>
    <w:rsid w:val="003C14FE"/>
    <w:rsid w:val="003C2091"/>
    <w:rsid w:val="003C2628"/>
    <w:rsid w:val="003C27F0"/>
    <w:rsid w:val="003C31CC"/>
    <w:rsid w:val="003C4131"/>
    <w:rsid w:val="003C4BC0"/>
    <w:rsid w:val="003C5C55"/>
    <w:rsid w:val="003C776E"/>
    <w:rsid w:val="003C7B94"/>
    <w:rsid w:val="003C7D71"/>
    <w:rsid w:val="003C7F4F"/>
    <w:rsid w:val="003D0773"/>
    <w:rsid w:val="003D0AB1"/>
    <w:rsid w:val="003D0B81"/>
    <w:rsid w:val="003D0D5D"/>
    <w:rsid w:val="003D1768"/>
    <w:rsid w:val="003D1E93"/>
    <w:rsid w:val="003D2B46"/>
    <w:rsid w:val="003D2CA2"/>
    <w:rsid w:val="003D33AD"/>
    <w:rsid w:val="003D3ACB"/>
    <w:rsid w:val="003D44E7"/>
    <w:rsid w:val="003D47A1"/>
    <w:rsid w:val="003D526F"/>
    <w:rsid w:val="003D56CD"/>
    <w:rsid w:val="003D5AD8"/>
    <w:rsid w:val="003D5C11"/>
    <w:rsid w:val="003D6E8B"/>
    <w:rsid w:val="003E0646"/>
    <w:rsid w:val="003E2522"/>
    <w:rsid w:val="003E37CB"/>
    <w:rsid w:val="003E4705"/>
    <w:rsid w:val="003E4FAC"/>
    <w:rsid w:val="003E7812"/>
    <w:rsid w:val="003E7E9A"/>
    <w:rsid w:val="003F0203"/>
    <w:rsid w:val="003F0250"/>
    <w:rsid w:val="003F0405"/>
    <w:rsid w:val="003F07A6"/>
    <w:rsid w:val="003F0A6C"/>
    <w:rsid w:val="003F173A"/>
    <w:rsid w:val="003F1E2E"/>
    <w:rsid w:val="003F1EA2"/>
    <w:rsid w:val="003F1FCF"/>
    <w:rsid w:val="003F2163"/>
    <w:rsid w:val="003F3090"/>
    <w:rsid w:val="003F3E6E"/>
    <w:rsid w:val="003F4506"/>
    <w:rsid w:val="003F47E3"/>
    <w:rsid w:val="003F4D83"/>
    <w:rsid w:val="003F4EF4"/>
    <w:rsid w:val="003F5525"/>
    <w:rsid w:val="003F591E"/>
    <w:rsid w:val="003F5D35"/>
    <w:rsid w:val="003F5DBB"/>
    <w:rsid w:val="003F60D1"/>
    <w:rsid w:val="003F696F"/>
    <w:rsid w:val="003F6CD7"/>
    <w:rsid w:val="003F749D"/>
    <w:rsid w:val="003F7D88"/>
    <w:rsid w:val="004008BC"/>
    <w:rsid w:val="004019D7"/>
    <w:rsid w:val="00402879"/>
    <w:rsid w:val="00402F94"/>
    <w:rsid w:val="00403103"/>
    <w:rsid w:val="0040346C"/>
    <w:rsid w:val="004039B0"/>
    <w:rsid w:val="004043BD"/>
    <w:rsid w:val="00405514"/>
    <w:rsid w:val="00406CBD"/>
    <w:rsid w:val="00406E48"/>
    <w:rsid w:val="004071E0"/>
    <w:rsid w:val="00407A52"/>
    <w:rsid w:val="00410BE7"/>
    <w:rsid w:val="00411141"/>
    <w:rsid w:val="0041161A"/>
    <w:rsid w:val="00413626"/>
    <w:rsid w:val="0041369F"/>
    <w:rsid w:val="00413E16"/>
    <w:rsid w:val="004141B2"/>
    <w:rsid w:val="0041487E"/>
    <w:rsid w:val="00414A3D"/>
    <w:rsid w:val="00414D19"/>
    <w:rsid w:val="00416B99"/>
    <w:rsid w:val="004174C5"/>
    <w:rsid w:val="00417A2E"/>
    <w:rsid w:val="00420B6C"/>
    <w:rsid w:val="00421C84"/>
    <w:rsid w:val="004228D1"/>
    <w:rsid w:val="00422D20"/>
    <w:rsid w:val="00424380"/>
    <w:rsid w:val="00424FCD"/>
    <w:rsid w:val="0042777D"/>
    <w:rsid w:val="004279E3"/>
    <w:rsid w:val="00430AAC"/>
    <w:rsid w:val="00430FC7"/>
    <w:rsid w:val="004310B0"/>
    <w:rsid w:val="00431405"/>
    <w:rsid w:val="00432225"/>
    <w:rsid w:val="004326B5"/>
    <w:rsid w:val="00432917"/>
    <w:rsid w:val="00432ED4"/>
    <w:rsid w:val="00433A75"/>
    <w:rsid w:val="00434A0F"/>
    <w:rsid w:val="004355E7"/>
    <w:rsid w:val="00435B49"/>
    <w:rsid w:val="00437256"/>
    <w:rsid w:val="004375FC"/>
    <w:rsid w:val="004401FC"/>
    <w:rsid w:val="004409F8"/>
    <w:rsid w:val="00440C20"/>
    <w:rsid w:val="004414E2"/>
    <w:rsid w:val="00442AA4"/>
    <w:rsid w:val="00442EAC"/>
    <w:rsid w:val="00443426"/>
    <w:rsid w:val="00443445"/>
    <w:rsid w:val="00443DAD"/>
    <w:rsid w:val="004441CC"/>
    <w:rsid w:val="004447B3"/>
    <w:rsid w:val="00444DF8"/>
    <w:rsid w:val="00444F18"/>
    <w:rsid w:val="004455AD"/>
    <w:rsid w:val="004459B7"/>
    <w:rsid w:val="00445F0B"/>
    <w:rsid w:val="00446497"/>
    <w:rsid w:val="004468AD"/>
    <w:rsid w:val="00446A11"/>
    <w:rsid w:val="004472CD"/>
    <w:rsid w:val="0045018B"/>
    <w:rsid w:val="00450485"/>
    <w:rsid w:val="00450CBD"/>
    <w:rsid w:val="0045152D"/>
    <w:rsid w:val="004519A4"/>
    <w:rsid w:val="00451BEB"/>
    <w:rsid w:val="004529EE"/>
    <w:rsid w:val="00453125"/>
    <w:rsid w:val="00453BD3"/>
    <w:rsid w:val="00454920"/>
    <w:rsid w:val="00454D8A"/>
    <w:rsid w:val="00455163"/>
    <w:rsid w:val="004553C2"/>
    <w:rsid w:val="0045616A"/>
    <w:rsid w:val="0045623F"/>
    <w:rsid w:val="00456961"/>
    <w:rsid w:val="00456AAE"/>
    <w:rsid w:val="00456DF2"/>
    <w:rsid w:val="00456F3B"/>
    <w:rsid w:val="0046012B"/>
    <w:rsid w:val="0046063A"/>
    <w:rsid w:val="00462C9C"/>
    <w:rsid w:val="0046362B"/>
    <w:rsid w:val="00463D6C"/>
    <w:rsid w:val="0046422A"/>
    <w:rsid w:val="0046473E"/>
    <w:rsid w:val="004655BA"/>
    <w:rsid w:val="00465689"/>
    <w:rsid w:val="00465E04"/>
    <w:rsid w:val="004666B7"/>
    <w:rsid w:val="00466FDD"/>
    <w:rsid w:val="00467A32"/>
    <w:rsid w:val="004717AB"/>
    <w:rsid w:val="00471852"/>
    <w:rsid w:val="00472770"/>
    <w:rsid w:val="00473180"/>
    <w:rsid w:val="0047321A"/>
    <w:rsid w:val="004734F5"/>
    <w:rsid w:val="00473990"/>
    <w:rsid w:val="00473C90"/>
    <w:rsid w:val="00474432"/>
    <w:rsid w:val="00474A7C"/>
    <w:rsid w:val="004753F8"/>
    <w:rsid w:val="00475A34"/>
    <w:rsid w:val="0047711F"/>
    <w:rsid w:val="00480170"/>
    <w:rsid w:val="00480955"/>
    <w:rsid w:val="004821A7"/>
    <w:rsid w:val="004823FB"/>
    <w:rsid w:val="00482451"/>
    <w:rsid w:val="00482ECD"/>
    <w:rsid w:val="00484BCD"/>
    <w:rsid w:val="004856B0"/>
    <w:rsid w:val="004871BA"/>
    <w:rsid w:val="0048768E"/>
    <w:rsid w:val="00487F18"/>
    <w:rsid w:val="00490540"/>
    <w:rsid w:val="0049138E"/>
    <w:rsid w:val="0049230D"/>
    <w:rsid w:val="00493000"/>
    <w:rsid w:val="00493115"/>
    <w:rsid w:val="00494100"/>
    <w:rsid w:val="0049594C"/>
    <w:rsid w:val="00495DE8"/>
    <w:rsid w:val="00495EE7"/>
    <w:rsid w:val="004A17C4"/>
    <w:rsid w:val="004A2318"/>
    <w:rsid w:val="004A2348"/>
    <w:rsid w:val="004A319C"/>
    <w:rsid w:val="004A3734"/>
    <w:rsid w:val="004A6262"/>
    <w:rsid w:val="004B03DB"/>
    <w:rsid w:val="004B0542"/>
    <w:rsid w:val="004B1799"/>
    <w:rsid w:val="004B2982"/>
    <w:rsid w:val="004B2F87"/>
    <w:rsid w:val="004B355E"/>
    <w:rsid w:val="004B462F"/>
    <w:rsid w:val="004B4EF0"/>
    <w:rsid w:val="004B4F2E"/>
    <w:rsid w:val="004B5222"/>
    <w:rsid w:val="004B5502"/>
    <w:rsid w:val="004B61D7"/>
    <w:rsid w:val="004B667B"/>
    <w:rsid w:val="004B7A1B"/>
    <w:rsid w:val="004C0025"/>
    <w:rsid w:val="004C1867"/>
    <w:rsid w:val="004C21A1"/>
    <w:rsid w:val="004C257A"/>
    <w:rsid w:val="004C40EE"/>
    <w:rsid w:val="004C4F25"/>
    <w:rsid w:val="004C66C3"/>
    <w:rsid w:val="004D0BDA"/>
    <w:rsid w:val="004D1C90"/>
    <w:rsid w:val="004D27D6"/>
    <w:rsid w:val="004D3587"/>
    <w:rsid w:val="004D40A9"/>
    <w:rsid w:val="004D4329"/>
    <w:rsid w:val="004D4917"/>
    <w:rsid w:val="004D55E4"/>
    <w:rsid w:val="004D5E43"/>
    <w:rsid w:val="004D64E4"/>
    <w:rsid w:val="004D6C17"/>
    <w:rsid w:val="004D7871"/>
    <w:rsid w:val="004E0237"/>
    <w:rsid w:val="004E0777"/>
    <w:rsid w:val="004E0928"/>
    <w:rsid w:val="004E1FEE"/>
    <w:rsid w:val="004E246E"/>
    <w:rsid w:val="004E2910"/>
    <w:rsid w:val="004E3060"/>
    <w:rsid w:val="004E414F"/>
    <w:rsid w:val="004E473C"/>
    <w:rsid w:val="004E5970"/>
    <w:rsid w:val="004E6306"/>
    <w:rsid w:val="004E7950"/>
    <w:rsid w:val="004E7993"/>
    <w:rsid w:val="004F082E"/>
    <w:rsid w:val="004F0E81"/>
    <w:rsid w:val="004F215B"/>
    <w:rsid w:val="004F21B8"/>
    <w:rsid w:val="004F22C8"/>
    <w:rsid w:val="004F2480"/>
    <w:rsid w:val="004F36C0"/>
    <w:rsid w:val="004F39A8"/>
    <w:rsid w:val="004F4CAB"/>
    <w:rsid w:val="005021E8"/>
    <w:rsid w:val="00502D33"/>
    <w:rsid w:val="00503A85"/>
    <w:rsid w:val="005043C8"/>
    <w:rsid w:val="005051D3"/>
    <w:rsid w:val="00505F20"/>
    <w:rsid w:val="00506435"/>
    <w:rsid w:val="0050646B"/>
    <w:rsid w:val="00506569"/>
    <w:rsid w:val="00506A76"/>
    <w:rsid w:val="00506BB2"/>
    <w:rsid w:val="005079FC"/>
    <w:rsid w:val="00507A56"/>
    <w:rsid w:val="00507F4D"/>
    <w:rsid w:val="005118D9"/>
    <w:rsid w:val="0051197A"/>
    <w:rsid w:val="00511CEF"/>
    <w:rsid w:val="00512027"/>
    <w:rsid w:val="00512E99"/>
    <w:rsid w:val="00513710"/>
    <w:rsid w:val="00515820"/>
    <w:rsid w:val="00515D03"/>
    <w:rsid w:val="00516A9E"/>
    <w:rsid w:val="00516B60"/>
    <w:rsid w:val="00516D99"/>
    <w:rsid w:val="00516E1F"/>
    <w:rsid w:val="00516F8A"/>
    <w:rsid w:val="005172EC"/>
    <w:rsid w:val="0051763D"/>
    <w:rsid w:val="00517C27"/>
    <w:rsid w:val="0052024D"/>
    <w:rsid w:val="00521E07"/>
    <w:rsid w:val="00521E90"/>
    <w:rsid w:val="00523EDC"/>
    <w:rsid w:val="00524317"/>
    <w:rsid w:val="005246F5"/>
    <w:rsid w:val="005251E8"/>
    <w:rsid w:val="005256B0"/>
    <w:rsid w:val="0052746B"/>
    <w:rsid w:val="0053105B"/>
    <w:rsid w:val="0053235F"/>
    <w:rsid w:val="00532F0B"/>
    <w:rsid w:val="0053384B"/>
    <w:rsid w:val="005347CF"/>
    <w:rsid w:val="00535443"/>
    <w:rsid w:val="005356A7"/>
    <w:rsid w:val="00536E32"/>
    <w:rsid w:val="00537983"/>
    <w:rsid w:val="00537F7E"/>
    <w:rsid w:val="00540952"/>
    <w:rsid w:val="00541311"/>
    <w:rsid w:val="00541448"/>
    <w:rsid w:val="0054282A"/>
    <w:rsid w:val="00542BAF"/>
    <w:rsid w:val="0054432D"/>
    <w:rsid w:val="00544756"/>
    <w:rsid w:val="00544A2D"/>
    <w:rsid w:val="00544B1B"/>
    <w:rsid w:val="00545022"/>
    <w:rsid w:val="00545245"/>
    <w:rsid w:val="00545722"/>
    <w:rsid w:val="0054585E"/>
    <w:rsid w:val="00550C35"/>
    <w:rsid w:val="0055113D"/>
    <w:rsid w:val="0055131C"/>
    <w:rsid w:val="005533B5"/>
    <w:rsid w:val="005539CE"/>
    <w:rsid w:val="0055416A"/>
    <w:rsid w:val="00554690"/>
    <w:rsid w:val="005555E1"/>
    <w:rsid w:val="005570EA"/>
    <w:rsid w:val="00557503"/>
    <w:rsid w:val="00557B28"/>
    <w:rsid w:val="00557B4D"/>
    <w:rsid w:val="005613B5"/>
    <w:rsid w:val="00562215"/>
    <w:rsid w:val="0056342F"/>
    <w:rsid w:val="00563D13"/>
    <w:rsid w:val="00564538"/>
    <w:rsid w:val="00564D7B"/>
    <w:rsid w:val="0056510F"/>
    <w:rsid w:val="00565584"/>
    <w:rsid w:val="00570671"/>
    <w:rsid w:val="00570876"/>
    <w:rsid w:val="00571085"/>
    <w:rsid w:val="005725C7"/>
    <w:rsid w:val="005738F3"/>
    <w:rsid w:val="00574BFF"/>
    <w:rsid w:val="0057672E"/>
    <w:rsid w:val="005768BC"/>
    <w:rsid w:val="00577BB2"/>
    <w:rsid w:val="00580605"/>
    <w:rsid w:val="00581918"/>
    <w:rsid w:val="0058193B"/>
    <w:rsid w:val="00581D41"/>
    <w:rsid w:val="00583787"/>
    <w:rsid w:val="005839F3"/>
    <w:rsid w:val="005856B3"/>
    <w:rsid w:val="00587912"/>
    <w:rsid w:val="00590E4E"/>
    <w:rsid w:val="00591F6B"/>
    <w:rsid w:val="0059201D"/>
    <w:rsid w:val="00593395"/>
    <w:rsid w:val="0059357D"/>
    <w:rsid w:val="00593D55"/>
    <w:rsid w:val="00593E92"/>
    <w:rsid w:val="00594B72"/>
    <w:rsid w:val="0059516B"/>
    <w:rsid w:val="005953A4"/>
    <w:rsid w:val="0059542E"/>
    <w:rsid w:val="0059542F"/>
    <w:rsid w:val="00596216"/>
    <w:rsid w:val="00596B64"/>
    <w:rsid w:val="005A0872"/>
    <w:rsid w:val="005A11AD"/>
    <w:rsid w:val="005A11DA"/>
    <w:rsid w:val="005A149D"/>
    <w:rsid w:val="005A195E"/>
    <w:rsid w:val="005A1BFF"/>
    <w:rsid w:val="005A25B9"/>
    <w:rsid w:val="005A3BBC"/>
    <w:rsid w:val="005A4479"/>
    <w:rsid w:val="005A484A"/>
    <w:rsid w:val="005A6231"/>
    <w:rsid w:val="005A76E6"/>
    <w:rsid w:val="005A7BAA"/>
    <w:rsid w:val="005A7C81"/>
    <w:rsid w:val="005A7FA5"/>
    <w:rsid w:val="005B1606"/>
    <w:rsid w:val="005B23D2"/>
    <w:rsid w:val="005B3787"/>
    <w:rsid w:val="005B5A7B"/>
    <w:rsid w:val="005B6B84"/>
    <w:rsid w:val="005B7724"/>
    <w:rsid w:val="005C0016"/>
    <w:rsid w:val="005C070B"/>
    <w:rsid w:val="005C090F"/>
    <w:rsid w:val="005C1BB0"/>
    <w:rsid w:val="005C27D8"/>
    <w:rsid w:val="005C3467"/>
    <w:rsid w:val="005C401B"/>
    <w:rsid w:val="005C56B9"/>
    <w:rsid w:val="005C61EB"/>
    <w:rsid w:val="005C6D4E"/>
    <w:rsid w:val="005C6E6D"/>
    <w:rsid w:val="005C7088"/>
    <w:rsid w:val="005D11C9"/>
    <w:rsid w:val="005D19F4"/>
    <w:rsid w:val="005D2557"/>
    <w:rsid w:val="005D2714"/>
    <w:rsid w:val="005D41D9"/>
    <w:rsid w:val="005D5281"/>
    <w:rsid w:val="005D59AD"/>
    <w:rsid w:val="005D5E0B"/>
    <w:rsid w:val="005D6162"/>
    <w:rsid w:val="005D631A"/>
    <w:rsid w:val="005E0632"/>
    <w:rsid w:val="005E12DE"/>
    <w:rsid w:val="005E16A9"/>
    <w:rsid w:val="005E1A98"/>
    <w:rsid w:val="005E23D1"/>
    <w:rsid w:val="005E2840"/>
    <w:rsid w:val="005E2A7B"/>
    <w:rsid w:val="005E38A2"/>
    <w:rsid w:val="005E3A8A"/>
    <w:rsid w:val="005E3BAE"/>
    <w:rsid w:val="005E4CC4"/>
    <w:rsid w:val="005E4D79"/>
    <w:rsid w:val="005E4FDC"/>
    <w:rsid w:val="005E5877"/>
    <w:rsid w:val="005E7BEA"/>
    <w:rsid w:val="005F009E"/>
    <w:rsid w:val="005F05B0"/>
    <w:rsid w:val="005F1BEE"/>
    <w:rsid w:val="005F1FD8"/>
    <w:rsid w:val="005F2D3A"/>
    <w:rsid w:val="005F2E2B"/>
    <w:rsid w:val="005F3CE0"/>
    <w:rsid w:val="005F4206"/>
    <w:rsid w:val="005F56DB"/>
    <w:rsid w:val="00600552"/>
    <w:rsid w:val="006013E4"/>
    <w:rsid w:val="00601482"/>
    <w:rsid w:val="00601D74"/>
    <w:rsid w:val="006021EC"/>
    <w:rsid w:val="00602DAF"/>
    <w:rsid w:val="00604BAD"/>
    <w:rsid w:val="00604C1D"/>
    <w:rsid w:val="00604CFC"/>
    <w:rsid w:val="00604E20"/>
    <w:rsid w:val="00605BEF"/>
    <w:rsid w:val="006064A2"/>
    <w:rsid w:val="00607729"/>
    <w:rsid w:val="006104B1"/>
    <w:rsid w:val="006109D1"/>
    <w:rsid w:val="00610E91"/>
    <w:rsid w:val="00610F96"/>
    <w:rsid w:val="0061164F"/>
    <w:rsid w:val="006126AD"/>
    <w:rsid w:val="00613DF4"/>
    <w:rsid w:val="006147FC"/>
    <w:rsid w:val="00615367"/>
    <w:rsid w:val="0061539E"/>
    <w:rsid w:val="006158AC"/>
    <w:rsid w:val="006169AB"/>
    <w:rsid w:val="006177F0"/>
    <w:rsid w:val="0062155F"/>
    <w:rsid w:val="00623E11"/>
    <w:rsid w:val="006248E1"/>
    <w:rsid w:val="00625B2F"/>
    <w:rsid w:val="006265AA"/>
    <w:rsid w:val="00626B71"/>
    <w:rsid w:val="00627984"/>
    <w:rsid w:val="00627E86"/>
    <w:rsid w:val="00630E8B"/>
    <w:rsid w:val="00630F45"/>
    <w:rsid w:val="00631E23"/>
    <w:rsid w:val="00631FF9"/>
    <w:rsid w:val="006326A6"/>
    <w:rsid w:val="00632F81"/>
    <w:rsid w:val="00633F7F"/>
    <w:rsid w:val="006343A6"/>
    <w:rsid w:val="006345BE"/>
    <w:rsid w:val="006349B8"/>
    <w:rsid w:val="0063571C"/>
    <w:rsid w:val="006375B6"/>
    <w:rsid w:val="00637F6F"/>
    <w:rsid w:val="006431E4"/>
    <w:rsid w:val="006433CB"/>
    <w:rsid w:val="0064346B"/>
    <w:rsid w:val="00643E4D"/>
    <w:rsid w:val="00644A7D"/>
    <w:rsid w:val="00644EEF"/>
    <w:rsid w:val="0064620B"/>
    <w:rsid w:val="006464B4"/>
    <w:rsid w:val="0064653E"/>
    <w:rsid w:val="006468B6"/>
    <w:rsid w:val="00647193"/>
    <w:rsid w:val="00647BC4"/>
    <w:rsid w:val="00647D8D"/>
    <w:rsid w:val="006503ED"/>
    <w:rsid w:val="006506E6"/>
    <w:rsid w:val="0065085F"/>
    <w:rsid w:val="00651149"/>
    <w:rsid w:val="00651DFC"/>
    <w:rsid w:val="00652163"/>
    <w:rsid w:val="00652ACB"/>
    <w:rsid w:val="00652F1A"/>
    <w:rsid w:val="00653D02"/>
    <w:rsid w:val="006567A9"/>
    <w:rsid w:val="00657303"/>
    <w:rsid w:val="00657A80"/>
    <w:rsid w:val="00660F90"/>
    <w:rsid w:val="0066266C"/>
    <w:rsid w:val="00662692"/>
    <w:rsid w:val="006629DF"/>
    <w:rsid w:val="00663716"/>
    <w:rsid w:val="00663978"/>
    <w:rsid w:val="00663BEF"/>
    <w:rsid w:val="006650D9"/>
    <w:rsid w:val="00665979"/>
    <w:rsid w:val="0067041B"/>
    <w:rsid w:val="00670E3B"/>
    <w:rsid w:val="00671117"/>
    <w:rsid w:val="006713E1"/>
    <w:rsid w:val="00672C1C"/>
    <w:rsid w:val="00673123"/>
    <w:rsid w:val="00673E90"/>
    <w:rsid w:val="00673FC2"/>
    <w:rsid w:val="0067496A"/>
    <w:rsid w:val="00674A29"/>
    <w:rsid w:val="00675350"/>
    <w:rsid w:val="00675FCC"/>
    <w:rsid w:val="00676082"/>
    <w:rsid w:val="00676C5F"/>
    <w:rsid w:val="00677387"/>
    <w:rsid w:val="00677A7A"/>
    <w:rsid w:val="00680AE6"/>
    <w:rsid w:val="00681EC7"/>
    <w:rsid w:val="006822AE"/>
    <w:rsid w:val="00682A85"/>
    <w:rsid w:val="0068351D"/>
    <w:rsid w:val="00683E6A"/>
    <w:rsid w:val="006849D5"/>
    <w:rsid w:val="00684E06"/>
    <w:rsid w:val="00686A3A"/>
    <w:rsid w:val="00691707"/>
    <w:rsid w:val="00692F19"/>
    <w:rsid w:val="00693EB8"/>
    <w:rsid w:val="0069522B"/>
    <w:rsid w:val="0069532F"/>
    <w:rsid w:val="00695F7D"/>
    <w:rsid w:val="006970A5"/>
    <w:rsid w:val="00697BBD"/>
    <w:rsid w:val="006A0946"/>
    <w:rsid w:val="006A1028"/>
    <w:rsid w:val="006A1439"/>
    <w:rsid w:val="006A29C6"/>
    <w:rsid w:val="006A3305"/>
    <w:rsid w:val="006A3486"/>
    <w:rsid w:val="006A3670"/>
    <w:rsid w:val="006A5ABF"/>
    <w:rsid w:val="006A77A2"/>
    <w:rsid w:val="006B3EF9"/>
    <w:rsid w:val="006B4324"/>
    <w:rsid w:val="006B5A5F"/>
    <w:rsid w:val="006B6A5F"/>
    <w:rsid w:val="006C03C6"/>
    <w:rsid w:val="006C0828"/>
    <w:rsid w:val="006C19CB"/>
    <w:rsid w:val="006C1B18"/>
    <w:rsid w:val="006C23EB"/>
    <w:rsid w:val="006C2AAF"/>
    <w:rsid w:val="006C2D1D"/>
    <w:rsid w:val="006C2E74"/>
    <w:rsid w:val="006C4397"/>
    <w:rsid w:val="006C4799"/>
    <w:rsid w:val="006C5389"/>
    <w:rsid w:val="006C65E2"/>
    <w:rsid w:val="006C6969"/>
    <w:rsid w:val="006C7220"/>
    <w:rsid w:val="006C7716"/>
    <w:rsid w:val="006C7927"/>
    <w:rsid w:val="006C7DD5"/>
    <w:rsid w:val="006C7FEF"/>
    <w:rsid w:val="006D072F"/>
    <w:rsid w:val="006D0D43"/>
    <w:rsid w:val="006D227E"/>
    <w:rsid w:val="006D3771"/>
    <w:rsid w:val="006D3E65"/>
    <w:rsid w:val="006D4C9F"/>
    <w:rsid w:val="006D6C6E"/>
    <w:rsid w:val="006E0032"/>
    <w:rsid w:val="006E05C8"/>
    <w:rsid w:val="006E12B4"/>
    <w:rsid w:val="006E1C0B"/>
    <w:rsid w:val="006E222F"/>
    <w:rsid w:val="006E2C55"/>
    <w:rsid w:val="006E2CBB"/>
    <w:rsid w:val="006E54BE"/>
    <w:rsid w:val="006E718F"/>
    <w:rsid w:val="006E7F30"/>
    <w:rsid w:val="006F08F0"/>
    <w:rsid w:val="006F1588"/>
    <w:rsid w:val="006F30E3"/>
    <w:rsid w:val="006F4747"/>
    <w:rsid w:val="006F5165"/>
    <w:rsid w:val="006F788F"/>
    <w:rsid w:val="006F7CA0"/>
    <w:rsid w:val="00701BDD"/>
    <w:rsid w:val="00701C18"/>
    <w:rsid w:val="00702D1D"/>
    <w:rsid w:val="007030AB"/>
    <w:rsid w:val="0070376A"/>
    <w:rsid w:val="00703F39"/>
    <w:rsid w:val="00704243"/>
    <w:rsid w:val="00704A9D"/>
    <w:rsid w:val="00704B6B"/>
    <w:rsid w:val="0070516B"/>
    <w:rsid w:val="00705497"/>
    <w:rsid w:val="00705B5F"/>
    <w:rsid w:val="007061D0"/>
    <w:rsid w:val="007063EF"/>
    <w:rsid w:val="00706556"/>
    <w:rsid w:val="00710191"/>
    <w:rsid w:val="007107CE"/>
    <w:rsid w:val="007108F3"/>
    <w:rsid w:val="00710DC9"/>
    <w:rsid w:val="007124C8"/>
    <w:rsid w:val="00712DA8"/>
    <w:rsid w:val="00714229"/>
    <w:rsid w:val="007147C0"/>
    <w:rsid w:val="00714C43"/>
    <w:rsid w:val="00714CFC"/>
    <w:rsid w:val="0071531A"/>
    <w:rsid w:val="00715E81"/>
    <w:rsid w:val="00717F79"/>
    <w:rsid w:val="0072001B"/>
    <w:rsid w:val="00721AA9"/>
    <w:rsid w:val="00721D39"/>
    <w:rsid w:val="00722E94"/>
    <w:rsid w:val="00722F07"/>
    <w:rsid w:val="007235CA"/>
    <w:rsid w:val="00723DE3"/>
    <w:rsid w:val="00723F93"/>
    <w:rsid w:val="0072401E"/>
    <w:rsid w:val="00724646"/>
    <w:rsid w:val="00724909"/>
    <w:rsid w:val="00725602"/>
    <w:rsid w:val="0072603B"/>
    <w:rsid w:val="00726B92"/>
    <w:rsid w:val="00726ECA"/>
    <w:rsid w:val="007300AE"/>
    <w:rsid w:val="00730900"/>
    <w:rsid w:val="00731FEA"/>
    <w:rsid w:val="00732576"/>
    <w:rsid w:val="0073277D"/>
    <w:rsid w:val="00732829"/>
    <w:rsid w:val="00732AB9"/>
    <w:rsid w:val="007335DA"/>
    <w:rsid w:val="00733C9F"/>
    <w:rsid w:val="0073408C"/>
    <w:rsid w:val="007344D0"/>
    <w:rsid w:val="00734E9F"/>
    <w:rsid w:val="007350EB"/>
    <w:rsid w:val="00735C2B"/>
    <w:rsid w:val="007362FA"/>
    <w:rsid w:val="007366B2"/>
    <w:rsid w:val="0074017B"/>
    <w:rsid w:val="0074026B"/>
    <w:rsid w:val="007410DD"/>
    <w:rsid w:val="00741A69"/>
    <w:rsid w:val="00741B86"/>
    <w:rsid w:val="0074390D"/>
    <w:rsid w:val="007449CD"/>
    <w:rsid w:val="00744E6D"/>
    <w:rsid w:val="00745414"/>
    <w:rsid w:val="007455E6"/>
    <w:rsid w:val="00746410"/>
    <w:rsid w:val="00746AA1"/>
    <w:rsid w:val="00747702"/>
    <w:rsid w:val="00747CAD"/>
    <w:rsid w:val="00750186"/>
    <w:rsid w:val="0075165E"/>
    <w:rsid w:val="00752691"/>
    <w:rsid w:val="00753716"/>
    <w:rsid w:val="007548A6"/>
    <w:rsid w:val="00754954"/>
    <w:rsid w:val="0075503A"/>
    <w:rsid w:val="00755337"/>
    <w:rsid w:val="007558DE"/>
    <w:rsid w:val="00756E08"/>
    <w:rsid w:val="00757119"/>
    <w:rsid w:val="00757269"/>
    <w:rsid w:val="0075778F"/>
    <w:rsid w:val="00760B66"/>
    <w:rsid w:val="007611D0"/>
    <w:rsid w:val="007612F7"/>
    <w:rsid w:val="00761428"/>
    <w:rsid w:val="0076154C"/>
    <w:rsid w:val="00761B8E"/>
    <w:rsid w:val="0076257E"/>
    <w:rsid w:val="00762817"/>
    <w:rsid w:val="00763A3C"/>
    <w:rsid w:val="00763C76"/>
    <w:rsid w:val="007644F9"/>
    <w:rsid w:val="00766320"/>
    <w:rsid w:val="007668AB"/>
    <w:rsid w:val="00766BF0"/>
    <w:rsid w:val="00767065"/>
    <w:rsid w:val="00767471"/>
    <w:rsid w:val="0077060E"/>
    <w:rsid w:val="007726AD"/>
    <w:rsid w:val="00772E2D"/>
    <w:rsid w:val="007732BC"/>
    <w:rsid w:val="007734FD"/>
    <w:rsid w:val="00773AD9"/>
    <w:rsid w:val="007742B6"/>
    <w:rsid w:val="00774A58"/>
    <w:rsid w:val="00775765"/>
    <w:rsid w:val="00775CAC"/>
    <w:rsid w:val="00775E8B"/>
    <w:rsid w:val="00775F71"/>
    <w:rsid w:val="00776E16"/>
    <w:rsid w:val="007770CC"/>
    <w:rsid w:val="00777FAE"/>
    <w:rsid w:val="007802E7"/>
    <w:rsid w:val="007815DC"/>
    <w:rsid w:val="00781F23"/>
    <w:rsid w:val="0078240D"/>
    <w:rsid w:val="00782DEA"/>
    <w:rsid w:val="00785C40"/>
    <w:rsid w:val="007905CB"/>
    <w:rsid w:val="007908E8"/>
    <w:rsid w:val="00792102"/>
    <w:rsid w:val="00792420"/>
    <w:rsid w:val="0079329B"/>
    <w:rsid w:val="007937CC"/>
    <w:rsid w:val="00793C29"/>
    <w:rsid w:val="00795498"/>
    <w:rsid w:val="00797DA3"/>
    <w:rsid w:val="007A0202"/>
    <w:rsid w:val="007A08B9"/>
    <w:rsid w:val="007A185B"/>
    <w:rsid w:val="007A2A22"/>
    <w:rsid w:val="007A2AA6"/>
    <w:rsid w:val="007A2B39"/>
    <w:rsid w:val="007A5680"/>
    <w:rsid w:val="007A56B5"/>
    <w:rsid w:val="007A6B43"/>
    <w:rsid w:val="007A6CB5"/>
    <w:rsid w:val="007A7136"/>
    <w:rsid w:val="007A7A10"/>
    <w:rsid w:val="007A7D59"/>
    <w:rsid w:val="007B17C7"/>
    <w:rsid w:val="007B2721"/>
    <w:rsid w:val="007B2F53"/>
    <w:rsid w:val="007B305A"/>
    <w:rsid w:val="007B319D"/>
    <w:rsid w:val="007B3E62"/>
    <w:rsid w:val="007B4487"/>
    <w:rsid w:val="007B453C"/>
    <w:rsid w:val="007B5210"/>
    <w:rsid w:val="007B57B8"/>
    <w:rsid w:val="007B742D"/>
    <w:rsid w:val="007C0DA9"/>
    <w:rsid w:val="007C1180"/>
    <w:rsid w:val="007C18BE"/>
    <w:rsid w:val="007C1A20"/>
    <w:rsid w:val="007C219A"/>
    <w:rsid w:val="007C2FEF"/>
    <w:rsid w:val="007C311C"/>
    <w:rsid w:val="007C3667"/>
    <w:rsid w:val="007C37BE"/>
    <w:rsid w:val="007C4281"/>
    <w:rsid w:val="007C44B3"/>
    <w:rsid w:val="007C56E7"/>
    <w:rsid w:val="007C576C"/>
    <w:rsid w:val="007C7976"/>
    <w:rsid w:val="007C7BD4"/>
    <w:rsid w:val="007D2120"/>
    <w:rsid w:val="007D221C"/>
    <w:rsid w:val="007D2C8A"/>
    <w:rsid w:val="007D34C1"/>
    <w:rsid w:val="007D3E40"/>
    <w:rsid w:val="007D41F2"/>
    <w:rsid w:val="007D4D8C"/>
    <w:rsid w:val="007D5265"/>
    <w:rsid w:val="007D625F"/>
    <w:rsid w:val="007D726C"/>
    <w:rsid w:val="007D7BAF"/>
    <w:rsid w:val="007E02AC"/>
    <w:rsid w:val="007E050D"/>
    <w:rsid w:val="007E1B5E"/>
    <w:rsid w:val="007E1D88"/>
    <w:rsid w:val="007E21F8"/>
    <w:rsid w:val="007E3BCF"/>
    <w:rsid w:val="007E3C30"/>
    <w:rsid w:val="007E691C"/>
    <w:rsid w:val="007F1017"/>
    <w:rsid w:val="007F2723"/>
    <w:rsid w:val="007F2796"/>
    <w:rsid w:val="007F51C7"/>
    <w:rsid w:val="007F5464"/>
    <w:rsid w:val="007F5528"/>
    <w:rsid w:val="007F577F"/>
    <w:rsid w:val="007F5A6F"/>
    <w:rsid w:val="007F6271"/>
    <w:rsid w:val="007F6A59"/>
    <w:rsid w:val="007F6FC5"/>
    <w:rsid w:val="007F7621"/>
    <w:rsid w:val="00801353"/>
    <w:rsid w:val="0080221C"/>
    <w:rsid w:val="008024A8"/>
    <w:rsid w:val="008027B9"/>
    <w:rsid w:val="0080327F"/>
    <w:rsid w:val="0080627D"/>
    <w:rsid w:val="0080659C"/>
    <w:rsid w:val="00806F0F"/>
    <w:rsid w:val="00807469"/>
    <w:rsid w:val="0080762D"/>
    <w:rsid w:val="008109CF"/>
    <w:rsid w:val="00810B56"/>
    <w:rsid w:val="00810B5D"/>
    <w:rsid w:val="00811C1C"/>
    <w:rsid w:val="00812106"/>
    <w:rsid w:val="00812AED"/>
    <w:rsid w:val="00814397"/>
    <w:rsid w:val="00814453"/>
    <w:rsid w:val="00814E55"/>
    <w:rsid w:val="008159C9"/>
    <w:rsid w:val="0081607F"/>
    <w:rsid w:val="0081751D"/>
    <w:rsid w:val="0081758A"/>
    <w:rsid w:val="00817612"/>
    <w:rsid w:val="008205E8"/>
    <w:rsid w:val="00820731"/>
    <w:rsid w:val="00821F1C"/>
    <w:rsid w:val="00821FF3"/>
    <w:rsid w:val="008227BD"/>
    <w:rsid w:val="00823497"/>
    <w:rsid w:val="00823730"/>
    <w:rsid w:val="00823CCF"/>
    <w:rsid w:val="00824D56"/>
    <w:rsid w:val="00824DD1"/>
    <w:rsid w:val="0082514E"/>
    <w:rsid w:val="008253E3"/>
    <w:rsid w:val="00825BC4"/>
    <w:rsid w:val="00826480"/>
    <w:rsid w:val="00826E53"/>
    <w:rsid w:val="0082710F"/>
    <w:rsid w:val="008279EA"/>
    <w:rsid w:val="00831F82"/>
    <w:rsid w:val="00832FC3"/>
    <w:rsid w:val="008333CC"/>
    <w:rsid w:val="00833D2F"/>
    <w:rsid w:val="008344F9"/>
    <w:rsid w:val="00834846"/>
    <w:rsid w:val="00834FDC"/>
    <w:rsid w:val="00835386"/>
    <w:rsid w:val="00835D71"/>
    <w:rsid w:val="008361C2"/>
    <w:rsid w:val="0083622A"/>
    <w:rsid w:val="00836346"/>
    <w:rsid w:val="00836904"/>
    <w:rsid w:val="00840A6B"/>
    <w:rsid w:val="00841344"/>
    <w:rsid w:val="00841BA2"/>
    <w:rsid w:val="00843860"/>
    <w:rsid w:val="008438C0"/>
    <w:rsid w:val="008442F6"/>
    <w:rsid w:val="0084456A"/>
    <w:rsid w:val="008452A4"/>
    <w:rsid w:val="00846A44"/>
    <w:rsid w:val="00846E83"/>
    <w:rsid w:val="00846EAE"/>
    <w:rsid w:val="00850B1A"/>
    <w:rsid w:val="0085154E"/>
    <w:rsid w:val="00851928"/>
    <w:rsid w:val="00851B49"/>
    <w:rsid w:val="00851EAA"/>
    <w:rsid w:val="00852AF6"/>
    <w:rsid w:val="00853863"/>
    <w:rsid w:val="00854716"/>
    <w:rsid w:val="0085520A"/>
    <w:rsid w:val="0085546D"/>
    <w:rsid w:val="008555A6"/>
    <w:rsid w:val="008572A5"/>
    <w:rsid w:val="008576A5"/>
    <w:rsid w:val="00857B5F"/>
    <w:rsid w:val="00857C8E"/>
    <w:rsid w:val="00860C59"/>
    <w:rsid w:val="00860E0C"/>
    <w:rsid w:val="00860F2A"/>
    <w:rsid w:val="00861D0B"/>
    <w:rsid w:val="008631D3"/>
    <w:rsid w:val="00863CBC"/>
    <w:rsid w:val="00863E45"/>
    <w:rsid w:val="00865B38"/>
    <w:rsid w:val="00865F00"/>
    <w:rsid w:val="00866FB7"/>
    <w:rsid w:val="0086786C"/>
    <w:rsid w:val="008679AC"/>
    <w:rsid w:val="008712E1"/>
    <w:rsid w:val="00872225"/>
    <w:rsid w:val="008723EA"/>
    <w:rsid w:val="00874E60"/>
    <w:rsid w:val="0087540D"/>
    <w:rsid w:val="00876685"/>
    <w:rsid w:val="00876ADB"/>
    <w:rsid w:val="00877D2A"/>
    <w:rsid w:val="008808A2"/>
    <w:rsid w:val="00880C75"/>
    <w:rsid w:val="00881CEE"/>
    <w:rsid w:val="00881D16"/>
    <w:rsid w:val="008839C5"/>
    <w:rsid w:val="00883A1C"/>
    <w:rsid w:val="00883DF2"/>
    <w:rsid w:val="00884196"/>
    <w:rsid w:val="00884696"/>
    <w:rsid w:val="0088486E"/>
    <w:rsid w:val="00884969"/>
    <w:rsid w:val="00884DB4"/>
    <w:rsid w:val="00885139"/>
    <w:rsid w:val="00885713"/>
    <w:rsid w:val="0088721D"/>
    <w:rsid w:val="00887ED9"/>
    <w:rsid w:val="00887F45"/>
    <w:rsid w:val="008900CE"/>
    <w:rsid w:val="00891919"/>
    <w:rsid w:val="00892221"/>
    <w:rsid w:val="008928E5"/>
    <w:rsid w:val="00892B54"/>
    <w:rsid w:val="00892FEC"/>
    <w:rsid w:val="0089320A"/>
    <w:rsid w:val="008932DD"/>
    <w:rsid w:val="008942BD"/>
    <w:rsid w:val="008948E0"/>
    <w:rsid w:val="00897CD0"/>
    <w:rsid w:val="00897D7F"/>
    <w:rsid w:val="008A01DB"/>
    <w:rsid w:val="008A1284"/>
    <w:rsid w:val="008A384A"/>
    <w:rsid w:val="008A3AD0"/>
    <w:rsid w:val="008A3B8D"/>
    <w:rsid w:val="008A4D11"/>
    <w:rsid w:val="008A4FC5"/>
    <w:rsid w:val="008A73D8"/>
    <w:rsid w:val="008B03E3"/>
    <w:rsid w:val="008B087A"/>
    <w:rsid w:val="008B14AC"/>
    <w:rsid w:val="008B1A7E"/>
    <w:rsid w:val="008B1F9B"/>
    <w:rsid w:val="008B26E6"/>
    <w:rsid w:val="008B282B"/>
    <w:rsid w:val="008B2F77"/>
    <w:rsid w:val="008B3529"/>
    <w:rsid w:val="008B3A0D"/>
    <w:rsid w:val="008B44FC"/>
    <w:rsid w:val="008B47C5"/>
    <w:rsid w:val="008B584C"/>
    <w:rsid w:val="008B5CD7"/>
    <w:rsid w:val="008B74F2"/>
    <w:rsid w:val="008B7808"/>
    <w:rsid w:val="008C16B2"/>
    <w:rsid w:val="008C19A5"/>
    <w:rsid w:val="008C2980"/>
    <w:rsid w:val="008C2AF8"/>
    <w:rsid w:val="008C3130"/>
    <w:rsid w:val="008C4CFD"/>
    <w:rsid w:val="008C4E03"/>
    <w:rsid w:val="008C522B"/>
    <w:rsid w:val="008C5990"/>
    <w:rsid w:val="008C6AFE"/>
    <w:rsid w:val="008C7439"/>
    <w:rsid w:val="008C7DBD"/>
    <w:rsid w:val="008D0BBA"/>
    <w:rsid w:val="008D1628"/>
    <w:rsid w:val="008D2FF8"/>
    <w:rsid w:val="008D3209"/>
    <w:rsid w:val="008D3CBC"/>
    <w:rsid w:val="008D4A52"/>
    <w:rsid w:val="008D509C"/>
    <w:rsid w:val="008D6634"/>
    <w:rsid w:val="008D68D2"/>
    <w:rsid w:val="008D6C47"/>
    <w:rsid w:val="008D6FEB"/>
    <w:rsid w:val="008D720D"/>
    <w:rsid w:val="008D73F1"/>
    <w:rsid w:val="008E07EB"/>
    <w:rsid w:val="008E14D9"/>
    <w:rsid w:val="008E3AC8"/>
    <w:rsid w:val="008E50E5"/>
    <w:rsid w:val="008E57B7"/>
    <w:rsid w:val="008E5E96"/>
    <w:rsid w:val="008E66EB"/>
    <w:rsid w:val="008F01FC"/>
    <w:rsid w:val="008F038A"/>
    <w:rsid w:val="008F142B"/>
    <w:rsid w:val="008F1988"/>
    <w:rsid w:val="008F3258"/>
    <w:rsid w:val="008F3354"/>
    <w:rsid w:val="008F3484"/>
    <w:rsid w:val="008F37A6"/>
    <w:rsid w:val="008F4FBF"/>
    <w:rsid w:val="008F608F"/>
    <w:rsid w:val="008F666F"/>
    <w:rsid w:val="008F675E"/>
    <w:rsid w:val="008F72BA"/>
    <w:rsid w:val="008F7615"/>
    <w:rsid w:val="008F7E69"/>
    <w:rsid w:val="009009B3"/>
    <w:rsid w:val="00900D37"/>
    <w:rsid w:val="009012B7"/>
    <w:rsid w:val="0090160D"/>
    <w:rsid w:val="00902897"/>
    <w:rsid w:val="00902F1D"/>
    <w:rsid w:val="00904264"/>
    <w:rsid w:val="00905F9D"/>
    <w:rsid w:val="00906DBC"/>
    <w:rsid w:val="009102E3"/>
    <w:rsid w:val="00911030"/>
    <w:rsid w:val="0091104A"/>
    <w:rsid w:val="009111C0"/>
    <w:rsid w:val="009132D6"/>
    <w:rsid w:val="0091374D"/>
    <w:rsid w:val="0091447C"/>
    <w:rsid w:val="009166C4"/>
    <w:rsid w:val="0091729E"/>
    <w:rsid w:val="00917743"/>
    <w:rsid w:val="0091775E"/>
    <w:rsid w:val="00917C8F"/>
    <w:rsid w:val="00920164"/>
    <w:rsid w:val="00920668"/>
    <w:rsid w:val="0092292F"/>
    <w:rsid w:val="0092367A"/>
    <w:rsid w:val="009242E3"/>
    <w:rsid w:val="0092442A"/>
    <w:rsid w:val="0092465E"/>
    <w:rsid w:val="009248DC"/>
    <w:rsid w:val="00924BF0"/>
    <w:rsid w:val="00924DCD"/>
    <w:rsid w:val="00925285"/>
    <w:rsid w:val="00926604"/>
    <w:rsid w:val="009266F7"/>
    <w:rsid w:val="00926929"/>
    <w:rsid w:val="00926E73"/>
    <w:rsid w:val="009270AF"/>
    <w:rsid w:val="00927328"/>
    <w:rsid w:val="00927660"/>
    <w:rsid w:val="009304B7"/>
    <w:rsid w:val="009305E7"/>
    <w:rsid w:val="00931B9D"/>
    <w:rsid w:val="009325FD"/>
    <w:rsid w:val="009328F6"/>
    <w:rsid w:val="00932D0E"/>
    <w:rsid w:val="009348A9"/>
    <w:rsid w:val="009348D3"/>
    <w:rsid w:val="0093515D"/>
    <w:rsid w:val="00936683"/>
    <w:rsid w:val="009373D0"/>
    <w:rsid w:val="009374DD"/>
    <w:rsid w:val="00937A03"/>
    <w:rsid w:val="0094009D"/>
    <w:rsid w:val="009413E8"/>
    <w:rsid w:val="009421D7"/>
    <w:rsid w:val="00942863"/>
    <w:rsid w:val="00942AF2"/>
    <w:rsid w:val="00942B1E"/>
    <w:rsid w:val="00943338"/>
    <w:rsid w:val="0094340F"/>
    <w:rsid w:val="00943873"/>
    <w:rsid w:val="009445D9"/>
    <w:rsid w:val="009454A1"/>
    <w:rsid w:val="00946BC4"/>
    <w:rsid w:val="00946C72"/>
    <w:rsid w:val="00947BEC"/>
    <w:rsid w:val="00947C44"/>
    <w:rsid w:val="009508F8"/>
    <w:rsid w:val="0095207B"/>
    <w:rsid w:val="00952213"/>
    <w:rsid w:val="00952446"/>
    <w:rsid w:val="00953766"/>
    <w:rsid w:val="009543B1"/>
    <w:rsid w:val="00955BCD"/>
    <w:rsid w:val="00955EA7"/>
    <w:rsid w:val="00955ED2"/>
    <w:rsid w:val="009565E1"/>
    <w:rsid w:val="009568D1"/>
    <w:rsid w:val="00956CB4"/>
    <w:rsid w:val="00956D68"/>
    <w:rsid w:val="00957C5F"/>
    <w:rsid w:val="009608D5"/>
    <w:rsid w:val="009618C1"/>
    <w:rsid w:val="00961B92"/>
    <w:rsid w:val="00961CA0"/>
    <w:rsid w:val="00961E17"/>
    <w:rsid w:val="00963B49"/>
    <w:rsid w:val="009656C3"/>
    <w:rsid w:val="00965A8B"/>
    <w:rsid w:val="00965C6C"/>
    <w:rsid w:val="00965F3B"/>
    <w:rsid w:val="00966B70"/>
    <w:rsid w:val="009672E3"/>
    <w:rsid w:val="00967E6A"/>
    <w:rsid w:val="00971671"/>
    <w:rsid w:val="009723A5"/>
    <w:rsid w:val="009738EC"/>
    <w:rsid w:val="00974BC0"/>
    <w:rsid w:val="00975673"/>
    <w:rsid w:val="00975761"/>
    <w:rsid w:val="0097586D"/>
    <w:rsid w:val="00976BF4"/>
    <w:rsid w:val="009776FD"/>
    <w:rsid w:val="00977B6A"/>
    <w:rsid w:val="00980185"/>
    <w:rsid w:val="009821E6"/>
    <w:rsid w:val="0098243C"/>
    <w:rsid w:val="0098313D"/>
    <w:rsid w:val="00983144"/>
    <w:rsid w:val="0098352C"/>
    <w:rsid w:val="00983891"/>
    <w:rsid w:val="009848D3"/>
    <w:rsid w:val="009849F3"/>
    <w:rsid w:val="00986340"/>
    <w:rsid w:val="0098645B"/>
    <w:rsid w:val="00986885"/>
    <w:rsid w:val="00986EF2"/>
    <w:rsid w:val="009910B3"/>
    <w:rsid w:val="00991DCD"/>
    <w:rsid w:val="009921D2"/>
    <w:rsid w:val="0099221D"/>
    <w:rsid w:val="00992311"/>
    <w:rsid w:val="0099258D"/>
    <w:rsid w:val="0099374A"/>
    <w:rsid w:val="0099384B"/>
    <w:rsid w:val="00994061"/>
    <w:rsid w:val="00995021"/>
    <w:rsid w:val="0099511A"/>
    <w:rsid w:val="00995351"/>
    <w:rsid w:val="009958CF"/>
    <w:rsid w:val="00995FF0"/>
    <w:rsid w:val="0099604F"/>
    <w:rsid w:val="00996B00"/>
    <w:rsid w:val="009970E2"/>
    <w:rsid w:val="0099746C"/>
    <w:rsid w:val="00997C9C"/>
    <w:rsid w:val="009A0548"/>
    <w:rsid w:val="009A0579"/>
    <w:rsid w:val="009A1086"/>
    <w:rsid w:val="009A1620"/>
    <w:rsid w:val="009A20F8"/>
    <w:rsid w:val="009A2C56"/>
    <w:rsid w:val="009A31ED"/>
    <w:rsid w:val="009A43F9"/>
    <w:rsid w:val="009A4883"/>
    <w:rsid w:val="009A57BC"/>
    <w:rsid w:val="009A6663"/>
    <w:rsid w:val="009A709D"/>
    <w:rsid w:val="009A7A84"/>
    <w:rsid w:val="009B114B"/>
    <w:rsid w:val="009B1B4E"/>
    <w:rsid w:val="009B27D4"/>
    <w:rsid w:val="009B2C8C"/>
    <w:rsid w:val="009B400A"/>
    <w:rsid w:val="009B448A"/>
    <w:rsid w:val="009B4B64"/>
    <w:rsid w:val="009B52B5"/>
    <w:rsid w:val="009B5905"/>
    <w:rsid w:val="009B66BE"/>
    <w:rsid w:val="009B69CF"/>
    <w:rsid w:val="009B6E6C"/>
    <w:rsid w:val="009B7E06"/>
    <w:rsid w:val="009C0780"/>
    <w:rsid w:val="009C0A25"/>
    <w:rsid w:val="009C0AC0"/>
    <w:rsid w:val="009C0B3F"/>
    <w:rsid w:val="009C0EF8"/>
    <w:rsid w:val="009C127D"/>
    <w:rsid w:val="009C172B"/>
    <w:rsid w:val="009C3128"/>
    <w:rsid w:val="009C38A5"/>
    <w:rsid w:val="009C476A"/>
    <w:rsid w:val="009C4BEF"/>
    <w:rsid w:val="009C62F1"/>
    <w:rsid w:val="009C6BA9"/>
    <w:rsid w:val="009C6E64"/>
    <w:rsid w:val="009C725B"/>
    <w:rsid w:val="009D0DE5"/>
    <w:rsid w:val="009D1C16"/>
    <w:rsid w:val="009D24B0"/>
    <w:rsid w:val="009D3CC7"/>
    <w:rsid w:val="009D4B66"/>
    <w:rsid w:val="009D6475"/>
    <w:rsid w:val="009D67A1"/>
    <w:rsid w:val="009D75A5"/>
    <w:rsid w:val="009D7A41"/>
    <w:rsid w:val="009E0783"/>
    <w:rsid w:val="009E1149"/>
    <w:rsid w:val="009E14B2"/>
    <w:rsid w:val="009E153A"/>
    <w:rsid w:val="009E207F"/>
    <w:rsid w:val="009E2B18"/>
    <w:rsid w:val="009E2CDD"/>
    <w:rsid w:val="009E37C9"/>
    <w:rsid w:val="009E41C0"/>
    <w:rsid w:val="009E4A4D"/>
    <w:rsid w:val="009E4B3D"/>
    <w:rsid w:val="009E73CB"/>
    <w:rsid w:val="009F046E"/>
    <w:rsid w:val="009F06D8"/>
    <w:rsid w:val="009F1133"/>
    <w:rsid w:val="009F11D6"/>
    <w:rsid w:val="009F1F9A"/>
    <w:rsid w:val="009F27A2"/>
    <w:rsid w:val="009F295D"/>
    <w:rsid w:val="009F339B"/>
    <w:rsid w:val="009F3A41"/>
    <w:rsid w:val="009F4518"/>
    <w:rsid w:val="009F47B5"/>
    <w:rsid w:val="009F4B2D"/>
    <w:rsid w:val="009F5053"/>
    <w:rsid w:val="009F50AC"/>
    <w:rsid w:val="009F68C1"/>
    <w:rsid w:val="009F6B70"/>
    <w:rsid w:val="009F6CE8"/>
    <w:rsid w:val="009F71ED"/>
    <w:rsid w:val="009F7453"/>
    <w:rsid w:val="009F74DF"/>
    <w:rsid w:val="009F7CC5"/>
    <w:rsid w:val="00A0095D"/>
    <w:rsid w:val="00A00974"/>
    <w:rsid w:val="00A00BBE"/>
    <w:rsid w:val="00A01237"/>
    <w:rsid w:val="00A01302"/>
    <w:rsid w:val="00A02B0D"/>
    <w:rsid w:val="00A034CE"/>
    <w:rsid w:val="00A075D2"/>
    <w:rsid w:val="00A07855"/>
    <w:rsid w:val="00A07A38"/>
    <w:rsid w:val="00A117B6"/>
    <w:rsid w:val="00A11B44"/>
    <w:rsid w:val="00A12C7C"/>
    <w:rsid w:val="00A13147"/>
    <w:rsid w:val="00A13ACD"/>
    <w:rsid w:val="00A13E21"/>
    <w:rsid w:val="00A14327"/>
    <w:rsid w:val="00A147E6"/>
    <w:rsid w:val="00A14BA9"/>
    <w:rsid w:val="00A15322"/>
    <w:rsid w:val="00A15B5C"/>
    <w:rsid w:val="00A15DFB"/>
    <w:rsid w:val="00A16041"/>
    <w:rsid w:val="00A16860"/>
    <w:rsid w:val="00A2003D"/>
    <w:rsid w:val="00A207EB"/>
    <w:rsid w:val="00A20B6A"/>
    <w:rsid w:val="00A22BD7"/>
    <w:rsid w:val="00A22DCD"/>
    <w:rsid w:val="00A23FFE"/>
    <w:rsid w:val="00A24780"/>
    <w:rsid w:val="00A24A7D"/>
    <w:rsid w:val="00A25C46"/>
    <w:rsid w:val="00A26429"/>
    <w:rsid w:val="00A26AC8"/>
    <w:rsid w:val="00A26ED6"/>
    <w:rsid w:val="00A274E2"/>
    <w:rsid w:val="00A27A4C"/>
    <w:rsid w:val="00A30C73"/>
    <w:rsid w:val="00A30F02"/>
    <w:rsid w:val="00A312CE"/>
    <w:rsid w:val="00A32138"/>
    <w:rsid w:val="00A324BE"/>
    <w:rsid w:val="00A33622"/>
    <w:rsid w:val="00A33791"/>
    <w:rsid w:val="00A33A57"/>
    <w:rsid w:val="00A34ABC"/>
    <w:rsid w:val="00A34B70"/>
    <w:rsid w:val="00A34E86"/>
    <w:rsid w:val="00A3617D"/>
    <w:rsid w:val="00A37255"/>
    <w:rsid w:val="00A37BF4"/>
    <w:rsid w:val="00A37C82"/>
    <w:rsid w:val="00A40700"/>
    <w:rsid w:val="00A41135"/>
    <w:rsid w:val="00A415BF"/>
    <w:rsid w:val="00A4218F"/>
    <w:rsid w:val="00A43EA2"/>
    <w:rsid w:val="00A443A0"/>
    <w:rsid w:val="00A44AC4"/>
    <w:rsid w:val="00A46340"/>
    <w:rsid w:val="00A463F1"/>
    <w:rsid w:val="00A50ED7"/>
    <w:rsid w:val="00A51300"/>
    <w:rsid w:val="00A5356B"/>
    <w:rsid w:val="00A54502"/>
    <w:rsid w:val="00A54CFF"/>
    <w:rsid w:val="00A555E0"/>
    <w:rsid w:val="00A562BE"/>
    <w:rsid w:val="00A56997"/>
    <w:rsid w:val="00A57079"/>
    <w:rsid w:val="00A57B64"/>
    <w:rsid w:val="00A60552"/>
    <w:rsid w:val="00A60E56"/>
    <w:rsid w:val="00A61389"/>
    <w:rsid w:val="00A61592"/>
    <w:rsid w:val="00A61733"/>
    <w:rsid w:val="00A61B82"/>
    <w:rsid w:val="00A623C7"/>
    <w:rsid w:val="00A62778"/>
    <w:rsid w:val="00A63B4D"/>
    <w:rsid w:val="00A6436E"/>
    <w:rsid w:val="00A647BF"/>
    <w:rsid w:val="00A64D81"/>
    <w:rsid w:val="00A6519A"/>
    <w:rsid w:val="00A663D7"/>
    <w:rsid w:val="00A66635"/>
    <w:rsid w:val="00A670D8"/>
    <w:rsid w:val="00A677C8"/>
    <w:rsid w:val="00A700F0"/>
    <w:rsid w:val="00A70B4C"/>
    <w:rsid w:val="00A70D1B"/>
    <w:rsid w:val="00A70FCA"/>
    <w:rsid w:val="00A7114F"/>
    <w:rsid w:val="00A718F5"/>
    <w:rsid w:val="00A71BA8"/>
    <w:rsid w:val="00A72DFF"/>
    <w:rsid w:val="00A731EA"/>
    <w:rsid w:val="00A74C14"/>
    <w:rsid w:val="00A759A8"/>
    <w:rsid w:val="00A801B1"/>
    <w:rsid w:val="00A822D5"/>
    <w:rsid w:val="00A82D1E"/>
    <w:rsid w:val="00A834A3"/>
    <w:rsid w:val="00A834D6"/>
    <w:rsid w:val="00A842C7"/>
    <w:rsid w:val="00A846C2"/>
    <w:rsid w:val="00A847A4"/>
    <w:rsid w:val="00A847C6"/>
    <w:rsid w:val="00A8575F"/>
    <w:rsid w:val="00A85B6B"/>
    <w:rsid w:val="00A86877"/>
    <w:rsid w:val="00A873E1"/>
    <w:rsid w:val="00A90264"/>
    <w:rsid w:val="00A90364"/>
    <w:rsid w:val="00A909C0"/>
    <w:rsid w:val="00A91B19"/>
    <w:rsid w:val="00A924A8"/>
    <w:rsid w:val="00A93373"/>
    <w:rsid w:val="00A93C1E"/>
    <w:rsid w:val="00A9464C"/>
    <w:rsid w:val="00A964AF"/>
    <w:rsid w:val="00A97A73"/>
    <w:rsid w:val="00A97BCD"/>
    <w:rsid w:val="00AA01A0"/>
    <w:rsid w:val="00AA0619"/>
    <w:rsid w:val="00AA0859"/>
    <w:rsid w:val="00AA12D7"/>
    <w:rsid w:val="00AA1C0F"/>
    <w:rsid w:val="00AA2B14"/>
    <w:rsid w:val="00AA2F49"/>
    <w:rsid w:val="00AA4469"/>
    <w:rsid w:val="00AA47A0"/>
    <w:rsid w:val="00AA485C"/>
    <w:rsid w:val="00AA4FD4"/>
    <w:rsid w:val="00AA648A"/>
    <w:rsid w:val="00AA6525"/>
    <w:rsid w:val="00AA6AD7"/>
    <w:rsid w:val="00AA716E"/>
    <w:rsid w:val="00AA7453"/>
    <w:rsid w:val="00AB01C5"/>
    <w:rsid w:val="00AB0304"/>
    <w:rsid w:val="00AB15A1"/>
    <w:rsid w:val="00AB4417"/>
    <w:rsid w:val="00AB4C1D"/>
    <w:rsid w:val="00AB656A"/>
    <w:rsid w:val="00AC0311"/>
    <w:rsid w:val="00AC0668"/>
    <w:rsid w:val="00AC20C3"/>
    <w:rsid w:val="00AC24EB"/>
    <w:rsid w:val="00AC265E"/>
    <w:rsid w:val="00AC2E62"/>
    <w:rsid w:val="00AC33FB"/>
    <w:rsid w:val="00AC4119"/>
    <w:rsid w:val="00AC4654"/>
    <w:rsid w:val="00AC4C58"/>
    <w:rsid w:val="00AC4CBB"/>
    <w:rsid w:val="00AC5D7B"/>
    <w:rsid w:val="00AC665F"/>
    <w:rsid w:val="00AC743E"/>
    <w:rsid w:val="00AD0D5F"/>
    <w:rsid w:val="00AD1659"/>
    <w:rsid w:val="00AD1AAF"/>
    <w:rsid w:val="00AD36EB"/>
    <w:rsid w:val="00AD38D5"/>
    <w:rsid w:val="00AD45AF"/>
    <w:rsid w:val="00AD499D"/>
    <w:rsid w:val="00AD57B9"/>
    <w:rsid w:val="00AD587D"/>
    <w:rsid w:val="00AD59A4"/>
    <w:rsid w:val="00AD66E8"/>
    <w:rsid w:val="00AD67EF"/>
    <w:rsid w:val="00AD6B1C"/>
    <w:rsid w:val="00AD6EC7"/>
    <w:rsid w:val="00AD73C4"/>
    <w:rsid w:val="00AD77B1"/>
    <w:rsid w:val="00AD784D"/>
    <w:rsid w:val="00AE0469"/>
    <w:rsid w:val="00AE1673"/>
    <w:rsid w:val="00AE1F50"/>
    <w:rsid w:val="00AE214C"/>
    <w:rsid w:val="00AE29D1"/>
    <w:rsid w:val="00AE2D0A"/>
    <w:rsid w:val="00AE31E2"/>
    <w:rsid w:val="00AE3320"/>
    <w:rsid w:val="00AE3BFA"/>
    <w:rsid w:val="00AE60C2"/>
    <w:rsid w:val="00AE716A"/>
    <w:rsid w:val="00AE720A"/>
    <w:rsid w:val="00AE760E"/>
    <w:rsid w:val="00AF01AF"/>
    <w:rsid w:val="00AF1A56"/>
    <w:rsid w:val="00AF1B89"/>
    <w:rsid w:val="00AF21E9"/>
    <w:rsid w:val="00AF3165"/>
    <w:rsid w:val="00AF437A"/>
    <w:rsid w:val="00AF491F"/>
    <w:rsid w:val="00AF646E"/>
    <w:rsid w:val="00B0011B"/>
    <w:rsid w:val="00B00B15"/>
    <w:rsid w:val="00B00DF3"/>
    <w:rsid w:val="00B0148A"/>
    <w:rsid w:val="00B02340"/>
    <w:rsid w:val="00B03284"/>
    <w:rsid w:val="00B039CD"/>
    <w:rsid w:val="00B04C37"/>
    <w:rsid w:val="00B04CAC"/>
    <w:rsid w:val="00B04CDD"/>
    <w:rsid w:val="00B04F7E"/>
    <w:rsid w:val="00B055A3"/>
    <w:rsid w:val="00B06037"/>
    <w:rsid w:val="00B06947"/>
    <w:rsid w:val="00B07520"/>
    <w:rsid w:val="00B07FF3"/>
    <w:rsid w:val="00B11E7D"/>
    <w:rsid w:val="00B121A2"/>
    <w:rsid w:val="00B125C4"/>
    <w:rsid w:val="00B139E1"/>
    <w:rsid w:val="00B140F5"/>
    <w:rsid w:val="00B14942"/>
    <w:rsid w:val="00B16563"/>
    <w:rsid w:val="00B16849"/>
    <w:rsid w:val="00B2049F"/>
    <w:rsid w:val="00B206DE"/>
    <w:rsid w:val="00B22248"/>
    <w:rsid w:val="00B24AE7"/>
    <w:rsid w:val="00B26182"/>
    <w:rsid w:val="00B26617"/>
    <w:rsid w:val="00B26B16"/>
    <w:rsid w:val="00B27466"/>
    <w:rsid w:val="00B31537"/>
    <w:rsid w:val="00B31AE2"/>
    <w:rsid w:val="00B32142"/>
    <w:rsid w:val="00B32C2F"/>
    <w:rsid w:val="00B34186"/>
    <w:rsid w:val="00B34AA9"/>
    <w:rsid w:val="00B35782"/>
    <w:rsid w:val="00B36791"/>
    <w:rsid w:val="00B37DB1"/>
    <w:rsid w:val="00B40198"/>
    <w:rsid w:val="00B40C0D"/>
    <w:rsid w:val="00B40F28"/>
    <w:rsid w:val="00B41D86"/>
    <w:rsid w:val="00B41F23"/>
    <w:rsid w:val="00B42DF8"/>
    <w:rsid w:val="00B440B6"/>
    <w:rsid w:val="00B446FE"/>
    <w:rsid w:val="00B44D59"/>
    <w:rsid w:val="00B46B62"/>
    <w:rsid w:val="00B473BD"/>
    <w:rsid w:val="00B50168"/>
    <w:rsid w:val="00B50C0B"/>
    <w:rsid w:val="00B50C99"/>
    <w:rsid w:val="00B50D91"/>
    <w:rsid w:val="00B512C2"/>
    <w:rsid w:val="00B527EE"/>
    <w:rsid w:val="00B53592"/>
    <w:rsid w:val="00B5368E"/>
    <w:rsid w:val="00B5398B"/>
    <w:rsid w:val="00B540A9"/>
    <w:rsid w:val="00B54EAB"/>
    <w:rsid w:val="00B55469"/>
    <w:rsid w:val="00B567CB"/>
    <w:rsid w:val="00B56CC1"/>
    <w:rsid w:val="00B576AF"/>
    <w:rsid w:val="00B60E8B"/>
    <w:rsid w:val="00B61D09"/>
    <w:rsid w:val="00B62262"/>
    <w:rsid w:val="00B635C8"/>
    <w:rsid w:val="00B6360D"/>
    <w:rsid w:val="00B63ECA"/>
    <w:rsid w:val="00B675C2"/>
    <w:rsid w:val="00B715C6"/>
    <w:rsid w:val="00B715DA"/>
    <w:rsid w:val="00B715F5"/>
    <w:rsid w:val="00B726C9"/>
    <w:rsid w:val="00B734A8"/>
    <w:rsid w:val="00B7420A"/>
    <w:rsid w:val="00B755A6"/>
    <w:rsid w:val="00B75733"/>
    <w:rsid w:val="00B75C9D"/>
    <w:rsid w:val="00B75F8A"/>
    <w:rsid w:val="00B76582"/>
    <w:rsid w:val="00B76C96"/>
    <w:rsid w:val="00B77229"/>
    <w:rsid w:val="00B77F3C"/>
    <w:rsid w:val="00B80978"/>
    <w:rsid w:val="00B80CAC"/>
    <w:rsid w:val="00B81960"/>
    <w:rsid w:val="00B824A6"/>
    <w:rsid w:val="00B828DE"/>
    <w:rsid w:val="00B82D2D"/>
    <w:rsid w:val="00B836CB"/>
    <w:rsid w:val="00B84C46"/>
    <w:rsid w:val="00B909A9"/>
    <w:rsid w:val="00B91981"/>
    <w:rsid w:val="00B91F90"/>
    <w:rsid w:val="00B9334C"/>
    <w:rsid w:val="00B959EF"/>
    <w:rsid w:val="00B9715C"/>
    <w:rsid w:val="00B972EE"/>
    <w:rsid w:val="00B97A12"/>
    <w:rsid w:val="00BA020A"/>
    <w:rsid w:val="00BA11A2"/>
    <w:rsid w:val="00BA1D4C"/>
    <w:rsid w:val="00BA24EC"/>
    <w:rsid w:val="00BA2640"/>
    <w:rsid w:val="00BA31D2"/>
    <w:rsid w:val="00BA4260"/>
    <w:rsid w:val="00BA4EF2"/>
    <w:rsid w:val="00BA6456"/>
    <w:rsid w:val="00BA71F1"/>
    <w:rsid w:val="00BA79A2"/>
    <w:rsid w:val="00BA7D24"/>
    <w:rsid w:val="00BA7E4D"/>
    <w:rsid w:val="00BB07C1"/>
    <w:rsid w:val="00BB115E"/>
    <w:rsid w:val="00BB1427"/>
    <w:rsid w:val="00BB156B"/>
    <w:rsid w:val="00BB1938"/>
    <w:rsid w:val="00BB197A"/>
    <w:rsid w:val="00BB1AAA"/>
    <w:rsid w:val="00BB24B0"/>
    <w:rsid w:val="00BB2814"/>
    <w:rsid w:val="00BB3991"/>
    <w:rsid w:val="00BB3C01"/>
    <w:rsid w:val="00BB428A"/>
    <w:rsid w:val="00BB4852"/>
    <w:rsid w:val="00BB5D42"/>
    <w:rsid w:val="00BB61EE"/>
    <w:rsid w:val="00BB6C6F"/>
    <w:rsid w:val="00BB72EF"/>
    <w:rsid w:val="00BB75C8"/>
    <w:rsid w:val="00BB7C8B"/>
    <w:rsid w:val="00BB7FA2"/>
    <w:rsid w:val="00BC01A2"/>
    <w:rsid w:val="00BC1707"/>
    <w:rsid w:val="00BC17CD"/>
    <w:rsid w:val="00BC1872"/>
    <w:rsid w:val="00BC2E29"/>
    <w:rsid w:val="00BC3371"/>
    <w:rsid w:val="00BC4580"/>
    <w:rsid w:val="00BC66D2"/>
    <w:rsid w:val="00BC7707"/>
    <w:rsid w:val="00BC7BD2"/>
    <w:rsid w:val="00BD0115"/>
    <w:rsid w:val="00BD046D"/>
    <w:rsid w:val="00BD0CE6"/>
    <w:rsid w:val="00BD2512"/>
    <w:rsid w:val="00BD34BD"/>
    <w:rsid w:val="00BD4115"/>
    <w:rsid w:val="00BD4F7A"/>
    <w:rsid w:val="00BD501F"/>
    <w:rsid w:val="00BD5169"/>
    <w:rsid w:val="00BD5970"/>
    <w:rsid w:val="00BD7F14"/>
    <w:rsid w:val="00BE09E2"/>
    <w:rsid w:val="00BE0A4D"/>
    <w:rsid w:val="00BE0F9C"/>
    <w:rsid w:val="00BE1BB5"/>
    <w:rsid w:val="00BE23F1"/>
    <w:rsid w:val="00BE48BC"/>
    <w:rsid w:val="00BE4CDB"/>
    <w:rsid w:val="00BE52B5"/>
    <w:rsid w:val="00BE582A"/>
    <w:rsid w:val="00BE6C94"/>
    <w:rsid w:val="00BE6E4D"/>
    <w:rsid w:val="00BE73FE"/>
    <w:rsid w:val="00BE758C"/>
    <w:rsid w:val="00BE75CC"/>
    <w:rsid w:val="00BE7A0D"/>
    <w:rsid w:val="00BF29D1"/>
    <w:rsid w:val="00BF3A57"/>
    <w:rsid w:val="00BF5244"/>
    <w:rsid w:val="00BF63E0"/>
    <w:rsid w:val="00BF6460"/>
    <w:rsid w:val="00C01071"/>
    <w:rsid w:val="00C01B7E"/>
    <w:rsid w:val="00C03687"/>
    <w:rsid w:val="00C05F60"/>
    <w:rsid w:val="00C10E77"/>
    <w:rsid w:val="00C12639"/>
    <w:rsid w:val="00C12BA7"/>
    <w:rsid w:val="00C13571"/>
    <w:rsid w:val="00C143A4"/>
    <w:rsid w:val="00C14B5D"/>
    <w:rsid w:val="00C1537C"/>
    <w:rsid w:val="00C15B6E"/>
    <w:rsid w:val="00C164C0"/>
    <w:rsid w:val="00C172CA"/>
    <w:rsid w:val="00C1767E"/>
    <w:rsid w:val="00C17936"/>
    <w:rsid w:val="00C2047A"/>
    <w:rsid w:val="00C20E01"/>
    <w:rsid w:val="00C21449"/>
    <w:rsid w:val="00C21890"/>
    <w:rsid w:val="00C2196D"/>
    <w:rsid w:val="00C21F97"/>
    <w:rsid w:val="00C22456"/>
    <w:rsid w:val="00C22F82"/>
    <w:rsid w:val="00C22FB5"/>
    <w:rsid w:val="00C230C9"/>
    <w:rsid w:val="00C23974"/>
    <w:rsid w:val="00C23D75"/>
    <w:rsid w:val="00C24B01"/>
    <w:rsid w:val="00C24BD3"/>
    <w:rsid w:val="00C25484"/>
    <w:rsid w:val="00C26352"/>
    <w:rsid w:val="00C2774A"/>
    <w:rsid w:val="00C319B2"/>
    <w:rsid w:val="00C337F1"/>
    <w:rsid w:val="00C34DF5"/>
    <w:rsid w:val="00C35D0B"/>
    <w:rsid w:val="00C36704"/>
    <w:rsid w:val="00C36775"/>
    <w:rsid w:val="00C3681A"/>
    <w:rsid w:val="00C36827"/>
    <w:rsid w:val="00C36A7C"/>
    <w:rsid w:val="00C37D4A"/>
    <w:rsid w:val="00C4115E"/>
    <w:rsid w:val="00C41320"/>
    <w:rsid w:val="00C41E16"/>
    <w:rsid w:val="00C4249E"/>
    <w:rsid w:val="00C42CB0"/>
    <w:rsid w:val="00C43B3A"/>
    <w:rsid w:val="00C43DA3"/>
    <w:rsid w:val="00C43F3B"/>
    <w:rsid w:val="00C44343"/>
    <w:rsid w:val="00C44517"/>
    <w:rsid w:val="00C451EB"/>
    <w:rsid w:val="00C452D2"/>
    <w:rsid w:val="00C45E07"/>
    <w:rsid w:val="00C45F7B"/>
    <w:rsid w:val="00C45FD0"/>
    <w:rsid w:val="00C4631F"/>
    <w:rsid w:val="00C46321"/>
    <w:rsid w:val="00C46C88"/>
    <w:rsid w:val="00C46CBD"/>
    <w:rsid w:val="00C46DC5"/>
    <w:rsid w:val="00C46E36"/>
    <w:rsid w:val="00C4702B"/>
    <w:rsid w:val="00C47072"/>
    <w:rsid w:val="00C47920"/>
    <w:rsid w:val="00C47F4C"/>
    <w:rsid w:val="00C50744"/>
    <w:rsid w:val="00C50DF9"/>
    <w:rsid w:val="00C50F2E"/>
    <w:rsid w:val="00C5127D"/>
    <w:rsid w:val="00C51635"/>
    <w:rsid w:val="00C5189A"/>
    <w:rsid w:val="00C523EC"/>
    <w:rsid w:val="00C52B9B"/>
    <w:rsid w:val="00C52D15"/>
    <w:rsid w:val="00C5365D"/>
    <w:rsid w:val="00C53B8C"/>
    <w:rsid w:val="00C53C1E"/>
    <w:rsid w:val="00C53F1C"/>
    <w:rsid w:val="00C56F01"/>
    <w:rsid w:val="00C61C3A"/>
    <w:rsid w:val="00C62894"/>
    <w:rsid w:val="00C63437"/>
    <w:rsid w:val="00C6458B"/>
    <w:rsid w:val="00C648F6"/>
    <w:rsid w:val="00C65189"/>
    <w:rsid w:val="00C6534C"/>
    <w:rsid w:val="00C65B8E"/>
    <w:rsid w:val="00C6651E"/>
    <w:rsid w:val="00C6662E"/>
    <w:rsid w:val="00C673C8"/>
    <w:rsid w:val="00C67CE3"/>
    <w:rsid w:val="00C67EE8"/>
    <w:rsid w:val="00C709A9"/>
    <w:rsid w:val="00C7144B"/>
    <w:rsid w:val="00C7196F"/>
    <w:rsid w:val="00C722D6"/>
    <w:rsid w:val="00C73200"/>
    <w:rsid w:val="00C73671"/>
    <w:rsid w:val="00C73A36"/>
    <w:rsid w:val="00C73CBF"/>
    <w:rsid w:val="00C73FFE"/>
    <w:rsid w:val="00C74F24"/>
    <w:rsid w:val="00C75142"/>
    <w:rsid w:val="00C767F0"/>
    <w:rsid w:val="00C76C9F"/>
    <w:rsid w:val="00C771B5"/>
    <w:rsid w:val="00C801D7"/>
    <w:rsid w:val="00C80713"/>
    <w:rsid w:val="00C80FFF"/>
    <w:rsid w:val="00C8144A"/>
    <w:rsid w:val="00C817C3"/>
    <w:rsid w:val="00C81C42"/>
    <w:rsid w:val="00C81DEC"/>
    <w:rsid w:val="00C81FDF"/>
    <w:rsid w:val="00C82961"/>
    <w:rsid w:val="00C82B28"/>
    <w:rsid w:val="00C83D45"/>
    <w:rsid w:val="00C83E30"/>
    <w:rsid w:val="00C85469"/>
    <w:rsid w:val="00C854E3"/>
    <w:rsid w:val="00C85F2B"/>
    <w:rsid w:val="00C86539"/>
    <w:rsid w:val="00C870D1"/>
    <w:rsid w:val="00C90859"/>
    <w:rsid w:val="00C92317"/>
    <w:rsid w:val="00C93B84"/>
    <w:rsid w:val="00C93DCB"/>
    <w:rsid w:val="00C945D6"/>
    <w:rsid w:val="00C9473D"/>
    <w:rsid w:val="00C94C68"/>
    <w:rsid w:val="00C956AB"/>
    <w:rsid w:val="00C95E05"/>
    <w:rsid w:val="00C96009"/>
    <w:rsid w:val="00C96951"/>
    <w:rsid w:val="00CA0C28"/>
    <w:rsid w:val="00CA1651"/>
    <w:rsid w:val="00CA245B"/>
    <w:rsid w:val="00CA2900"/>
    <w:rsid w:val="00CA29F3"/>
    <w:rsid w:val="00CA2A51"/>
    <w:rsid w:val="00CA4051"/>
    <w:rsid w:val="00CA47B9"/>
    <w:rsid w:val="00CA4FA8"/>
    <w:rsid w:val="00CA606B"/>
    <w:rsid w:val="00CA7C6B"/>
    <w:rsid w:val="00CB153B"/>
    <w:rsid w:val="00CB19EE"/>
    <w:rsid w:val="00CB1B8E"/>
    <w:rsid w:val="00CB275F"/>
    <w:rsid w:val="00CB2BF7"/>
    <w:rsid w:val="00CB2F7C"/>
    <w:rsid w:val="00CB41A2"/>
    <w:rsid w:val="00CB4F08"/>
    <w:rsid w:val="00CB57A4"/>
    <w:rsid w:val="00CB5F3B"/>
    <w:rsid w:val="00CB7F45"/>
    <w:rsid w:val="00CC0616"/>
    <w:rsid w:val="00CC2B3B"/>
    <w:rsid w:val="00CC2CDE"/>
    <w:rsid w:val="00CC3BCD"/>
    <w:rsid w:val="00CC3D20"/>
    <w:rsid w:val="00CC4257"/>
    <w:rsid w:val="00CC4355"/>
    <w:rsid w:val="00CC47AC"/>
    <w:rsid w:val="00CC4D7D"/>
    <w:rsid w:val="00CC625C"/>
    <w:rsid w:val="00CC6B56"/>
    <w:rsid w:val="00CC6C6C"/>
    <w:rsid w:val="00CC776E"/>
    <w:rsid w:val="00CD0264"/>
    <w:rsid w:val="00CD05AC"/>
    <w:rsid w:val="00CD0C4F"/>
    <w:rsid w:val="00CD1E70"/>
    <w:rsid w:val="00CD2B1D"/>
    <w:rsid w:val="00CD3528"/>
    <w:rsid w:val="00CD45BC"/>
    <w:rsid w:val="00CD4D85"/>
    <w:rsid w:val="00CD5211"/>
    <w:rsid w:val="00CD5DC7"/>
    <w:rsid w:val="00CD7111"/>
    <w:rsid w:val="00CD72A6"/>
    <w:rsid w:val="00CD7979"/>
    <w:rsid w:val="00CE02FD"/>
    <w:rsid w:val="00CE0A9F"/>
    <w:rsid w:val="00CE0AA7"/>
    <w:rsid w:val="00CE0E0E"/>
    <w:rsid w:val="00CE10E7"/>
    <w:rsid w:val="00CE15DD"/>
    <w:rsid w:val="00CE21F4"/>
    <w:rsid w:val="00CE2C36"/>
    <w:rsid w:val="00CE3EA9"/>
    <w:rsid w:val="00CE4683"/>
    <w:rsid w:val="00CE51D9"/>
    <w:rsid w:val="00CE5538"/>
    <w:rsid w:val="00CE60D2"/>
    <w:rsid w:val="00CE6197"/>
    <w:rsid w:val="00CE66D5"/>
    <w:rsid w:val="00CE7735"/>
    <w:rsid w:val="00CE7AA9"/>
    <w:rsid w:val="00CE7E0A"/>
    <w:rsid w:val="00CF0539"/>
    <w:rsid w:val="00CF10BD"/>
    <w:rsid w:val="00CF248F"/>
    <w:rsid w:val="00CF2CD6"/>
    <w:rsid w:val="00CF3967"/>
    <w:rsid w:val="00CF462B"/>
    <w:rsid w:val="00CF5270"/>
    <w:rsid w:val="00CF558C"/>
    <w:rsid w:val="00CF5E21"/>
    <w:rsid w:val="00CF6732"/>
    <w:rsid w:val="00CF72D4"/>
    <w:rsid w:val="00D01709"/>
    <w:rsid w:val="00D01F0D"/>
    <w:rsid w:val="00D02331"/>
    <w:rsid w:val="00D02E74"/>
    <w:rsid w:val="00D037E5"/>
    <w:rsid w:val="00D03841"/>
    <w:rsid w:val="00D0521F"/>
    <w:rsid w:val="00D06431"/>
    <w:rsid w:val="00D068B2"/>
    <w:rsid w:val="00D06FAA"/>
    <w:rsid w:val="00D07592"/>
    <w:rsid w:val="00D121CC"/>
    <w:rsid w:val="00D125C1"/>
    <w:rsid w:val="00D13EE2"/>
    <w:rsid w:val="00D14DA4"/>
    <w:rsid w:val="00D15DF9"/>
    <w:rsid w:val="00D178DD"/>
    <w:rsid w:val="00D20A4A"/>
    <w:rsid w:val="00D20CC7"/>
    <w:rsid w:val="00D212AE"/>
    <w:rsid w:val="00D218C9"/>
    <w:rsid w:val="00D22C9E"/>
    <w:rsid w:val="00D22FEF"/>
    <w:rsid w:val="00D231EF"/>
    <w:rsid w:val="00D24819"/>
    <w:rsid w:val="00D252AB"/>
    <w:rsid w:val="00D2640E"/>
    <w:rsid w:val="00D26BB2"/>
    <w:rsid w:val="00D30092"/>
    <w:rsid w:val="00D30A6E"/>
    <w:rsid w:val="00D3134C"/>
    <w:rsid w:val="00D314A5"/>
    <w:rsid w:val="00D31645"/>
    <w:rsid w:val="00D31A99"/>
    <w:rsid w:val="00D32EEC"/>
    <w:rsid w:val="00D33A35"/>
    <w:rsid w:val="00D341D4"/>
    <w:rsid w:val="00D34895"/>
    <w:rsid w:val="00D352E1"/>
    <w:rsid w:val="00D35D0F"/>
    <w:rsid w:val="00D36469"/>
    <w:rsid w:val="00D369C1"/>
    <w:rsid w:val="00D36D83"/>
    <w:rsid w:val="00D40631"/>
    <w:rsid w:val="00D4144D"/>
    <w:rsid w:val="00D41D14"/>
    <w:rsid w:val="00D4201F"/>
    <w:rsid w:val="00D427C4"/>
    <w:rsid w:val="00D42A7A"/>
    <w:rsid w:val="00D43285"/>
    <w:rsid w:val="00D43775"/>
    <w:rsid w:val="00D43A9E"/>
    <w:rsid w:val="00D443A6"/>
    <w:rsid w:val="00D4482C"/>
    <w:rsid w:val="00D451AE"/>
    <w:rsid w:val="00D468BE"/>
    <w:rsid w:val="00D46F78"/>
    <w:rsid w:val="00D4772D"/>
    <w:rsid w:val="00D477B7"/>
    <w:rsid w:val="00D50D12"/>
    <w:rsid w:val="00D50D44"/>
    <w:rsid w:val="00D51604"/>
    <w:rsid w:val="00D51899"/>
    <w:rsid w:val="00D524AD"/>
    <w:rsid w:val="00D5320D"/>
    <w:rsid w:val="00D53D95"/>
    <w:rsid w:val="00D541A5"/>
    <w:rsid w:val="00D54526"/>
    <w:rsid w:val="00D552B4"/>
    <w:rsid w:val="00D558AD"/>
    <w:rsid w:val="00D55929"/>
    <w:rsid w:val="00D55D4D"/>
    <w:rsid w:val="00D55FA9"/>
    <w:rsid w:val="00D55FC7"/>
    <w:rsid w:val="00D56FEA"/>
    <w:rsid w:val="00D57936"/>
    <w:rsid w:val="00D600F4"/>
    <w:rsid w:val="00D60CBD"/>
    <w:rsid w:val="00D60E80"/>
    <w:rsid w:val="00D61B0F"/>
    <w:rsid w:val="00D62BE0"/>
    <w:rsid w:val="00D632CE"/>
    <w:rsid w:val="00D63EB9"/>
    <w:rsid w:val="00D6436D"/>
    <w:rsid w:val="00D64C7B"/>
    <w:rsid w:val="00D666AE"/>
    <w:rsid w:val="00D66DE3"/>
    <w:rsid w:val="00D70B85"/>
    <w:rsid w:val="00D71823"/>
    <w:rsid w:val="00D71DB6"/>
    <w:rsid w:val="00D7295F"/>
    <w:rsid w:val="00D72B77"/>
    <w:rsid w:val="00D73508"/>
    <w:rsid w:val="00D73B8F"/>
    <w:rsid w:val="00D73DAA"/>
    <w:rsid w:val="00D73E82"/>
    <w:rsid w:val="00D7457A"/>
    <w:rsid w:val="00D74B3D"/>
    <w:rsid w:val="00D74C49"/>
    <w:rsid w:val="00D756A0"/>
    <w:rsid w:val="00D768DC"/>
    <w:rsid w:val="00D76BB0"/>
    <w:rsid w:val="00D76CCE"/>
    <w:rsid w:val="00D76D0F"/>
    <w:rsid w:val="00D77234"/>
    <w:rsid w:val="00D7738D"/>
    <w:rsid w:val="00D775E9"/>
    <w:rsid w:val="00D7793D"/>
    <w:rsid w:val="00D77AE9"/>
    <w:rsid w:val="00D80015"/>
    <w:rsid w:val="00D803EE"/>
    <w:rsid w:val="00D80408"/>
    <w:rsid w:val="00D81101"/>
    <w:rsid w:val="00D815DA"/>
    <w:rsid w:val="00D82699"/>
    <w:rsid w:val="00D82E3C"/>
    <w:rsid w:val="00D82F0E"/>
    <w:rsid w:val="00D83C01"/>
    <w:rsid w:val="00D841FB"/>
    <w:rsid w:val="00D8462E"/>
    <w:rsid w:val="00D8469B"/>
    <w:rsid w:val="00D84E86"/>
    <w:rsid w:val="00D853B2"/>
    <w:rsid w:val="00D87BD8"/>
    <w:rsid w:val="00D87EA9"/>
    <w:rsid w:val="00D90578"/>
    <w:rsid w:val="00D93266"/>
    <w:rsid w:val="00D94704"/>
    <w:rsid w:val="00D94819"/>
    <w:rsid w:val="00D95000"/>
    <w:rsid w:val="00D95A85"/>
    <w:rsid w:val="00D95A91"/>
    <w:rsid w:val="00D963FA"/>
    <w:rsid w:val="00D9679B"/>
    <w:rsid w:val="00DA16E0"/>
    <w:rsid w:val="00DA1BFD"/>
    <w:rsid w:val="00DA1F99"/>
    <w:rsid w:val="00DA220E"/>
    <w:rsid w:val="00DA3E43"/>
    <w:rsid w:val="00DA4109"/>
    <w:rsid w:val="00DA42DE"/>
    <w:rsid w:val="00DA4B4D"/>
    <w:rsid w:val="00DA5CD6"/>
    <w:rsid w:val="00DA6E01"/>
    <w:rsid w:val="00DA6E08"/>
    <w:rsid w:val="00DA7B8C"/>
    <w:rsid w:val="00DB0844"/>
    <w:rsid w:val="00DB1194"/>
    <w:rsid w:val="00DB5254"/>
    <w:rsid w:val="00DB5BC7"/>
    <w:rsid w:val="00DB6E42"/>
    <w:rsid w:val="00DB751C"/>
    <w:rsid w:val="00DC0897"/>
    <w:rsid w:val="00DC0A52"/>
    <w:rsid w:val="00DC0D57"/>
    <w:rsid w:val="00DC14FD"/>
    <w:rsid w:val="00DC236B"/>
    <w:rsid w:val="00DC26D8"/>
    <w:rsid w:val="00DC32AE"/>
    <w:rsid w:val="00DC3BE4"/>
    <w:rsid w:val="00DC3F13"/>
    <w:rsid w:val="00DC4CC0"/>
    <w:rsid w:val="00DC4DDD"/>
    <w:rsid w:val="00DC5782"/>
    <w:rsid w:val="00DC5A50"/>
    <w:rsid w:val="00DC676D"/>
    <w:rsid w:val="00DD0605"/>
    <w:rsid w:val="00DD1AD5"/>
    <w:rsid w:val="00DD1BF9"/>
    <w:rsid w:val="00DD285B"/>
    <w:rsid w:val="00DD32B1"/>
    <w:rsid w:val="00DD5339"/>
    <w:rsid w:val="00DD5F6F"/>
    <w:rsid w:val="00DD67D5"/>
    <w:rsid w:val="00DD714A"/>
    <w:rsid w:val="00DD7DDF"/>
    <w:rsid w:val="00DE0224"/>
    <w:rsid w:val="00DE0226"/>
    <w:rsid w:val="00DE089A"/>
    <w:rsid w:val="00DE0C57"/>
    <w:rsid w:val="00DE0CD8"/>
    <w:rsid w:val="00DE19AD"/>
    <w:rsid w:val="00DE266C"/>
    <w:rsid w:val="00DE2ACF"/>
    <w:rsid w:val="00DE323B"/>
    <w:rsid w:val="00DE35C2"/>
    <w:rsid w:val="00DE4145"/>
    <w:rsid w:val="00DE4226"/>
    <w:rsid w:val="00DE48BC"/>
    <w:rsid w:val="00DE48E7"/>
    <w:rsid w:val="00DE602F"/>
    <w:rsid w:val="00DE60EE"/>
    <w:rsid w:val="00DE68B6"/>
    <w:rsid w:val="00DE6B25"/>
    <w:rsid w:val="00DE77CE"/>
    <w:rsid w:val="00DE7DC3"/>
    <w:rsid w:val="00DF03E1"/>
    <w:rsid w:val="00DF1421"/>
    <w:rsid w:val="00DF170D"/>
    <w:rsid w:val="00DF196F"/>
    <w:rsid w:val="00DF1997"/>
    <w:rsid w:val="00DF23E8"/>
    <w:rsid w:val="00DF3852"/>
    <w:rsid w:val="00DF4C64"/>
    <w:rsid w:val="00DF51C6"/>
    <w:rsid w:val="00DF590F"/>
    <w:rsid w:val="00E00330"/>
    <w:rsid w:val="00E00745"/>
    <w:rsid w:val="00E02080"/>
    <w:rsid w:val="00E02CBF"/>
    <w:rsid w:val="00E033E9"/>
    <w:rsid w:val="00E0461A"/>
    <w:rsid w:val="00E0597F"/>
    <w:rsid w:val="00E05CEB"/>
    <w:rsid w:val="00E0622C"/>
    <w:rsid w:val="00E066E1"/>
    <w:rsid w:val="00E07455"/>
    <w:rsid w:val="00E07FB9"/>
    <w:rsid w:val="00E10B70"/>
    <w:rsid w:val="00E10EAD"/>
    <w:rsid w:val="00E1175B"/>
    <w:rsid w:val="00E11EA8"/>
    <w:rsid w:val="00E13FF2"/>
    <w:rsid w:val="00E14599"/>
    <w:rsid w:val="00E1468B"/>
    <w:rsid w:val="00E14CB1"/>
    <w:rsid w:val="00E1733A"/>
    <w:rsid w:val="00E174A1"/>
    <w:rsid w:val="00E17E9B"/>
    <w:rsid w:val="00E205D4"/>
    <w:rsid w:val="00E218A4"/>
    <w:rsid w:val="00E22120"/>
    <w:rsid w:val="00E22402"/>
    <w:rsid w:val="00E2474F"/>
    <w:rsid w:val="00E24DED"/>
    <w:rsid w:val="00E24EA7"/>
    <w:rsid w:val="00E25062"/>
    <w:rsid w:val="00E25D4B"/>
    <w:rsid w:val="00E30F8D"/>
    <w:rsid w:val="00E30FEB"/>
    <w:rsid w:val="00E32222"/>
    <w:rsid w:val="00E323E9"/>
    <w:rsid w:val="00E32655"/>
    <w:rsid w:val="00E32CB5"/>
    <w:rsid w:val="00E33E25"/>
    <w:rsid w:val="00E3420F"/>
    <w:rsid w:val="00E350EF"/>
    <w:rsid w:val="00E351D3"/>
    <w:rsid w:val="00E35451"/>
    <w:rsid w:val="00E36202"/>
    <w:rsid w:val="00E37808"/>
    <w:rsid w:val="00E41342"/>
    <w:rsid w:val="00E42F37"/>
    <w:rsid w:val="00E434E0"/>
    <w:rsid w:val="00E43DBE"/>
    <w:rsid w:val="00E449B0"/>
    <w:rsid w:val="00E44DF3"/>
    <w:rsid w:val="00E4526A"/>
    <w:rsid w:val="00E461C1"/>
    <w:rsid w:val="00E462A6"/>
    <w:rsid w:val="00E4776D"/>
    <w:rsid w:val="00E507A2"/>
    <w:rsid w:val="00E52AC3"/>
    <w:rsid w:val="00E52BED"/>
    <w:rsid w:val="00E52D32"/>
    <w:rsid w:val="00E53252"/>
    <w:rsid w:val="00E538E9"/>
    <w:rsid w:val="00E539B0"/>
    <w:rsid w:val="00E53E85"/>
    <w:rsid w:val="00E5481F"/>
    <w:rsid w:val="00E54982"/>
    <w:rsid w:val="00E551CD"/>
    <w:rsid w:val="00E55A75"/>
    <w:rsid w:val="00E57B22"/>
    <w:rsid w:val="00E60433"/>
    <w:rsid w:val="00E6051E"/>
    <w:rsid w:val="00E60D3B"/>
    <w:rsid w:val="00E60E3E"/>
    <w:rsid w:val="00E615EF"/>
    <w:rsid w:val="00E61E53"/>
    <w:rsid w:val="00E62015"/>
    <w:rsid w:val="00E623F4"/>
    <w:rsid w:val="00E63AFA"/>
    <w:rsid w:val="00E64EDC"/>
    <w:rsid w:val="00E64F76"/>
    <w:rsid w:val="00E6530E"/>
    <w:rsid w:val="00E6636A"/>
    <w:rsid w:val="00E6752F"/>
    <w:rsid w:val="00E71659"/>
    <w:rsid w:val="00E744A7"/>
    <w:rsid w:val="00E7453C"/>
    <w:rsid w:val="00E74AF0"/>
    <w:rsid w:val="00E75674"/>
    <w:rsid w:val="00E75DF7"/>
    <w:rsid w:val="00E75F01"/>
    <w:rsid w:val="00E7691F"/>
    <w:rsid w:val="00E77654"/>
    <w:rsid w:val="00E83586"/>
    <w:rsid w:val="00E83E81"/>
    <w:rsid w:val="00E84768"/>
    <w:rsid w:val="00E85152"/>
    <w:rsid w:val="00E854C9"/>
    <w:rsid w:val="00E8618C"/>
    <w:rsid w:val="00E86541"/>
    <w:rsid w:val="00E86C81"/>
    <w:rsid w:val="00E86D5D"/>
    <w:rsid w:val="00E8757B"/>
    <w:rsid w:val="00E87A93"/>
    <w:rsid w:val="00E903FE"/>
    <w:rsid w:val="00E90EE4"/>
    <w:rsid w:val="00E91AE5"/>
    <w:rsid w:val="00E91F2D"/>
    <w:rsid w:val="00E92115"/>
    <w:rsid w:val="00E94B69"/>
    <w:rsid w:val="00E958C7"/>
    <w:rsid w:val="00E96287"/>
    <w:rsid w:val="00E962DC"/>
    <w:rsid w:val="00E96C12"/>
    <w:rsid w:val="00E96DE2"/>
    <w:rsid w:val="00EA0267"/>
    <w:rsid w:val="00EA121D"/>
    <w:rsid w:val="00EA1A7E"/>
    <w:rsid w:val="00EA20F6"/>
    <w:rsid w:val="00EA2180"/>
    <w:rsid w:val="00EA24CB"/>
    <w:rsid w:val="00EA2CF3"/>
    <w:rsid w:val="00EA388C"/>
    <w:rsid w:val="00EA3B49"/>
    <w:rsid w:val="00EA4462"/>
    <w:rsid w:val="00EA482D"/>
    <w:rsid w:val="00EA741E"/>
    <w:rsid w:val="00EA7D4F"/>
    <w:rsid w:val="00EB02A3"/>
    <w:rsid w:val="00EB0C0D"/>
    <w:rsid w:val="00EB1ED6"/>
    <w:rsid w:val="00EB439F"/>
    <w:rsid w:val="00EB4F39"/>
    <w:rsid w:val="00EB4F78"/>
    <w:rsid w:val="00EB517B"/>
    <w:rsid w:val="00EB5184"/>
    <w:rsid w:val="00EB5E6D"/>
    <w:rsid w:val="00EB7003"/>
    <w:rsid w:val="00EB7744"/>
    <w:rsid w:val="00EB7A42"/>
    <w:rsid w:val="00EB7B07"/>
    <w:rsid w:val="00EB7BB6"/>
    <w:rsid w:val="00EC00C5"/>
    <w:rsid w:val="00EC07A9"/>
    <w:rsid w:val="00EC133F"/>
    <w:rsid w:val="00EC13F2"/>
    <w:rsid w:val="00EC14DC"/>
    <w:rsid w:val="00EC313E"/>
    <w:rsid w:val="00EC3362"/>
    <w:rsid w:val="00EC4388"/>
    <w:rsid w:val="00EC6880"/>
    <w:rsid w:val="00EC68AA"/>
    <w:rsid w:val="00ED0211"/>
    <w:rsid w:val="00ED1D47"/>
    <w:rsid w:val="00ED2AA6"/>
    <w:rsid w:val="00ED3CF3"/>
    <w:rsid w:val="00ED4D78"/>
    <w:rsid w:val="00ED5407"/>
    <w:rsid w:val="00ED583C"/>
    <w:rsid w:val="00ED5F75"/>
    <w:rsid w:val="00ED61D9"/>
    <w:rsid w:val="00ED65A5"/>
    <w:rsid w:val="00EE03E0"/>
    <w:rsid w:val="00EE05C4"/>
    <w:rsid w:val="00EE0873"/>
    <w:rsid w:val="00EE1B7F"/>
    <w:rsid w:val="00EE1F5C"/>
    <w:rsid w:val="00EE20E2"/>
    <w:rsid w:val="00EE268B"/>
    <w:rsid w:val="00EE490A"/>
    <w:rsid w:val="00EE4C52"/>
    <w:rsid w:val="00EE4D2E"/>
    <w:rsid w:val="00EE4F23"/>
    <w:rsid w:val="00EE568F"/>
    <w:rsid w:val="00EE6127"/>
    <w:rsid w:val="00EE61B5"/>
    <w:rsid w:val="00EE75DF"/>
    <w:rsid w:val="00EF0DE7"/>
    <w:rsid w:val="00EF2A27"/>
    <w:rsid w:val="00EF3833"/>
    <w:rsid w:val="00EF40FA"/>
    <w:rsid w:val="00EF4610"/>
    <w:rsid w:val="00EF5158"/>
    <w:rsid w:val="00EF51E8"/>
    <w:rsid w:val="00EF55D2"/>
    <w:rsid w:val="00EF5CEC"/>
    <w:rsid w:val="00EF71B2"/>
    <w:rsid w:val="00EF72E9"/>
    <w:rsid w:val="00EF741A"/>
    <w:rsid w:val="00EF7D9F"/>
    <w:rsid w:val="00EF7FAA"/>
    <w:rsid w:val="00F00B83"/>
    <w:rsid w:val="00F015D5"/>
    <w:rsid w:val="00F015E5"/>
    <w:rsid w:val="00F02DF2"/>
    <w:rsid w:val="00F02FDC"/>
    <w:rsid w:val="00F040C4"/>
    <w:rsid w:val="00F05250"/>
    <w:rsid w:val="00F0596E"/>
    <w:rsid w:val="00F06551"/>
    <w:rsid w:val="00F0792B"/>
    <w:rsid w:val="00F10154"/>
    <w:rsid w:val="00F10295"/>
    <w:rsid w:val="00F1095D"/>
    <w:rsid w:val="00F10CC5"/>
    <w:rsid w:val="00F10E8E"/>
    <w:rsid w:val="00F1187C"/>
    <w:rsid w:val="00F11AA5"/>
    <w:rsid w:val="00F11EA5"/>
    <w:rsid w:val="00F12690"/>
    <w:rsid w:val="00F1347D"/>
    <w:rsid w:val="00F1349B"/>
    <w:rsid w:val="00F152B6"/>
    <w:rsid w:val="00F15FA4"/>
    <w:rsid w:val="00F1622F"/>
    <w:rsid w:val="00F1718A"/>
    <w:rsid w:val="00F20372"/>
    <w:rsid w:val="00F20D50"/>
    <w:rsid w:val="00F21409"/>
    <w:rsid w:val="00F218CA"/>
    <w:rsid w:val="00F227E8"/>
    <w:rsid w:val="00F23456"/>
    <w:rsid w:val="00F23E30"/>
    <w:rsid w:val="00F24AAE"/>
    <w:rsid w:val="00F25AB3"/>
    <w:rsid w:val="00F25DF2"/>
    <w:rsid w:val="00F3213C"/>
    <w:rsid w:val="00F33B78"/>
    <w:rsid w:val="00F3401C"/>
    <w:rsid w:val="00F342EB"/>
    <w:rsid w:val="00F34B1D"/>
    <w:rsid w:val="00F352F3"/>
    <w:rsid w:val="00F354D8"/>
    <w:rsid w:val="00F35BED"/>
    <w:rsid w:val="00F36E96"/>
    <w:rsid w:val="00F37342"/>
    <w:rsid w:val="00F37798"/>
    <w:rsid w:val="00F40BC7"/>
    <w:rsid w:val="00F41104"/>
    <w:rsid w:val="00F41765"/>
    <w:rsid w:val="00F42C1C"/>
    <w:rsid w:val="00F42D8A"/>
    <w:rsid w:val="00F43ED5"/>
    <w:rsid w:val="00F450B2"/>
    <w:rsid w:val="00F469DB"/>
    <w:rsid w:val="00F475E6"/>
    <w:rsid w:val="00F51730"/>
    <w:rsid w:val="00F52198"/>
    <w:rsid w:val="00F5387E"/>
    <w:rsid w:val="00F53C1C"/>
    <w:rsid w:val="00F54F0A"/>
    <w:rsid w:val="00F55A0A"/>
    <w:rsid w:val="00F55C9E"/>
    <w:rsid w:val="00F57C08"/>
    <w:rsid w:val="00F60A60"/>
    <w:rsid w:val="00F60E23"/>
    <w:rsid w:val="00F62690"/>
    <w:rsid w:val="00F62E3F"/>
    <w:rsid w:val="00F64165"/>
    <w:rsid w:val="00F64AD2"/>
    <w:rsid w:val="00F65352"/>
    <w:rsid w:val="00F66575"/>
    <w:rsid w:val="00F66AEA"/>
    <w:rsid w:val="00F6714A"/>
    <w:rsid w:val="00F67240"/>
    <w:rsid w:val="00F70972"/>
    <w:rsid w:val="00F70E19"/>
    <w:rsid w:val="00F7149D"/>
    <w:rsid w:val="00F71C11"/>
    <w:rsid w:val="00F71D37"/>
    <w:rsid w:val="00F72259"/>
    <w:rsid w:val="00F72319"/>
    <w:rsid w:val="00F72440"/>
    <w:rsid w:val="00F72952"/>
    <w:rsid w:val="00F72D96"/>
    <w:rsid w:val="00F731D9"/>
    <w:rsid w:val="00F73213"/>
    <w:rsid w:val="00F73A2F"/>
    <w:rsid w:val="00F73F79"/>
    <w:rsid w:val="00F74486"/>
    <w:rsid w:val="00F74DA1"/>
    <w:rsid w:val="00F76008"/>
    <w:rsid w:val="00F76080"/>
    <w:rsid w:val="00F76920"/>
    <w:rsid w:val="00F777FE"/>
    <w:rsid w:val="00F77BDB"/>
    <w:rsid w:val="00F80008"/>
    <w:rsid w:val="00F8028D"/>
    <w:rsid w:val="00F80534"/>
    <w:rsid w:val="00F811C3"/>
    <w:rsid w:val="00F813B2"/>
    <w:rsid w:val="00F8154B"/>
    <w:rsid w:val="00F820E0"/>
    <w:rsid w:val="00F8218D"/>
    <w:rsid w:val="00F8249A"/>
    <w:rsid w:val="00F82B31"/>
    <w:rsid w:val="00F8305B"/>
    <w:rsid w:val="00F83EBE"/>
    <w:rsid w:val="00F84251"/>
    <w:rsid w:val="00F856E4"/>
    <w:rsid w:val="00F85B42"/>
    <w:rsid w:val="00F86010"/>
    <w:rsid w:val="00F8646B"/>
    <w:rsid w:val="00F868D1"/>
    <w:rsid w:val="00F86913"/>
    <w:rsid w:val="00F86DEB"/>
    <w:rsid w:val="00F87EBF"/>
    <w:rsid w:val="00F9028B"/>
    <w:rsid w:val="00F9046A"/>
    <w:rsid w:val="00F91CDE"/>
    <w:rsid w:val="00F922CA"/>
    <w:rsid w:val="00F9298A"/>
    <w:rsid w:val="00F92B9E"/>
    <w:rsid w:val="00F931A9"/>
    <w:rsid w:val="00F93807"/>
    <w:rsid w:val="00F93F67"/>
    <w:rsid w:val="00F944DC"/>
    <w:rsid w:val="00F94DBF"/>
    <w:rsid w:val="00F94E76"/>
    <w:rsid w:val="00F95FB2"/>
    <w:rsid w:val="00F96328"/>
    <w:rsid w:val="00F96F9C"/>
    <w:rsid w:val="00FA0606"/>
    <w:rsid w:val="00FA1002"/>
    <w:rsid w:val="00FA1A76"/>
    <w:rsid w:val="00FA24AD"/>
    <w:rsid w:val="00FA3DA8"/>
    <w:rsid w:val="00FA406E"/>
    <w:rsid w:val="00FA40AC"/>
    <w:rsid w:val="00FA46B7"/>
    <w:rsid w:val="00FA4D1F"/>
    <w:rsid w:val="00FA6E2A"/>
    <w:rsid w:val="00FB036E"/>
    <w:rsid w:val="00FB0D00"/>
    <w:rsid w:val="00FB12D1"/>
    <w:rsid w:val="00FB1E34"/>
    <w:rsid w:val="00FB2570"/>
    <w:rsid w:val="00FB411B"/>
    <w:rsid w:val="00FB4C39"/>
    <w:rsid w:val="00FB55D7"/>
    <w:rsid w:val="00FB592B"/>
    <w:rsid w:val="00FB6AFF"/>
    <w:rsid w:val="00FB79E3"/>
    <w:rsid w:val="00FC0541"/>
    <w:rsid w:val="00FC0544"/>
    <w:rsid w:val="00FC0A1F"/>
    <w:rsid w:val="00FC1056"/>
    <w:rsid w:val="00FC1EE6"/>
    <w:rsid w:val="00FC1F80"/>
    <w:rsid w:val="00FC2EFF"/>
    <w:rsid w:val="00FC3C0E"/>
    <w:rsid w:val="00FC5628"/>
    <w:rsid w:val="00FC5FC3"/>
    <w:rsid w:val="00FC6202"/>
    <w:rsid w:val="00FC6207"/>
    <w:rsid w:val="00FC7018"/>
    <w:rsid w:val="00FC73FB"/>
    <w:rsid w:val="00FC7F72"/>
    <w:rsid w:val="00FD1AAE"/>
    <w:rsid w:val="00FD209A"/>
    <w:rsid w:val="00FD20EB"/>
    <w:rsid w:val="00FD2149"/>
    <w:rsid w:val="00FD234A"/>
    <w:rsid w:val="00FD236B"/>
    <w:rsid w:val="00FD36FB"/>
    <w:rsid w:val="00FD4B86"/>
    <w:rsid w:val="00FD4E97"/>
    <w:rsid w:val="00FD52A0"/>
    <w:rsid w:val="00FD5975"/>
    <w:rsid w:val="00FD66BD"/>
    <w:rsid w:val="00FD66FB"/>
    <w:rsid w:val="00FE0B2C"/>
    <w:rsid w:val="00FE127E"/>
    <w:rsid w:val="00FE1609"/>
    <w:rsid w:val="00FE1FF0"/>
    <w:rsid w:val="00FE21C3"/>
    <w:rsid w:val="00FE24D0"/>
    <w:rsid w:val="00FE3CE7"/>
    <w:rsid w:val="00FE48A3"/>
    <w:rsid w:val="00FE4FCD"/>
    <w:rsid w:val="00FE53E5"/>
    <w:rsid w:val="00FE554E"/>
    <w:rsid w:val="00FE5719"/>
    <w:rsid w:val="00FE64C5"/>
    <w:rsid w:val="00FE64D2"/>
    <w:rsid w:val="00FE7F59"/>
    <w:rsid w:val="00FF0190"/>
    <w:rsid w:val="00FF02A0"/>
    <w:rsid w:val="00FF0382"/>
    <w:rsid w:val="00FF0CD9"/>
    <w:rsid w:val="00FF0FC6"/>
    <w:rsid w:val="00FF1058"/>
    <w:rsid w:val="00FF1DA0"/>
    <w:rsid w:val="00FF251D"/>
    <w:rsid w:val="00FF3878"/>
    <w:rsid w:val="00FF3A02"/>
    <w:rsid w:val="00FF4B6F"/>
    <w:rsid w:val="00FF5CEC"/>
    <w:rsid w:val="00FF67C5"/>
    <w:rsid w:val="00FF6A13"/>
    <w:rsid w:val="00FF79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A799BA"/>
  <w15:chartTrackingRefBased/>
  <w15:docId w15:val="{FB971CD5-2739-4E68-9A69-E65FE4E9F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184"/>
  </w:style>
  <w:style w:type="paragraph" w:styleId="Heading1">
    <w:name w:val="heading 1"/>
    <w:basedOn w:val="Normal"/>
    <w:next w:val="Normal"/>
    <w:link w:val="Heading1Char"/>
    <w:uiPriority w:val="9"/>
    <w:qFormat/>
    <w:rsid w:val="00EF71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71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A165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2FE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71B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F71B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A1651"/>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B77F3C"/>
    <w:rPr>
      <w:sz w:val="16"/>
      <w:szCs w:val="16"/>
    </w:rPr>
  </w:style>
  <w:style w:type="paragraph" w:styleId="CommentText">
    <w:name w:val="annotation text"/>
    <w:basedOn w:val="Normal"/>
    <w:link w:val="CommentTextChar"/>
    <w:uiPriority w:val="99"/>
    <w:unhideWhenUsed/>
    <w:rsid w:val="00B77F3C"/>
    <w:pPr>
      <w:spacing w:line="240" w:lineRule="auto"/>
    </w:pPr>
    <w:rPr>
      <w:sz w:val="20"/>
      <w:szCs w:val="20"/>
    </w:rPr>
  </w:style>
  <w:style w:type="character" w:customStyle="1" w:styleId="CommentTextChar">
    <w:name w:val="Comment Text Char"/>
    <w:basedOn w:val="DefaultParagraphFont"/>
    <w:link w:val="CommentText"/>
    <w:uiPriority w:val="99"/>
    <w:rsid w:val="00B77F3C"/>
    <w:rPr>
      <w:sz w:val="20"/>
      <w:szCs w:val="20"/>
    </w:rPr>
  </w:style>
  <w:style w:type="paragraph" w:styleId="CommentSubject">
    <w:name w:val="annotation subject"/>
    <w:basedOn w:val="CommentText"/>
    <w:next w:val="CommentText"/>
    <w:link w:val="CommentSubjectChar"/>
    <w:uiPriority w:val="99"/>
    <w:semiHidden/>
    <w:unhideWhenUsed/>
    <w:rsid w:val="00B77F3C"/>
    <w:rPr>
      <w:b/>
      <w:bCs/>
    </w:rPr>
  </w:style>
  <w:style w:type="character" w:customStyle="1" w:styleId="CommentSubjectChar">
    <w:name w:val="Comment Subject Char"/>
    <w:basedOn w:val="CommentTextChar"/>
    <w:link w:val="CommentSubject"/>
    <w:uiPriority w:val="99"/>
    <w:semiHidden/>
    <w:rsid w:val="00B77F3C"/>
    <w:rPr>
      <w:b/>
      <w:bCs/>
      <w:sz w:val="20"/>
      <w:szCs w:val="20"/>
    </w:rPr>
  </w:style>
  <w:style w:type="paragraph" w:styleId="ListParagraph">
    <w:name w:val="List Paragraph"/>
    <w:basedOn w:val="Normal"/>
    <w:uiPriority w:val="34"/>
    <w:qFormat/>
    <w:rsid w:val="00B77F3C"/>
    <w:pPr>
      <w:ind w:left="720"/>
      <w:contextualSpacing/>
    </w:pPr>
  </w:style>
  <w:style w:type="paragraph" w:styleId="NormalWeb">
    <w:name w:val="Normal (Web)"/>
    <w:basedOn w:val="Normal"/>
    <w:uiPriority w:val="99"/>
    <w:unhideWhenUsed/>
    <w:rsid w:val="00D5793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272D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92FEC"/>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FE53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3E5"/>
    <w:rPr>
      <w:rFonts w:ascii="Segoe UI" w:hAnsi="Segoe UI" w:cs="Segoe UI"/>
      <w:sz w:val="18"/>
      <w:szCs w:val="18"/>
    </w:rPr>
  </w:style>
  <w:style w:type="paragraph" w:styleId="Revision">
    <w:name w:val="Revision"/>
    <w:hidden/>
    <w:uiPriority w:val="99"/>
    <w:semiHidden/>
    <w:rsid w:val="0028518D"/>
    <w:pPr>
      <w:spacing w:after="0" w:line="240" w:lineRule="auto"/>
    </w:pPr>
  </w:style>
  <w:style w:type="character" w:customStyle="1" w:styleId="code">
    <w:name w:val="code"/>
    <w:basedOn w:val="DefaultParagraphFont"/>
    <w:rsid w:val="00760B66"/>
  </w:style>
  <w:style w:type="paragraph" w:customStyle="1" w:styleId="pf0">
    <w:name w:val="pf0"/>
    <w:basedOn w:val="Normal"/>
    <w:rsid w:val="000D604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0D6046"/>
    <w:rPr>
      <w:rFonts w:ascii="Segoe UI" w:hAnsi="Segoe UI" w:cs="Segoe UI" w:hint="default"/>
      <w:sz w:val="18"/>
      <w:szCs w:val="18"/>
    </w:rPr>
  </w:style>
  <w:style w:type="paragraph" w:styleId="FootnoteText">
    <w:name w:val="footnote text"/>
    <w:basedOn w:val="Normal"/>
    <w:link w:val="FootnoteTextChar"/>
    <w:uiPriority w:val="99"/>
    <w:semiHidden/>
    <w:unhideWhenUsed/>
    <w:rsid w:val="006343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43A6"/>
    <w:rPr>
      <w:sz w:val="20"/>
      <w:szCs w:val="20"/>
    </w:rPr>
  </w:style>
  <w:style w:type="character" w:styleId="FootnoteReference">
    <w:name w:val="footnote reference"/>
    <w:basedOn w:val="DefaultParagraphFont"/>
    <w:uiPriority w:val="99"/>
    <w:semiHidden/>
    <w:unhideWhenUsed/>
    <w:rsid w:val="006343A6"/>
    <w:rPr>
      <w:vertAlign w:val="superscript"/>
    </w:rPr>
  </w:style>
  <w:style w:type="paragraph" w:styleId="Bibliography">
    <w:name w:val="Bibliography"/>
    <w:basedOn w:val="Normal"/>
    <w:next w:val="Normal"/>
    <w:uiPriority w:val="37"/>
    <w:unhideWhenUsed/>
    <w:rsid w:val="004039B0"/>
    <w:pPr>
      <w:spacing w:after="0" w:line="240" w:lineRule="auto"/>
      <w:ind w:left="720" w:hanging="720"/>
    </w:pPr>
  </w:style>
  <w:style w:type="character" w:styleId="Hyperlink">
    <w:name w:val="Hyperlink"/>
    <w:basedOn w:val="DefaultParagraphFont"/>
    <w:uiPriority w:val="99"/>
    <w:unhideWhenUsed/>
    <w:rsid w:val="00814397"/>
    <w:rPr>
      <w:color w:val="0563C1" w:themeColor="hyperlink"/>
      <w:u w:val="single"/>
    </w:rPr>
  </w:style>
  <w:style w:type="character" w:styleId="Emphasis">
    <w:name w:val="Emphasis"/>
    <w:basedOn w:val="DefaultParagraphFont"/>
    <w:uiPriority w:val="20"/>
    <w:qFormat/>
    <w:rsid w:val="00C81C42"/>
    <w:rPr>
      <w:i/>
      <w:iCs/>
    </w:rPr>
  </w:style>
  <w:style w:type="paragraph" w:styleId="HTMLPreformatted">
    <w:name w:val="HTML Preformatted"/>
    <w:basedOn w:val="Normal"/>
    <w:link w:val="HTMLPreformattedChar"/>
    <w:uiPriority w:val="99"/>
    <w:unhideWhenUsed/>
    <w:rsid w:val="003D6E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D6E8B"/>
    <w:rPr>
      <w:rFonts w:ascii="Courier New" w:eastAsia="Times New Roman" w:hAnsi="Courier New" w:cs="Courier New"/>
      <w:sz w:val="20"/>
      <w:szCs w:val="20"/>
      <w:lang w:eastAsia="en-GB"/>
    </w:rPr>
  </w:style>
  <w:style w:type="character" w:styleId="UnresolvedMention">
    <w:name w:val="Unresolved Mention"/>
    <w:basedOn w:val="DefaultParagraphFont"/>
    <w:uiPriority w:val="99"/>
    <w:semiHidden/>
    <w:unhideWhenUsed/>
    <w:rsid w:val="00F8028D"/>
    <w:rPr>
      <w:color w:val="605E5C"/>
      <w:shd w:val="clear" w:color="auto" w:fill="E1DFDD"/>
    </w:rPr>
  </w:style>
  <w:style w:type="paragraph" w:styleId="Header">
    <w:name w:val="header"/>
    <w:basedOn w:val="Normal"/>
    <w:link w:val="HeaderChar"/>
    <w:uiPriority w:val="99"/>
    <w:unhideWhenUsed/>
    <w:rsid w:val="00CB41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1A2"/>
  </w:style>
  <w:style w:type="paragraph" w:styleId="Footer">
    <w:name w:val="footer"/>
    <w:basedOn w:val="Normal"/>
    <w:link w:val="FooterChar"/>
    <w:uiPriority w:val="99"/>
    <w:unhideWhenUsed/>
    <w:rsid w:val="00CB41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1A2"/>
  </w:style>
  <w:style w:type="character" w:styleId="LineNumber">
    <w:name w:val="line number"/>
    <w:basedOn w:val="DefaultParagraphFont"/>
    <w:uiPriority w:val="99"/>
    <w:semiHidden/>
    <w:unhideWhenUsed/>
    <w:rsid w:val="00D477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120288">
      <w:bodyDiv w:val="1"/>
      <w:marLeft w:val="0"/>
      <w:marRight w:val="0"/>
      <w:marTop w:val="0"/>
      <w:marBottom w:val="0"/>
      <w:divBdr>
        <w:top w:val="none" w:sz="0" w:space="0" w:color="auto"/>
        <w:left w:val="none" w:sz="0" w:space="0" w:color="auto"/>
        <w:bottom w:val="none" w:sz="0" w:space="0" w:color="auto"/>
        <w:right w:val="none" w:sz="0" w:space="0" w:color="auto"/>
      </w:divBdr>
    </w:div>
    <w:div w:id="244848002">
      <w:bodyDiv w:val="1"/>
      <w:marLeft w:val="0"/>
      <w:marRight w:val="0"/>
      <w:marTop w:val="0"/>
      <w:marBottom w:val="0"/>
      <w:divBdr>
        <w:top w:val="none" w:sz="0" w:space="0" w:color="auto"/>
        <w:left w:val="none" w:sz="0" w:space="0" w:color="auto"/>
        <w:bottom w:val="none" w:sz="0" w:space="0" w:color="auto"/>
        <w:right w:val="none" w:sz="0" w:space="0" w:color="auto"/>
      </w:divBdr>
    </w:div>
    <w:div w:id="376390442">
      <w:bodyDiv w:val="1"/>
      <w:marLeft w:val="0"/>
      <w:marRight w:val="0"/>
      <w:marTop w:val="0"/>
      <w:marBottom w:val="0"/>
      <w:divBdr>
        <w:top w:val="none" w:sz="0" w:space="0" w:color="auto"/>
        <w:left w:val="none" w:sz="0" w:space="0" w:color="auto"/>
        <w:bottom w:val="none" w:sz="0" w:space="0" w:color="auto"/>
        <w:right w:val="none" w:sz="0" w:space="0" w:color="auto"/>
      </w:divBdr>
      <w:divsChild>
        <w:div w:id="418865194">
          <w:marLeft w:val="0"/>
          <w:marRight w:val="0"/>
          <w:marTop w:val="0"/>
          <w:marBottom w:val="0"/>
          <w:divBdr>
            <w:top w:val="none" w:sz="0" w:space="0" w:color="auto"/>
            <w:left w:val="none" w:sz="0" w:space="0" w:color="auto"/>
            <w:bottom w:val="none" w:sz="0" w:space="0" w:color="auto"/>
            <w:right w:val="none" w:sz="0" w:space="0" w:color="auto"/>
          </w:divBdr>
        </w:div>
        <w:div w:id="1538154790">
          <w:marLeft w:val="0"/>
          <w:marRight w:val="0"/>
          <w:marTop w:val="30"/>
          <w:marBottom w:val="30"/>
          <w:divBdr>
            <w:top w:val="none" w:sz="0" w:space="0" w:color="auto"/>
            <w:left w:val="none" w:sz="0" w:space="0" w:color="auto"/>
            <w:bottom w:val="none" w:sz="0" w:space="0" w:color="auto"/>
            <w:right w:val="none" w:sz="0" w:space="0" w:color="auto"/>
          </w:divBdr>
        </w:div>
      </w:divsChild>
    </w:div>
    <w:div w:id="431974559">
      <w:bodyDiv w:val="1"/>
      <w:marLeft w:val="0"/>
      <w:marRight w:val="0"/>
      <w:marTop w:val="0"/>
      <w:marBottom w:val="0"/>
      <w:divBdr>
        <w:top w:val="none" w:sz="0" w:space="0" w:color="auto"/>
        <w:left w:val="none" w:sz="0" w:space="0" w:color="auto"/>
        <w:bottom w:val="none" w:sz="0" w:space="0" w:color="auto"/>
        <w:right w:val="none" w:sz="0" w:space="0" w:color="auto"/>
      </w:divBdr>
      <w:divsChild>
        <w:div w:id="720447481">
          <w:marLeft w:val="0"/>
          <w:marRight w:val="0"/>
          <w:marTop w:val="0"/>
          <w:marBottom w:val="0"/>
          <w:divBdr>
            <w:top w:val="none" w:sz="0" w:space="0" w:color="auto"/>
            <w:left w:val="none" w:sz="0" w:space="0" w:color="auto"/>
            <w:bottom w:val="none" w:sz="0" w:space="0" w:color="auto"/>
            <w:right w:val="none" w:sz="0" w:space="0" w:color="auto"/>
          </w:divBdr>
        </w:div>
      </w:divsChild>
    </w:div>
    <w:div w:id="468867023">
      <w:bodyDiv w:val="1"/>
      <w:marLeft w:val="0"/>
      <w:marRight w:val="0"/>
      <w:marTop w:val="0"/>
      <w:marBottom w:val="0"/>
      <w:divBdr>
        <w:top w:val="none" w:sz="0" w:space="0" w:color="auto"/>
        <w:left w:val="none" w:sz="0" w:space="0" w:color="auto"/>
        <w:bottom w:val="none" w:sz="0" w:space="0" w:color="auto"/>
        <w:right w:val="none" w:sz="0" w:space="0" w:color="auto"/>
      </w:divBdr>
    </w:div>
    <w:div w:id="792015266">
      <w:bodyDiv w:val="1"/>
      <w:marLeft w:val="0"/>
      <w:marRight w:val="0"/>
      <w:marTop w:val="0"/>
      <w:marBottom w:val="0"/>
      <w:divBdr>
        <w:top w:val="none" w:sz="0" w:space="0" w:color="auto"/>
        <w:left w:val="none" w:sz="0" w:space="0" w:color="auto"/>
        <w:bottom w:val="none" w:sz="0" w:space="0" w:color="auto"/>
        <w:right w:val="none" w:sz="0" w:space="0" w:color="auto"/>
      </w:divBdr>
    </w:div>
    <w:div w:id="909001776">
      <w:bodyDiv w:val="1"/>
      <w:marLeft w:val="0"/>
      <w:marRight w:val="0"/>
      <w:marTop w:val="0"/>
      <w:marBottom w:val="0"/>
      <w:divBdr>
        <w:top w:val="none" w:sz="0" w:space="0" w:color="auto"/>
        <w:left w:val="none" w:sz="0" w:space="0" w:color="auto"/>
        <w:bottom w:val="none" w:sz="0" w:space="0" w:color="auto"/>
        <w:right w:val="none" w:sz="0" w:space="0" w:color="auto"/>
      </w:divBdr>
    </w:div>
    <w:div w:id="1055473963">
      <w:bodyDiv w:val="1"/>
      <w:marLeft w:val="0"/>
      <w:marRight w:val="0"/>
      <w:marTop w:val="0"/>
      <w:marBottom w:val="0"/>
      <w:divBdr>
        <w:top w:val="none" w:sz="0" w:space="0" w:color="auto"/>
        <w:left w:val="none" w:sz="0" w:space="0" w:color="auto"/>
        <w:bottom w:val="none" w:sz="0" w:space="0" w:color="auto"/>
        <w:right w:val="none" w:sz="0" w:space="0" w:color="auto"/>
      </w:divBdr>
    </w:div>
    <w:div w:id="1148090126">
      <w:bodyDiv w:val="1"/>
      <w:marLeft w:val="0"/>
      <w:marRight w:val="0"/>
      <w:marTop w:val="0"/>
      <w:marBottom w:val="0"/>
      <w:divBdr>
        <w:top w:val="none" w:sz="0" w:space="0" w:color="auto"/>
        <w:left w:val="none" w:sz="0" w:space="0" w:color="auto"/>
        <w:bottom w:val="none" w:sz="0" w:space="0" w:color="auto"/>
        <w:right w:val="none" w:sz="0" w:space="0" w:color="auto"/>
      </w:divBdr>
      <w:divsChild>
        <w:div w:id="868879246">
          <w:marLeft w:val="0"/>
          <w:marRight w:val="0"/>
          <w:marTop w:val="0"/>
          <w:marBottom w:val="0"/>
          <w:divBdr>
            <w:top w:val="none" w:sz="0" w:space="0" w:color="auto"/>
            <w:left w:val="none" w:sz="0" w:space="0" w:color="auto"/>
            <w:bottom w:val="none" w:sz="0" w:space="0" w:color="auto"/>
            <w:right w:val="none" w:sz="0" w:space="0" w:color="auto"/>
          </w:divBdr>
        </w:div>
      </w:divsChild>
    </w:div>
    <w:div w:id="1273126007">
      <w:bodyDiv w:val="1"/>
      <w:marLeft w:val="0"/>
      <w:marRight w:val="0"/>
      <w:marTop w:val="0"/>
      <w:marBottom w:val="0"/>
      <w:divBdr>
        <w:top w:val="none" w:sz="0" w:space="0" w:color="auto"/>
        <w:left w:val="none" w:sz="0" w:space="0" w:color="auto"/>
        <w:bottom w:val="none" w:sz="0" w:space="0" w:color="auto"/>
        <w:right w:val="none" w:sz="0" w:space="0" w:color="auto"/>
      </w:divBdr>
    </w:div>
    <w:div w:id="1376197283">
      <w:bodyDiv w:val="1"/>
      <w:marLeft w:val="0"/>
      <w:marRight w:val="0"/>
      <w:marTop w:val="0"/>
      <w:marBottom w:val="0"/>
      <w:divBdr>
        <w:top w:val="none" w:sz="0" w:space="0" w:color="auto"/>
        <w:left w:val="none" w:sz="0" w:space="0" w:color="auto"/>
        <w:bottom w:val="none" w:sz="0" w:space="0" w:color="auto"/>
        <w:right w:val="none" w:sz="0" w:space="0" w:color="auto"/>
      </w:divBdr>
    </w:div>
    <w:div w:id="1625384979">
      <w:bodyDiv w:val="1"/>
      <w:marLeft w:val="0"/>
      <w:marRight w:val="0"/>
      <w:marTop w:val="0"/>
      <w:marBottom w:val="0"/>
      <w:divBdr>
        <w:top w:val="none" w:sz="0" w:space="0" w:color="auto"/>
        <w:left w:val="none" w:sz="0" w:space="0" w:color="auto"/>
        <w:bottom w:val="none" w:sz="0" w:space="0" w:color="auto"/>
        <w:right w:val="none" w:sz="0" w:space="0" w:color="auto"/>
      </w:divBdr>
    </w:div>
    <w:div w:id="1680035402">
      <w:bodyDiv w:val="1"/>
      <w:marLeft w:val="0"/>
      <w:marRight w:val="0"/>
      <w:marTop w:val="0"/>
      <w:marBottom w:val="0"/>
      <w:divBdr>
        <w:top w:val="none" w:sz="0" w:space="0" w:color="auto"/>
        <w:left w:val="none" w:sz="0" w:space="0" w:color="auto"/>
        <w:bottom w:val="none" w:sz="0" w:space="0" w:color="auto"/>
        <w:right w:val="none" w:sz="0" w:space="0" w:color="auto"/>
      </w:divBdr>
      <w:divsChild>
        <w:div w:id="303236371">
          <w:marLeft w:val="0"/>
          <w:marRight w:val="0"/>
          <w:marTop w:val="0"/>
          <w:marBottom w:val="0"/>
          <w:divBdr>
            <w:top w:val="none" w:sz="0" w:space="0" w:color="auto"/>
            <w:left w:val="none" w:sz="0" w:space="0" w:color="auto"/>
            <w:bottom w:val="none" w:sz="0" w:space="0" w:color="auto"/>
            <w:right w:val="none" w:sz="0" w:space="0" w:color="auto"/>
          </w:divBdr>
          <w:divsChild>
            <w:div w:id="1929802911">
              <w:marLeft w:val="0"/>
              <w:marRight w:val="0"/>
              <w:marTop w:val="0"/>
              <w:marBottom w:val="0"/>
              <w:divBdr>
                <w:top w:val="none" w:sz="0" w:space="0" w:color="auto"/>
                <w:left w:val="none" w:sz="0" w:space="0" w:color="auto"/>
                <w:bottom w:val="none" w:sz="0" w:space="0" w:color="auto"/>
                <w:right w:val="none" w:sz="0" w:space="0" w:color="auto"/>
              </w:divBdr>
              <w:divsChild>
                <w:div w:id="29356385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457259225">
          <w:marLeft w:val="0"/>
          <w:marRight w:val="0"/>
          <w:marTop w:val="0"/>
          <w:marBottom w:val="0"/>
          <w:divBdr>
            <w:top w:val="none" w:sz="0" w:space="0" w:color="auto"/>
            <w:left w:val="none" w:sz="0" w:space="0" w:color="auto"/>
            <w:bottom w:val="none" w:sz="0" w:space="0" w:color="auto"/>
            <w:right w:val="none" w:sz="0" w:space="0" w:color="auto"/>
          </w:divBdr>
          <w:divsChild>
            <w:div w:id="47188335">
              <w:marLeft w:val="0"/>
              <w:marRight w:val="0"/>
              <w:marTop w:val="0"/>
              <w:marBottom w:val="0"/>
              <w:divBdr>
                <w:top w:val="none" w:sz="0" w:space="0" w:color="auto"/>
                <w:left w:val="none" w:sz="0" w:space="0" w:color="auto"/>
                <w:bottom w:val="none" w:sz="0" w:space="0" w:color="auto"/>
                <w:right w:val="none" w:sz="0" w:space="0" w:color="auto"/>
              </w:divBdr>
              <w:divsChild>
                <w:div w:id="1297369802">
                  <w:marLeft w:val="360"/>
                  <w:marRight w:val="0"/>
                  <w:marTop w:val="0"/>
                  <w:marBottom w:val="0"/>
                  <w:divBdr>
                    <w:top w:val="none" w:sz="0" w:space="0" w:color="auto"/>
                    <w:left w:val="none" w:sz="0" w:space="0" w:color="auto"/>
                    <w:bottom w:val="none" w:sz="0" w:space="0" w:color="auto"/>
                    <w:right w:val="none" w:sz="0" w:space="0" w:color="auto"/>
                  </w:divBdr>
                  <w:divsChild>
                    <w:div w:id="1153906951">
                      <w:marLeft w:val="0"/>
                      <w:marRight w:val="0"/>
                      <w:marTop w:val="0"/>
                      <w:marBottom w:val="0"/>
                      <w:divBdr>
                        <w:top w:val="none" w:sz="0" w:space="0" w:color="auto"/>
                        <w:left w:val="none" w:sz="0" w:space="0" w:color="auto"/>
                        <w:bottom w:val="none" w:sz="0" w:space="0" w:color="auto"/>
                        <w:right w:val="none" w:sz="0" w:space="0" w:color="auto"/>
                      </w:divBdr>
                      <w:divsChild>
                        <w:div w:id="99970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96317">
                  <w:marLeft w:val="0"/>
                  <w:marRight w:val="0"/>
                  <w:marTop w:val="0"/>
                  <w:marBottom w:val="0"/>
                  <w:divBdr>
                    <w:top w:val="none" w:sz="0" w:space="0" w:color="auto"/>
                    <w:left w:val="none" w:sz="0" w:space="0" w:color="auto"/>
                    <w:bottom w:val="none" w:sz="0" w:space="0" w:color="auto"/>
                    <w:right w:val="none" w:sz="0" w:space="0" w:color="auto"/>
                  </w:divBdr>
                  <w:divsChild>
                    <w:div w:id="1261110430">
                      <w:marLeft w:val="0"/>
                      <w:marRight w:val="0"/>
                      <w:marTop w:val="0"/>
                      <w:marBottom w:val="0"/>
                      <w:divBdr>
                        <w:top w:val="none" w:sz="0" w:space="0" w:color="auto"/>
                        <w:left w:val="none" w:sz="0" w:space="0" w:color="auto"/>
                        <w:bottom w:val="none" w:sz="0" w:space="0" w:color="auto"/>
                        <w:right w:val="none" w:sz="0" w:space="0" w:color="auto"/>
                      </w:divBdr>
                    </w:div>
                    <w:div w:id="596062349">
                      <w:marLeft w:val="0"/>
                      <w:marRight w:val="0"/>
                      <w:marTop w:val="30"/>
                      <w:marBottom w:val="30"/>
                      <w:divBdr>
                        <w:top w:val="none" w:sz="0" w:space="0" w:color="auto"/>
                        <w:left w:val="none" w:sz="0" w:space="0" w:color="auto"/>
                        <w:bottom w:val="none" w:sz="0" w:space="0" w:color="auto"/>
                        <w:right w:val="none" w:sz="0" w:space="0" w:color="auto"/>
                      </w:divBdr>
                    </w:div>
                    <w:div w:id="898977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01450">
              <w:marLeft w:val="0"/>
              <w:marRight w:val="0"/>
              <w:marTop w:val="0"/>
              <w:marBottom w:val="0"/>
              <w:divBdr>
                <w:top w:val="none" w:sz="0" w:space="0" w:color="auto"/>
                <w:left w:val="none" w:sz="0" w:space="0" w:color="auto"/>
                <w:bottom w:val="none" w:sz="0" w:space="0" w:color="auto"/>
                <w:right w:val="none" w:sz="0" w:space="0" w:color="auto"/>
              </w:divBdr>
              <w:divsChild>
                <w:div w:id="167837935">
                  <w:marLeft w:val="360"/>
                  <w:marRight w:val="0"/>
                  <w:marTop w:val="0"/>
                  <w:marBottom w:val="0"/>
                  <w:divBdr>
                    <w:top w:val="none" w:sz="0" w:space="0" w:color="auto"/>
                    <w:left w:val="none" w:sz="0" w:space="0" w:color="auto"/>
                    <w:bottom w:val="none" w:sz="0" w:space="0" w:color="auto"/>
                    <w:right w:val="none" w:sz="0" w:space="0" w:color="auto"/>
                  </w:divBdr>
                  <w:divsChild>
                    <w:div w:id="645016482">
                      <w:marLeft w:val="0"/>
                      <w:marRight w:val="0"/>
                      <w:marTop w:val="0"/>
                      <w:marBottom w:val="0"/>
                      <w:divBdr>
                        <w:top w:val="none" w:sz="0" w:space="0" w:color="auto"/>
                        <w:left w:val="none" w:sz="0" w:space="0" w:color="auto"/>
                        <w:bottom w:val="none" w:sz="0" w:space="0" w:color="auto"/>
                        <w:right w:val="none" w:sz="0" w:space="0" w:color="auto"/>
                      </w:divBdr>
                      <w:divsChild>
                        <w:div w:id="162080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979287">
                  <w:marLeft w:val="0"/>
                  <w:marRight w:val="0"/>
                  <w:marTop w:val="0"/>
                  <w:marBottom w:val="0"/>
                  <w:divBdr>
                    <w:top w:val="none" w:sz="0" w:space="0" w:color="auto"/>
                    <w:left w:val="none" w:sz="0" w:space="0" w:color="auto"/>
                    <w:bottom w:val="none" w:sz="0" w:space="0" w:color="auto"/>
                    <w:right w:val="none" w:sz="0" w:space="0" w:color="auto"/>
                  </w:divBdr>
                  <w:divsChild>
                    <w:div w:id="1546404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0234305">
      <w:bodyDiv w:val="1"/>
      <w:marLeft w:val="0"/>
      <w:marRight w:val="0"/>
      <w:marTop w:val="0"/>
      <w:marBottom w:val="0"/>
      <w:divBdr>
        <w:top w:val="none" w:sz="0" w:space="0" w:color="auto"/>
        <w:left w:val="none" w:sz="0" w:space="0" w:color="auto"/>
        <w:bottom w:val="none" w:sz="0" w:space="0" w:color="auto"/>
        <w:right w:val="none" w:sz="0" w:space="0" w:color="auto"/>
      </w:divBdr>
    </w:div>
    <w:div w:id="2044481035">
      <w:bodyDiv w:val="1"/>
      <w:marLeft w:val="0"/>
      <w:marRight w:val="0"/>
      <w:marTop w:val="0"/>
      <w:marBottom w:val="0"/>
      <w:divBdr>
        <w:top w:val="none" w:sz="0" w:space="0" w:color="auto"/>
        <w:left w:val="none" w:sz="0" w:space="0" w:color="auto"/>
        <w:bottom w:val="none" w:sz="0" w:space="0" w:color="auto"/>
        <w:right w:val="none" w:sz="0" w:space="0" w:color="auto"/>
      </w:divBdr>
    </w:div>
    <w:div w:id="2147314012">
      <w:bodyDiv w:val="1"/>
      <w:marLeft w:val="0"/>
      <w:marRight w:val="0"/>
      <w:marTop w:val="0"/>
      <w:marBottom w:val="0"/>
      <w:divBdr>
        <w:top w:val="none" w:sz="0" w:space="0" w:color="auto"/>
        <w:left w:val="none" w:sz="0" w:space="0" w:color="auto"/>
        <w:bottom w:val="none" w:sz="0" w:space="0" w:color="auto"/>
        <w:right w:val="none" w:sz="0" w:space="0" w:color="auto"/>
      </w:divBdr>
      <w:divsChild>
        <w:div w:id="4320193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EF1023-0886-4ACF-A9D3-D1932A8C2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6</Pages>
  <Words>21582</Words>
  <Characters>123023</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a</dc:creator>
  <cp:keywords/>
  <dc:description/>
  <cp:lastModifiedBy>Alexander Blake</cp:lastModifiedBy>
  <cp:revision>3</cp:revision>
  <dcterms:created xsi:type="dcterms:W3CDTF">2022-08-10T15:07:00Z</dcterms:created>
  <dcterms:modified xsi:type="dcterms:W3CDTF">2022-08-16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t6eam7hd"/&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